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themeColor="background1"/>
  <w:body>
    <w:p w14:paraId="2955B3F4" w14:textId="479A0C8F" w:rsidR="00EA47D2" w:rsidRPr="00FA613E" w:rsidRDefault="415C107B" w:rsidP="008F3546">
      <w:pPr>
        <w:spacing w:line="480" w:lineRule="auto"/>
        <w:rPr>
          <w:b/>
          <w:bCs/>
        </w:rPr>
      </w:pPr>
      <w:r w:rsidRPr="00FA613E">
        <w:rPr>
          <w:b/>
          <w:bCs/>
        </w:rPr>
        <w:t xml:space="preserve">The ETS-family transcription factor PU.1 </w:t>
      </w:r>
      <w:r w:rsidR="51E235B5" w:rsidRPr="00FA613E">
        <w:rPr>
          <w:b/>
          <w:bCs/>
        </w:rPr>
        <w:t>is</w:t>
      </w:r>
      <w:r w:rsidRPr="00FA613E">
        <w:rPr>
          <w:b/>
          <w:bCs/>
        </w:rPr>
        <w:t xml:space="preserve"> a critical </w:t>
      </w:r>
      <w:r w:rsidR="00035B68" w:rsidRPr="00FA613E">
        <w:rPr>
          <w:b/>
          <w:bCs/>
        </w:rPr>
        <w:t xml:space="preserve">regulator </w:t>
      </w:r>
      <w:r w:rsidRPr="00FA613E">
        <w:rPr>
          <w:b/>
          <w:bCs/>
        </w:rPr>
        <w:t xml:space="preserve">of </w:t>
      </w:r>
      <w:r w:rsidR="003E0F05" w:rsidRPr="00FA613E">
        <w:rPr>
          <w:b/>
          <w:bCs/>
        </w:rPr>
        <w:t>the inhibitory</w:t>
      </w:r>
      <w:r w:rsidR="3792F803" w:rsidRPr="00FA613E">
        <w:rPr>
          <w:b/>
          <w:bCs/>
        </w:rPr>
        <w:t xml:space="preserve"> </w:t>
      </w:r>
      <w:r w:rsidRPr="00FA613E">
        <w:rPr>
          <w:b/>
          <w:bCs/>
        </w:rPr>
        <w:t>Fcγ</w:t>
      </w:r>
      <w:r w:rsidR="003E0F05" w:rsidRPr="00FA613E">
        <w:rPr>
          <w:b/>
          <w:bCs/>
        </w:rPr>
        <w:t xml:space="preserve"> </w:t>
      </w:r>
      <w:r w:rsidRPr="00FA613E">
        <w:rPr>
          <w:b/>
          <w:bCs/>
        </w:rPr>
        <w:t>R</w:t>
      </w:r>
      <w:r w:rsidR="003E0F05" w:rsidRPr="00FA613E">
        <w:rPr>
          <w:b/>
          <w:bCs/>
        </w:rPr>
        <w:t xml:space="preserve">eceptor </w:t>
      </w:r>
      <w:r w:rsidRPr="00FA613E">
        <w:rPr>
          <w:b/>
          <w:bCs/>
        </w:rPr>
        <w:t xml:space="preserve">IIB </w:t>
      </w:r>
      <w:r w:rsidR="3792F803" w:rsidRPr="00FA613E">
        <w:rPr>
          <w:b/>
          <w:bCs/>
        </w:rPr>
        <w:t>expression</w:t>
      </w:r>
      <w:r w:rsidR="47CA0402" w:rsidRPr="00FA613E">
        <w:rPr>
          <w:b/>
          <w:bCs/>
        </w:rPr>
        <w:t xml:space="preserve"> </w:t>
      </w:r>
      <w:r w:rsidR="003E0F05" w:rsidRPr="00FA613E">
        <w:rPr>
          <w:b/>
          <w:bCs/>
        </w:rPr>
        <w:t>in humans</w:t>
      </w:r>
    </w:p>
    <w:p w14:paraId="5FC9CE21" w14:textId="7ED24425" w:rsidR="00B8033F" w:rsidRPr="00FA613E" w:rsidRDefault="094AEC6C" w:rsidP="00B8033F">
      <w:pPr>
        <w:spacing w:line="480" w:lineRule="auto"/>
        <w:rPr>
          <w:vertAlign w:val="superscript"/>
        </w:rPr>
      </w:pPr>
      <w:r w:rsidRPr="00FA613E">
        <w:t>Matthew J. Carter,</w:t>
      </w:r>
      <w:r w:rsidR="7E362595" w:rsidRPr="00FA613E">
        <w:rPr>
          <w:vertAlign w:val="superscript"/>
        </w:rPr>
        <w:t>*</w:t>
      </w:r>
      <w:r w:rsidR="55D7FBE6" w:rsidRPr="00FA613E">
        <w:t xml:space="preserve"> Yury D. Bogdanov,</w:t>
      </w:r>
      <w:r w:rsidR="006E4E94" w:rsidRPr="00FA613E">
        <w:rPr>
          <w:vertAlign w:val="superscript"/>
        </w:rPr>
        <w:t>*</w:t>
      </w:r>
      <w:r w:rsidRPr="00FA613E">
        <w:t xml:space="preserve"> Rosanna C. Smith,</w:t>
      </w:r>
      <w:r w:rsidR="006E4E94" w:rsidRPr="00FA613E">
        <w:rPr>
          <w:vertAlign w:val="superscript"/>
        </w:rPr>
        <w:t>*</w:t>
      </w:r>
      <w:r w:rsidR="32295A71" w:rsidRPr="00FA613E">
        <w:t xml:space="preserve"> </w:t>
      </w:r>
      <w:r w:rsidR="007E7A6B" w:rsidRPr="00FA613E">
        <w:t>Kerry L. Cox,</w:t>
      </w:r>
      <w:r w:rsidR="006E4E94" w:rsidRPr="00FA613E">
        <w:rPr>
          <w:vertAlign w:val="superscript"/>
        </w:rPr>
        <w:t>*</w:t>
      </w:r>
      <w:r w:rsidR="007E7A6B" w:rsidRPr="00FA613E">
        <w:t xml:space="preserve"> </w:t>
      </w:r>
      <w:r w:rsidR="000DD972" w:rsidRPr="00FA613E">
        <w:t>Sarah Frampton,</w:t>
      </w:r>
      <w:r w:rsidR="006E4E94" w:rsidRPr="00FA613E">
        <w:rPr>
          <w:vertAlign w:val="superscript"/>
        </w:rPr>
        <w:t>*</w:t>
      </w:r>
      <w:r w:rsidR="6D2B2158" w:rsidRPr="00FA613E">
        <w:rPr>
          <w:vertAlign w:val="superscript"/>
        </w:rPr>
        <w:t>,</w:t>
      </w:r>
      <w:r w:rsidR="00D92E6D" w:rsidRPr="00FA613E">
        <w:rPr>
          <w:b/>
          <w:bCs/>
          <w:vertAlign w:val="superscript"/>
        </w:rPr>
        <w:t>†</w:t>
      </w:r>
      <w:r w:rsidR="000DD972" w:rsidRPr="00FA613E">
        <w:t xml:space="preserve"> </w:t>
      </w:r>
      <w:r w:rsidR="3D6C5A67" w:rsidRPr="00FA613E">
        <w:t>Lili Ferson,</w:t>
      </w:r>
      <w:r w:rsidR="006E4E94" w:rsidRPr="00FA613E">
        <w:rPr>
          <w:vertAlign w:val="superscript"/>
        </w:rPr>
        <w:t>*</w:t>
      </w:r>
      <w:r w:rsidR="6D2B2158" w:rsidRPr="00FA613E">
        <w:rPr>
          <w:vertAlign w:val="superscript"/>
        </w:rPr>
        <w:t>,</w:t>
      </w:r>
      <w:r w:rsidR="00D92E6D" w:rsidRPr="00FA613E">
        <w:rPr>
          <w:b/>
          <w:bCs/>
          <w:vertAlign w:val="superscript"/>
        </w:rPr>
        <w:t>†</w:t>
      </w:r>
      <w:r w:rsidR="3D6C5A67" w:rsidRPr="00FA613E">
        <w:t xml:space="preserve"> </w:t>
      </w:r>
      <w:r w:rsidR="04B916BE" w:rsidRPr="00FA613E">
        <w:t xml:space="preserve">Russel </w:t>
      </w:r>
      <w:r w:rsidR="2C9729DF" w:rsidRPr="00FA613E">
        <w:t>B. Foxall,</w:t>
      </w:r>
      <w:r w:rsidR="006E4E94" w:rsidRPr="00FA613E">
        <w:rPr>
          <w:vertAlign w:val="superscript"/>
        </w:rPr>
        <w:t>*</w:t>
      </w:r>
      <w:r w:rsidR="2C9729DF" w:rsidRPr="00FA613E">
        <w:t xml:space="preserve"> Khiyam Huss</w:t>
      </w:r>
      <w:r w:rsidR="32295A71" w:rsidRPr="00FA613E">
        <w:t>a</w:t>
      </w:r>
      <w:r w:rsidR="2C9729DF" w:rsidRPr="00FA613E">
        <w:t>in</w:t>
      </w:r>
      <w:r w:rsidR="711E3027" w:rsidRPr="00FA613E">
        <w:t>,</w:t>
      </w:r>
      <w:r w:rsidR="006E4E94" w:rsidRPr="00FA613E">
        <w:rPr>
          <w:vertAlign w:val="superscript"/>
        </w:rPr>
        <w:t>*</w:t>
      </w:r>
      <w:r w:rsidR="711E3027" w:rsidRPr="00FA613E">
        <w:rPr>
          <w:vertAlign w:val="superscript"/>
        </w:rPr>
        <w:t>,</w:t>
      </w:r>
      <w:r w:rsidR="0055199B" w:rsidRPr="00FA613E">
        <w:rPr>
          <w:b/>
          <w:bCs/>
          <w:vertAlign w:val="superscript"/>
        </w:rPr>
        <w:t>‡</w:t>
      </w:r>
      <w:r w:rsidR="32295A71" w:rsidRPr="00FA613E">
        <w:t xml:space="preserve"> </w:t>
      </w:r>
      <w:r w:rsidR="31BB1F48" w:rsidRPr="00FA613E">
        <w:t>Jon</w:t>
      </w:r>
      <w:r w:rsidR="285364A7" w:rsidRPr="00FA613E">
        <w:t>athan</w:t>
      </w:r>
      <w:r w:rsidR="31BB1F48" w:rsidRPr="00FA613E">
        <w:t xml:space="preserve"> C. Strefford</w:t>
      </w:r>
      <w:r w:rsidR="711E3027" w:rsidRPr="00FA613E">
        <w:t>,</w:t>
      </w:r>
      <w:r w:rsidR="006E4E94" w:rsidRPr="00FA613E">
        <w:rPr>
          <w:vertAlign w:val="superscript"/>
        </w:rPr>
        <w:t>*</w:t>
      </w:r>
      <w:r w:rsidR="6D2B2158" w:rsidRPr="00FA613E">
        <w:rPr>
          <w:vertAlign w:val="superscript"/>
        </w:rPr>
        <w:t>,</w:t>
      </w:r>
      <w:r w:rsidR="00D92E6D" w:rsidRPr="00FA613E">
        <w:rPr>
          <w:b/>
          <w:bCs/>
          <w:vertAlign w:val="superscript"/>
        </w:rPr>
        <w:t>†</w:t>
      </w:r>
      <w:r w:rsidR="711E3027" w:rsidRPr="00FA613E">
        <w:t xml:space="preserve"> Stephen A. Beers</w:t>
      </w:r>
      <w:r w:rsidR="006E4E94" w:rsidRPr="00FA613E">
        <w:rPr>
          <w:vertAlign w:val="superscript"/>
        </w:rPr>
        <w:t>*</w:t>
      </w:r>
      <w:r w:rsidR="00897EE6" w:rsidRPr="00FA613E">
        <w:rPr>
          <w:vertAlign w:val="superscript"/>
        </w:rPr>
        <w:t>,</w:t>
      </w:r>
      <w:r w:rsidR="0055199B" w:rsidRPr="00FA613E">
        <w:rPr>
          <w:b/>
          <w:bCs/>
          <w:vertAlign w:val="superscript"/>
        </w:rPr>
        <w:t>§</w:t>
      </w:r>
      <w:r w:rsidR="711E3027" w:rsidRPr="00FA613E">
        <w:t xml:space="preserve"> and Mark S. Cragg</w:t>
      </w:r>
      <w:r w:rsidR="006E4E94" w:rsidRPr="00FA613E">
        <w:rPr>
          <w:vertAlign w:val="superscript"/>
        </w:rPr>
        <w:t>*</w:t>
      </w:r>
      <w:r w:rsidR="4050CB89" w:rsidRPr="00FA613E">
        <w:rPr>
          <w:vertAlign w:val="superscript"/>
        </w:rPr>
        <w:t>,</w:t>
      </w:r>
      <w:r w:rsidR="0055199B" w:rsidRPr="00FA613E">
        <w:rPr>
          <w:b/>
          <w:bCs/>
          <w:vertAlign w:val="superscript"/>
        </w:rPr>
        <w:t>§</w:t>
      </w:r>
    </w:p>
    <w:p w14:paraId="746BCDB6" w14:textId="726385E6" w:rsidR="00581461" w:rsidRPr="00FA613E" w:rsidRDefault="006E4E94" w:rsidP="00B8033F">
      <w:pPr>
        <w:spacing w:line="480" w:lineRule="auto"/>
        <w:rPr>
          <w:vertAlign w:val="superscript"/>
        </w:rPr>
      </w:pPr>
      <w:r w:rsidRPr="00FA613E">
        <w:rPr>
          <w:vertAlign w:val="superscript"/>
        </w:rPr>
        <w:t>*</w:t>
      </w:r>
      <w:r w:rsidR="58497917" w:rsidRPr="00FA613E">
        <w:t>Antibody &amp; Vaccine Group, Centre for Cancer Immunology, School of Cancer Sciences, Faculty of Medicine, Southampton General Hospital, University of Southampton, Southampton, SO16 6YD, United Kingdom</w:t>
      </w:r>
    </w:p>
    <w:p w14:paraId="23180D60" w14:textId="0406AABC" w:rsidR="00E63E06" w:rsidRPr="00FA613E" w:rsidRDefault="00D92E6D" w:rsidP="008F3546">
      <w:pPr>
        <w:spacing w:line="480" w:lineRule="auto"/>
      </w:pPr>
      <w:r w:rsidRPr="00FA613E">
        <w:rPr>
          <w:b/>
          <w:bCs/>
          <w:vertAlign w:val="superscript"/>
        </w:rPr>
        <w:t>†</w:t>
      </w:r>
      <w:r w:rsidR="74705A48" w:rsidRPr="00FA613E">
        <w:t>Cancer Genomics Group, School of Cancer Sciences, Faculty of Medicine, Southampton General Hospital, University of Southampton, Southampton, SO16 6YD, United Kingdom </w:t>
      </w:r>
    </w:p>
    <w:p w14:paraId="487F6B7E" w14:textId="36A5B11F" w:rsidR="00C81991" w:rsidRPr="00FA613E" w:rsidRDefault="0055199B" w:rsidP="008F3546">
      <w:pPr>
        <w:spacing w:line="480" w:lineRule="auto"/>
      </w:pPr>
      <w:r w:rsidRPr="00FA613E">
        <w:rPr>
          <w:b/>
          <w:bCs/>
          <w:vertAlign w:val="superscript"/>
        </w:rPr>
        <w:t>‡</w:t>
      </w:r>
      <w:r w:rsidR="176BE3BC" w:rsidRPr="00FA613E">
        <w:t>Oxford Vaccine Group, Centre for Clinical Vaccinology and Tropical Medicine, Churchill Hospital, Old Road, Headington, Oxford, OX3 7LE, United Kingdom</w:t>
      </w:r>
    </w:p>
    <w:p w14:paraId="67588ACE" w14:textId="16A9ECA7" w:rsidR="5ADF8E27" w:rsidRPr="00FA613E" w:rsidRDefault="00897EE6" w:rsidP="008F3546">
      <w:pPr>
        <w:spacing w:line="480" w:lineRule="auto"/>
      </w:pPr>
      <w:r w:rsidRPr="00FA613E">
        <w:rPr>
          <w:b/>
          <w:bCs/>
          <w:vertAlign w:val="superscript"/>
        </w:rPr>
        <w:t>§</w:t>
      </w:r>
      <w:r w:rsidR="5ADF8E27" w:rsidRPr="00FA613E">
        <w:t>Institute for Life Sciences, University of Southampton, Southampton SO17 1BJ, UK.</w:t>
      </w:r>
    </w:p>
    <w:p w14:paraId="480213FA" w14:textId="77777777" w:rsidR="006B5FEE" w:rsidRPr="00FA613E" w:rsidRDefault="006B5FEE" w:rsidP="008F3546">
      <w:pPr>
        <w:spacing w:line="480" w:lineRule="auto"/>
        <w:rPr>
          <w:bCs/>
        </w:rPr>
      </w:pPr>
    </w:p>
    <w:p w14:paraId="787DD37D" w14:textId="075870C5" w:rsidR="00D36524" w:rsidRPr="00FA613E" w:rsidRDefault="00C81991" w:rsidP="00D36524">
      <w:pPr>
        <w:spacing w:line="480" w:lineRule="auto"/>
        <w:rPr>
          <w:bCs/>
        </w:rPr>
      </w:pPr>
      <w:r w:rsidRPr="00FA613E">
        <w:rPr>
          <w:bCs/>
        </w:rPr>
        <w:t>Corresponding author: Matthew J. Carter, Antibody and Vaccine Group, MP127, Centre for Cancer Immunology, School of Cancer Sciences, Faculty of Medicine, University Hospital, Southampton, SO16 6YD, UK.</w:t>
      </w:r>
      <w:r w:rsidR="00897EE6" w:rsidRPr="00FA613E">
        <w:rPr>
          <w:bCs/>
        </w:rPr>
        <w:t xml:space="preserve"> Email: </w:t>
      </w:r>
      <w:hyperlink r:id="rId8" w:history="1">
        <w:r w:rsidR="00897EE6" w:rsidRPr="00FA613E">
          <w:rPr>
            <w:rStyle w:val="Hyperlink"/>
            <w:bCs/>
            <w:color w:val="auto"/>
          </w:rPr>
          <w:t>M.J.Carter@soton.ac.uk</w:t>
        </w:r>
      </w:hyperlink>
      <w:r w:rsidR="00897EE6" w:rsidRPr="00FA613E">
        <w:rPr>
          <w:bCs/>
        </w:rPr>
        <w:t xml:space="preserve">, Tel: </w:t>
      </w:r>
      <w:r w:rsidR="00D36524" w:rsidRPr="00FA613E">
        <w:rPr>
          <w:bCs/>
        </w:rPr>
        <w:t>+44(0)2380 591172</w:t>
      </w:r>
    </w:p>
    <w:p w14:paraId="3CC9F042" w14:textId="0E2749BD" w:rsidR="00035B68" w:rsidRPr="00FA613E" w:rsidRDefault="00035B68" w:rsidP="008F3546">
      <w:pPr>
        <w:spacing w:line="480" w:lineRule="auto"/>
        <w:rPr>
          <w:bCs/>
        </w:rPr>
      </w:pPr>
    </w:p>
    <w:p w14:paraId="7531BDED" w14:textId="77777777" w:rsidR="00897EE6" w:rsidRPr="00FA613E" w:rsidRDefault="00897EE6" w:rsidP="008F3546">
      <w:pPr>
        <w:spacing w:line="480" w:lineRule="auto"/>
        <w:rPr>
          <w:bCs/>
        </w:rPr>
      </w:pPr>
    </w:p>
    <w:p w14:paraId="062C39E9" w14:textId="77777777" w:rsidR="00035B68" w:rsidRPr="00FA613E" w:rsidRDefault="00035B68" w:rsidP="008F3546">
      <w:pPr>
        <w:spacing w:line="480" w:lineRule="auto"/>
        <w:rPr>
          <w:bCs/>
        </w:rPr>
      </w:pPr>
    </w:p>
    <w:p w14:paraId="1297FC90" w14:textId="2D464D89" w:rsidR="00035B68" w:rsidRPr="00FA613E" w:rsidRDefault="00C81991" w:rsidP="008F3546">
      <w:pPr>
        <w:spacing w:line="480" w:lineRule="auto"/>
        <w:rPr>
          <w:bCs/>
        </w:rPr>
      </w:pPr>
      <w:r w:rsidRPr="00FA613E">
        <w:rPr>
          <w:bCs/>
        </w:rPr>
        <w:t>Running Title: FCGR2B expression</w:t>
      </w:r>
    </w:p>
    <w:p w14:paraId="60CFEAFB" w14:textId="5AC62299" w:rsidR="0074552C" w:rsidRPr="00FA613E" w:rsidRDefault="00C81991" w:rsidP="008F3546">
      <w:pPr>
        <w:spacing w:line="480" w:lineRule="auto"/>
        <w:rPr>
          <w:bCs/>
        </w:rPr>
      </w:pPr>
      <w:r w:rsidRPr="00FA613E">
        <w:rPr>
          <w:bCs/>
        </w:rPr>
        <w:t xml:space="preserve">Keywords: FCGR2B, PU.1, Fc gamma receptors, gene regulation, mAb, </w:t>
      </w:r>
      <w:r w:rsidR="00FD2C49" w:rsidRPr="00FA613E">
        <w:rPr>
          <w:bCs/>
        </w:rPr>
        <w:t xml:space="preserve">antibody, </w:t>
      </w:r>
      <w:r w:rsidRPr="00FA613E">
        <w:rPr>
          <w:bCs/>
        </w:rPr>
        <w:t>immunotherapy</w:t>
      </w:r>
    </w:p>
    <w:p w14:paraId="373DC374" w14:textId="75FA927D" w:rsidR="007D483C" w:rsidRPr="00FA613E" w:rsidRDefault="007D483C" w:rsidP="008F3546">
      <w:pPr>
        <w:spacing w:line="480" w:lineRule="auto"/>
        <w:rPr>
          <w:b/>
        </w:rPr>
      </w:pPr>
      <w:r w:rsidRPr="00FA613E">
        <w:rPr>
          <w:b/>
        </w:rPr>
        <w:lastRenderedPageBreak/>
        <w:t>Abstract</w:t>
      </w:r>
    </w:p>
    <w:p w14:paraId="3F92FCBC" w14:textId="19132349" w:rsidR="00741FAB" w:rsidRPr="00FA613E" w:rsidRDefault="5A161574" w:rsidP="008F3546">
      <w:pPr>
        <w:spacing w:line="480" w:lineRule="auto"/>
      </w:pPr>
      <w:r w:rsidRPr="00FA613E">
        <w:t>The inhibitory Fc gamma receptor</w:t>
      </w:r>
      <w:r w:rsidR="536A4B4E" w:rsidRPr="00FA613E">
        <w:t xml:space="preserve"> IIB</w:t>
      </w:r>
      <w:r w:rsidRPr="00FA613E">
        <w:t xml:space="preserve"> </w:t>
      </w:r>
      <w:r w:rsidR="4B8CA892" w:rsidRPr="00FA613E">
        <w:t>(</w:t>
      </w:r>
      <w:r w:rsidR="7A760CE7" w:rsidRPr="00FA613E">
        <w:t>FcγRIIB</w:t>
      </w:r>
      <w:r w:rsidR="375CBD43" w:rsidRPr="00FA613E">
        <w:t>)</w:t>
      </w:r>
      <w:r w:rsidR="7A760CE7" w:rsidRPr="00FA613E">
        <w:t xml:space="preserve"> </w:t>
      </w:r>
      <w:r w:rsidR="67EF2470" w:rsidRPr="00FA613E">
        <w:t>is a</w:t>
      </w:r>
      <w:r w:rsidR="36387D24" w:rsidRPr="00FA613E">
        <w:t xml:space="preserve"> critical determinant</w:t>
      </w:r>
      <w:r w:rsidR="6FF17DE8" w:rsidRPr="00FA613E">
        <w:t xml:space="preserve"> of humoral immunity</w:t>
      </w:r>
      <w:r w:rsidR="0A5D188F" w:rsidRPr="00FA613E">
        <w:t xml:space="preserve">. </w:t>
      </w:r>
      <w:r w:rsidR="7CB18832" w:rsidRPr="00FA613E">
        <w:t>By providing</w:t>
      </w:r>
      <w:r w:rsidR="472BC7F6" w:rsidRPr="00FA613E">
        <w:t xml:space="preserve"> feedback</w:t>
      </w:r>
      <w:r w:rsidR="00956B1E" w:rsidRPr="00FA613E">
        <w:t xml:space="preserve"> inhibition</w:t>
      </w:r>
      <w:r w:rsidR="00BE6D0E" w:rsidRPr="00FA613E">
        <w:t>,</w:t>
      </w:r>
      <w:r w:rsidR="46E91EC9" w:rsidRPr="00FA613E">
        <w:t xml:space="preserve"> </w:t>
      </w:r>
      <w:r w:rsidR="56BB1FBE" w:rsidRPr="00FA613E">
        <w:t>through</w:t>
      </w:r>
      <w:r w:rsidR="00420F8D" w:rsidRPr="00FA613E">
        <w:t xml:space="preserve"> inhibitory</w:t>
      </w:r>
      <w:r w:rsidR="56BB1FBE" w:rsidRPr="00FA613E">
        <w:t xml:space="preserve"> </w:t>
      </w:r>
      <w:r w:rsidR="2BC09D76" w:rsidRPr="00FA613E">
        <w:t xml:space="preserve">signalling </w:t>
      </w:r>
      <w:r w:rsidR="53EFCC11" w:rsidRPr="00FA613E">
        <w:t>or competition for antibody Fc engagement,</w:t>
      </w:r>
      <w:r w:rsidR="56BB1FBE" w:rsidRPr="00FA613E">
        <w:t xml:space="preserve"> </w:t>
      </w:r>
      <w:r w:rsidR="7CB18832" w:rsidRPr="00FA613E">
        <w:t>it</w:t>
      </w:r>
      <w:r w:rsidR="53F79531" w:rsidRPr="00FA613E">
        <w:t xml:space="preserve"> </w:t>
      </w:r>
      <w:r w:rsidR="3FF368F0" w:rsidRPr="00FA613E">
        <w:t>counterbalances</w:t>
      </w:r>
      <w:r w:rsidR="10EC948E" w:rsidRPr="00FA613E">
        <w:t xml:space="preserve"> and contextualises</w:t>
      </w:r>
      <w:r w:rsidR="3FF368F0" w:rsidRPr="00FA613E">
        <w:t xml:space="preserve"> </w:t>
      </w:r>
      <w:r w:rsidR="292D6ECA" w:rsidRPr="00FA613E">
        <w:t xml:space="preserve">cellular responses to </w:t>
      </w:r>
      <w:r w:rsidR="4F6DA59D" w:rsidRPr="00FA613E">
        <w:t xml:space="preserve">signals emanating from </w:t>
      </w:r>
      <w:r w:rsidR="3E46D4C7" w:rsidRPr="00FA613E">
        <w:t>co-ligated</w:t>
      </w:r>
      <w:r w:rsidR="6EBB08E4" w:rsidRPr="00FA613E">
        <w:t xml:space="preserve"> </w:t>
      </w:r>
      <w:r w:rsidR="472BC7F6" w:rsidRPr="00FA613E">
        <w:t>activating receptor</w:t>
      </w:r>
      <w:r w:rsidR="6EBB08E4" w:rsidRPr="00FA613E">
        <w:t>s</w:t>
      </w:r>
      <w:r w:rsidR="734C04BB" w:rsidRPr="00FA613E">
        <w:t>, such as the</w:t>
      </w:r>
      <w:r w:rsidR="46E91EC9" w:rsidRPr="00FA613E">
        <w:t xml:space="preserve"> </w:t>
      </w:r>
      <w:r w:rsidR="472BC7F6" w:rsidRPr="00FA613E">
        <w:t xml:space="preserve">B-cell receptor </w:t>
      </w:r>
      <w:r w:rsidR="3A64B989" w:rsidRPr="00FA613E">
        <w:t>and</w:t>
      </w:r>
      <w:r w:rsidR="472BC7F6" w:rsidRPr="00FA613E">
        <w:t xml:space="preserve"> activating FcγR</w:t>
      </w:r>
      <w:r w:rsidR="14EE7160" w:rsidRPr="00FA613E">
        <w:t>.</w:t>
      </w:r>
      <w:r w:rsidR="56C91F52" w:rsidRPr="00FA613E">
        <w:t xml:space="preserve"> </w:t>
      </w:r>
      <w:r w:rsidR="007C0489" w:rsidRPr="00FA613E">
        <w:t>These activities</w:t>
      </w:r>
      <w:r w:rsidR="1DB1EAC0" w:rsidRPr="00FA613E">
        <w:t xml:space="preserve"> </w:t>
      </w:r>
      <w:r w:rsidR="00B95FF8" w:rsidRPr="00FA613E">
        <w:t xml:space="preserve">collectively </w:t>
      </w:r>
      <w:r w:rsidR="08267678" w:rsidRPr="00FA613E">
        <w:t xml:space="preserve">suppress </w:t>
      </w:r>
      <w:r w:rsidR="004E2632" w:rsidRPr="00FA613E">
        <w:t xml:space="preserve">the emergence of </w:t>
      </w:r>
      <w:r w:rsidR="65FEFA0D" w:rsidRPr="00FA613E">
        <w:t>B-cell</w:t>
      </w:r>
      <w:r w:rsidR="00152A54" w:rsidRPr="00FA613E">
        <w:t>-mediated</w:t>
      </w:r>
      <w:r w:rsidR="65FEFA0D" w:rsidRPr="00FA613E">
        <w:t xml:space="preserve"> autoimmun</w:t>
      </w:r>
      <w:r w:rsidR="00152A54" w:rsidRPr="00FA613E">
        <w:t>e disease</w:t>
      </w:r>
      <w:r w:rsidR="41EF029C" w:rsidRPr="00FA613E">
        <w:t xml:space="preserve"> </w:t>
      </w:r>
      <w:r w:rsidR="71188EDA" w:rsidRPr="00FA613E">
        <w:t>and</w:t>
      </w:r>
      <w:r w:rsidR="65FEFA0D" w:rsidRPr="00FA613E">
        <w:t xml:space="preserve"> </w:t>
      </w:r>
      <w:r w:rsidR="3761B802" w:rsidRPr="00FA613E">
        <w:t>i</w:t>
      </w:r>
      <w:r w:rsidR="08AF7427" w:rsidRPr="00FA613E">
        <w:t>mmune complex-</w:t>
      </w:r>
      <w:r w:rsidR="27BDD7CE" w:rsidRPr="00FA613E">
        <w:t>mediated</w:t>
      </w:r>
      <w:r w:rsidR="08AF7427" w:rsidRPr="00FA613E">
        <w:t xml:space="preserve"> </w:t>
      </w:r>
      <w:r w:rsidR="3761B802" w:rsidRPr="00FA613E">
        <w:t>patholog</w:t>
      </w:r>
      <w:r w:rsidR="00152A54" w:rsidRPr="00FA613E">
        <w:t>ies</w:t>
      </w:r>
      <w:r w:rsidR="00B20499" w:rsidRPr="00FA613E">
        <w:t xml:space="preserve">. However, </w:t>
      </w:r>
      <w:r w:rsidR="001A6B86" w:rsidRPr="00FA613E">
        <w:t>FcγRIIB</w:t>
      </w:r>
      <w:r w:rsidR="00B20499" w:rsidRPr="00FA613E">
        <w:t xml:space="preserve"> upregulation within the tumour </w:t>
      </w:r>
      <w:r w:rsidR="001A6B86" w:rsidRPr="00FA613E">
        <w:t>microenvironment</w:t>
      </w:r>
      <w:r w:rsidR="71188EDA" w:rsidRPr="00FA613E">
        <w:t xml:space="preserve"> </w:t>
      </w:r>
      <w:r w:rsidR="004F6C4A" w:rsidRPr="00FA613E">
        <w:t>limits</w:t>
      </w:r>
      <w:r w:rsidR="2249CD6C" w:rsidRPr="00FA613E">
        <w:t xml:space="preserve"> </w:t>
      </w:r>
      <w:r w:rsidR="004E2F3F" w:rsidRPr="00FA613E">
        <w:t xml:space="preserve">the efficacy of </w:t>
      </w:r>
      <w:r w:rsidR="56B3D590" w:rsidRPr="00FA613E">
        <w:t>monoclonal antibody (mAb)</w:t>
      </w:r>
      <w:r w:rsidR="7DB8AF1E" w:rsidRPr="00FA613E">
        <w:t>-</w:t>
      </w:r>
      <w:r w:rsidR="10D1D79E" w:rsidRPr="00FA613E">
        <w:t xml:space="preserve">mediated </w:t>
      </w:r>
      <w:r w:rsidR="7DB8AF1E" w:rsidRPr="00FA613E">
        <w:t>immunotherapy</w:t>
      </w:r>
      <w:r w:rsidR="74642EF7" w:rsidRPr="00FA613E">
        <w:t xml:space="preserve"> </w:t>
      </w:r>
      <w:r w:rsidR="1B0A9595" w:rsidRPr="00FA613E">
        <w:t>of</w:t>
      </w:r>
      <w:r w:rsidR="74642EF7" w:rsidRPr="00FA613E">
        <w:t xml:space="preserve"> cancer</w:t>
      </w:r>
      <w:r w:rsidR="1558CBE0" w:rsidRPr="00FA613E">
        <w:t>.</w:t>
      </w:r>
      <w:r w:rsidR="60CD8294" w:rsidRPr="00FA613E">
        <w:t xml:space="preserve"> </w:t>
      </w:r>
    </w:p>
    <w:p w14:paraId="020ECA3A" w14:textId="44F6114C" w:rsidR="007D483C" w:rsidRPr="00FA613E" w:rsidRDefault="75E5AC5E" w:rsidP="008F3546">
      <w:pPr>
        <w:spacing w:line="480" w:lineRule="auto"/>
      </w:pPr>
      <w:r w:rsidRPr="00FA613E">
        <w:t xml:space="preserve">While </w:t>
      </w:r>
      <w:r w:rsidR="06A793FC" w:rsidRPr="00FA613E">
        <w:t>the functional significance of FcγRIIB is well-established</w:t>
      </w:r>
      <w:r w:rsidR="00E44D45" w:rsidRPr="00FA613E">
        <w:t xml:space="preserve"> in </w:t>
      </w:r>
      <w:r w:rsidR="004561EF" w:rsidRPr="00FA613E">
        <w:t>mice</w:t>
      </w:r>
      <w:r w:rsidR="06A793FC" w:rsidRPr="00FA613E">
        <w:t xml:space="preserve">, </w:t>
      </w:r>
      <w:r w:rsidR="00CB7426" w:rsidRPr="00FA613E">
        <w:t xml:space="preserve">its </w:t>
      </w:r>
      <w:r w:rsidR="0082449E" w:rsidRPr="00FA613E">
        <w:t xml:space="preserve">physiological roles </w:t>
      </w:r>
      <w:r w:rsidR="00CB7426" w:rsidRPr="00FA613E">
        <w:t xml:space="preserve">and </w:t>
      </w:r>
      <w:r w:rsidR="007D17DB" w:rsidRPr="00FA613E">
        <w:t xml:space="preserve">the </w:t>
      </w:r>
      <w:r w:rsidR="306E53D6" w:rsidRPr="00FA613E">
        <w:t>regulatory mechanisms</w:t>
      </w:r>
      <w:r w:rsidRPr="00FA613E">
        <w:t xml:space="preserve"> governing</w:t>
      </w:r>
      <w:r w:rsidR="4EC5B196" w:rsidRPr="00FA613E">
        <w:t xml:space="preserve"> its </w:t>
      </w:r>
      <w:r w:rsidR="0DB2FB4D" w:rsidRPr="00FA613E">
        <w:t>expression</w:t>
      </w:r>
      <w:r w:rsidR="7E62F936" w:rsidRPr="00FA613E">
        <w:t xml:space="preserve"> </w:t>
      </w:r>
      <w:r w:rsidRPr="00FA613E">
        <w:t xml:space="preserve">remain </w:t>
      </w:r>
      <w:r w:rsidR="007D17DB" w:rsidRPr="00FA613E">
        <w:t xml:space="preserve">incompletely </w:t>
      </w:r>
      <w:r w:rsidRPr="00FA613E">
        <w:t>understood</w:t>
      </w:r>
      <w:r w:rsidR="007D17DB" w:rsidRPr="00FA613E">
        <w:t xml:space="preserve"> in </w:t>
      </w:r>
      <w:r w:rsidR="00C77058" w:rsidRPr="00FA613E">
        <w:t>humans</w:t>
      </w:r>
      <w:r w:rsidR="36DACB9B" w:rsidRPr="00FA613E">
        <w:t>.</w:t>
      </w:r>
      <w:r w:rsidR="0767A648" w:rsidRPr="00FA613E">
        <w:t xml:space="preserve"> </w:t>
      </w:r>
      <w:r w:rsidR="00BF476B" w:rsidRPr="00FA613E">
        <w:t>Here we characterise the molecular determinants of FcγRIIB expression in human immune models and primary cells.</w:t>
      </w:r>
      <w:r w:rsidR="003B6A22" w:rsidRPr="00FA613E">
        <w:t xml:space="preserve"> </w:t>
      </w:r>
      <w:r w:rsidR="4EC5B196" w:rsidRPr="00FA613E">
        <w:t xml:space="preserve">Our findings </w:t>
      </w:r>
      <w:r w:rsidR="75BFC5F2" w:rsidRPr="00FA613E">
        <w:t xml:space="preserve">reveal </w:t>
      </w:r>
      <w:r w:rsidR="024A2B4D" w:rsidRPr="00FA613E">
        <w:t>that</w:t>
      </w:r>
      <w:r w:rsidR="4D0E1E9A" w:rsidRPr="00FA613E">
        <w:t xml:space="preserve"> the</w:t>
      </w:r>
      <w:r w:rsidR="024A2B4D" w:rsidRPr="00FA613E">
        <w:t xml:space="preserve"> </w:t>
      </w:r>
      <w:r w:rsidR="4DA97DFE" w:rsidRPr="00FA613E">
        <w:t>ETS-family transcription factor</w:t>
      </w:r>
      <w:r w:rsidR="7A46C88F" w:rsidRPr="00FA613E">
        <w:t xml:space="preserve"> PU.1 </w:t>
      </w:r>
      <w:r w:rsidR="4D0E1E9A" w:rsidRPr="00FA613E">
        <w:t>plays a</w:t>
      </w:r>
      <w:r w:rsidR="45B4B860" w:rsidRPr="00FA613E">
        <w:t xml:space="preserve"> crucial</w:t>
      </w:r>
      <w:r w:rsidR="58F660D7" w:rsidRPr="00FA613E">
        <w:t xml:space="preserve"> role</w:t>
      </w:r>
      <w:r w:rsidR="7A46C88F" w:rsidRPr="00FA613E">
        <w:t xml:space="preserve"> in regulating basal and inducible FcγRIIB expression.</w:t>
      </w:r>
      <w:r w:rsidR="024A2B4D" w:rsidRPr="00FA613E">
        <w:t xml:space="preserve"> </w:t>
      </w:r>
      <w:r w:rsidR="58197078" w:rsidRPr="00FA613E">
        <w:t xml:space="preserve">Moreover, when co-expressed, PU.1 co-operates with the related ETS-family member SPIB to drive FcγRIIB expression. </w:t>
      </w:r>
      <w:r w:rsidR="3249CBD2" w:rsidRPr="00FA613E">
        <w:t xml:space="preserve">PU.1 binding to the proximal </w:t>
      </w:r>
      <w:r w:rsidR="1489A1C9" w:rsidRPr="00FA613E">
        <w:t xml:space="preserve">FcγRIIB </w:t>
      </w:r>
      <w:r w:rsidR="3249CBD2" w:rsidRPr="00FA613E">
        <w:t>promoter elicits transcription, at least in part, through recruitment of the CBP/p300 transcriptional co-activators.</w:t>
      </w:r>
      <w:r w:rsidR="1E7C959F" w:rsidRPr="00FA613E">
        <w:t xml:space="preserve"> </w:t>
      </w:r>
      <w:r w:rsidR="3598DE11" w:rsidRPr="00FA613E">
        <w:t xml:space="preserve">Interestingly, </w:t>
      </w:r>
      <w:r w:rsidR="1E7C959F" w:rsidRPr="00FA613E">
        <w:t>similar mechanisms are</w:t>
      </w:r>
      <w:r w:rsidR="13E9541F" w:rsidRPr="00FA613E">
        <w:t xml:space="preserve"> also</w:t>
      </w:r>
      <w:r w:rsidR="1E7C959F" w:rsidRPr="00FA613E">
        <w:t xml:space="preserve"> observed </w:t>
      </w:r>
      <w:r w:rsidR="26C5D14A" w:rsidRPr="00FA613E">
        <w:t>at the proximal promoter</w:t>
      </w:r>
      <w:r w:rsidR="1E7C959F" w:rsidRPr="00FA613E">
        <w:t>s</w:t>
      </w:r>
      <w:r w:rsidR="26C5D14A" w:rsidRPr="00FA613E">
        <w:t xml:space="preserve"> of the activating FcγRI and FcγRIIA</w:t>
      </w:r>
      <w:r w:rsidR="167F21AD" w:rsidRPr="00FA613E">
        <w:t>, suggesting that additional</w:t>
      </w:r>
      <w:r w:rsidR="02104644" w:rsidRPr="00FA613E">
        <w:t xml:space="preserve">, potentially lineage specific, </w:t>
      </w:r>
      <w:r w:rsidR="7E0992AD" w:rsidRPr="00FA613E">
        <w:t>factors</w:t>
      </w:r>
      <w:r w:rsidR="167F21AD" w:rsidRPr="00FA613E">
        <w:t xml:space="preserve"> cooperate with PU.1 to drive the distinct expression patterns of these </w:t>
      </w:r>
      <w:r w:rsidR="7E0992AD" w:rsidRPr="00FA613E">
        <w:t>FcγR.</w:t>
      </w:r>
      <w:r w:rsidR="00874E26" w:rsidRPr="00FA613E">
        <w:t xml:space="preserve"> </w:t>
      </w:r>
      <w:r w:rsidR="5493C7A0" w:rsidRPr="00FA613E">
        <w:t>T</w:t>
      </w:r>
      <w:r w:rsidR="513DC0A6" w:rsidRPr="00FA613E">
        <w:t>hese insights</w:t>
      </w:r>
      <w:r w:rsidR="008A16C3" w:rsidRPr="00FA613E">
        <w:t xml:space="preserve"> </w:t>
      </w:r>
      <w:r w:rsidR="1B684E6D" w:rsidRPr="00FA613E">
        <w:t xml:space="preserve">pave the way for future </w:t>
      </w:r>
      <w:r w:rsidR="00350E30" w:rsidRPr="00FA613E">
        <w:t>investigations</w:t>
      </w:r>
      <w:r w:rsidR="6F4E0752" w:rsidRPr="00FA613E">
        <w:t xml:space="preserve"> </w:t>
      </w:r>
      <w:r w:rsidR="4F5443FA" w:rsidRPr="00FA613E">
        <w:t>aimed at</w:t>
      </w:r>
      <w:r w:rsidR="1B684E6D" w:rsidRPr="00FA613E">
        <w:t xml:space="preserve"> </w:t>
      </w:r>
      <w:r w:rsidR="4F5443FA" w:rsidRPr="00FA613E">
        <w:t xml:space="preserve">understanding the molecular mechanisms responsible for cell lineage-specific FcγR expression and subsequently </w:t>
      </w:r>
      <w:r w:rsidR="1B684E6D" w:rsidRPr="00FA613E">
        <w:t xml:space="preserve">manipulating </w:t>
      </w:r>
      <w:r w:rsidR="4F5443FA" w:rsidRPr="00FA613E">
        <w:t xml:space="preserve">them </w:t>
      </w:r>
      <w:r w:rsidR="1B684E6D" w:rsidRPr="00FA613E">
        <w:t>for therapeutic purposes</w:t>
      </w:r>
      <w:r w:rsidR="4F5443FA" w:rsidRPr="00FA613E">
        <w:t>.</w:t>
      </w:r>
    </w:p>
    <w:p w14:paraId="7455A228" w14:textId="77777777" w:rsidR="00B21B05" w:rsidRPr="00FA613E" w:rsidRDefault="00B21B05" w:rsidP="008F3546">
      <w:pPr>
        <w:spacing w:line="480" w:lineRule="auto"/>
      </w:pPr>
    </w:p>
    <w:p w14:paraId="1154F7BE" w14:textId="77777777" w:rsidR="00B21B05" w:rsidRPr="00FA613E" w:rsidRDefault="00B21B05" w:rsidP="008F3546">
      <w:pPr>
        <w:spacing w:line="480" w:lineRule="auto"/>
      </w:pPr>
    </w:p>
    <w:p w14:paraId="03525648" w14:textId="77777777" w:rsidR="00BD32C7" w:rsidRPr="00FA613E" w:rsidRDefault="00BD32C7" w:rsidP="008F3546">
      <w:pPr>
        <w:spacing w:line="480" w:lineRule="auto"/>
      </w:pPr>
    </w:p>
    <w:p w14:paraId="667946F7" w14:textId="55E9B698" w:rsidR="00D17333" w:rsidRPr="00FA613E" w:rsidRDefault="00D17333" w:rsidP="008F3546">
      <w:pPr>
        <w:spacing w:line="480" w:lineRule="auto"/>
        <w:rPr>
          <w:b/>
        </w:rPr>
      </w:pPr>
      <w:r w:rsidRPr="00FA613E">
        <w:rPr>
          <w:b/>
        </w:rPr>
        <w:lastRenderedPageBreak/>
        <w:t>Introduction</w:t>
      </w:r>
    </w:p>
    <w:p w14:paraId="7EB542EF" w14:textId="5C46F8A2" w:rsidR="009326B9" w:rsidRPr="00FA613E" w:rsidRDefault="005B1DF9" w:rsidP="002F1852">
      <w:pPr>
        <w:spacing w:line="480" w:lineRule="auto"/>
      </w:pPr>
      <w:bookmarkStart w:id="0" w:name="_Hlk179547005"/>
      <w:r w:rsidRPr="00FA613E">
        <w:t>Functional i</w:t>
      </w:r>
      <w:r w:rsidR="004D4211" w:rsidRPr="00FA613E">
        <w:t>n</w:t>
      </w:r>
      <w:r w:rsidR="008C6ED2" w:rsidRPr="00FA613E">
        <w:t>sights from murine model</w:t>
      </w:r>
      <w:r w:rsidR="00E01A44" w:rsidRPr="00FA613E">
        <w:t>s</w:t>
      </w:r>
      <w:r w:rsidR="008C6ED2" w:rsidRPr="00FA613E">
        <w:t xml:space="preserve"> have </w:t>
      </w:r>
      <w:r w:rsidR="005A4CF4" w:rsidRPr="00FA613E">
        <w:t xml:space="preserve">revealed </w:t>
      </w:r>
      <w:r w:rsidR="442632A7" w:rsidRPr="00FA613E">
        <w:t>Fcγ receptor (FcγR) IIB (FcγRIIB)</w:t>
      </w:r>
      <w:r w:rsidR="7251DF54" w:rsidRPr="00FA613E">
        <w:rPr>
          <w:bCs/>
        </w:rPr>
        <w:t xml:space="preserve"> </w:t>
      </w:r>
      <w:r w:rsidR="00387BC6" w:rsidRPr="00FA613E">
        <w:t>as</w:t>
      </w:r>
      <w:r w:rsidR="6218152D" w:rsidRPr="00FA613E">
        <w:t xml:space="preserve"> a critical </w:t>
      </w:r>
      <w:r w:rsidR="00373B49" w:rsidRPr="00FA613E">
        <w:t>determinant of</w:t>
      </w:r>
      <w:r w:rsidR="6218152D" w:rsidRPr="00FA613E">
        <w:t xml:space="preserve"> immune homeostasis</w:t>
      </w:r>
      <w:r w:rsidR="2A003D48" w:rsidRPr="00FA613E">
        <w:rPr>
          <w:bCs/>
        </w:rPr>
        <w:t xml:space="preserve"> </w:t>
      </w:r>
      <w:r w:rsidR="0037689B" w:rsidRPr="00FA613E">
        <w:rPr>
          <w:bCs/>
        </w:rPr>
        <w:t>and</w:t>
      </w:r>
      <w:r w:rsidR="005F48E6" w:rsidRPr="00FA613E">
        <w:rPr>
          <w:bCs/>
        </w:rPr>
        <w:t xml:space="preserve"> </w:t>
      </w:r>
      <w:r w:rsidR="0037689B" w:rsidRPr="00FA613E">
        <w:rPr>
          <w:bCs/>
        </w:rPr>
        <w:t>modulator of</w:t>
      </w:r>
      <w:r w:rsidR="005C7FD1" w:rsidRPr="00FA613E">
        <w:t xml:space="preserve"> </w:t>
      </w:r>
      <w:r w:rsidR="005B1B93" w:rsidRPr="00FA613E">
        <w:t>responses to</w:t>
      </w:r>
      <w:r w:rsidR="465B7C53" w:rsidRPr="00FA613E">
        <w:rPr>
          <w:bCs/>
        </w:rPr>
        <w:t xml:space="preserve"> </w:t>
      </w:r>
      <w:r w:rsidR="5BBF21CE" w:rsidRPr="00FA613E">
        <w:t xml:space="preserve">therapeutic </w:t>
      </w:r>
      <w:r w:rsidR="0A3EC138" w:rsidRPr="00FA613E">
        <w:t xml:space="preserve">monoclonal </w:t>
      </w:r>
      <w:r w:rsidR="5BBF21CE" w:rsidRPr="00FA613E">
        <w:t>antibod</w:t>
      </w:r>
      <w:r w:rsidR="5BB8D7D6" w:rsidRPr="00FA613E">
        <w:t>ies</w:t>
      </w:r>
      <w:r w:rsidR="0A3EC138" w:rsidRPr="00FA613E">
        <w:t xml:space="preserve"> (mAb</w:t>
      </w:r>
      <w:r w:rsidR="00C84F61" w:rsidRPr="00FA613E">
        <w:t>s</w:t>
      </w:r>
      <w:r w:rsidR="0A3EC138" w:rsidRPr="00FA613E">
        <w:t>)</w:t>
      </w:r>
      <w:r w:rsidR="002F7B92" w:rsidRPr="00FA613E">
        <w:rPr>
          <w:bCs/>
        </w:rPr>
        <w:t xml:space="preserve"> </w:t>
      </w:r>
      <w:r w:rsidR="00AA480B" w:rsidRPr="00FA613E">
        <w:rPr>
          <w:bCs/>
        </w:rPr>
        <w:fldChar w:fldCharType="begin">
          <w:fldData xml:space="preserve">PEVuZE5vdGU+PENpdGU+PEF1dGhvcj5TbWl0aDwvQXV0aG9yPjxZZWFyPjIwMTA8L1llYXI+PFJl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</w:fldData>
        </w:fldChar>
      </w:r>
      <w:r w:rsidR="00684A7A" w:rsidRPr="00FA613E">
        <w:rPr>
          <w:bCs/>
        </w:rPr>
        <w:instrText xml:space="preserve"> ADDIN EN.CITE </w:instrText>
      </w:r>
      <w:r w:rsidR="00684A7A" w:rsidRPr="00FA613E">
        <w:rPr>
          <w:bCs/>
        </w:rPr>
        <w:fldChar w:fldCharType="begin">
          <w:fldData xml:space="preserve">PEVuZE5vdGU+PENpdGU+PEF1dGhvcj5TbWl0aDwvQXV0aG9yPjxZZWFyPjIwMTA8L1llYXI+PFJl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</w:fldData>
        </w:fldChar>
      </w:r>
      <w:r w:rsidR="00684A7A" w:rsidRPr="00FA613E">
        <w:rPr>
          <w:bCs/>
        </w:rPr>
        <w:instrText xml:space="preserve"> ADDIN EN.CITE.DATA </w:instrText>
      </w:r>
      <w:r w:rsidR="00684A7A" w:rsidRPr="00FA613E">
        <w:rPr>
          <w:bCs/>
        </w:rPr>
      </w:r>
      <w:r w:rsidR="00684A7A" w:rsidRPr="00FA613E">
        <w:rPr>
          <w:bCs/>
        </w:rPr>
        <w:fldChar w:fldCharType="end"/>
      </w:r>
      <w:r w:rsidR="00AA480B" w:rsidRPr="00FA613E">
        <w:rPr>
          <w:bCs/>
        </w:rPr>
      </w:r>
      <w:r w:rsidR="00AA480B" w:rsidRPr="00FA613E">
        <w:rPr>
          <w:bCs/>
        </w:rPr>
        <w:fldChar w:fldCharType="separate"/>
      </w:r>
      <w:r w:rsidR="00684A7A" w:rsidRPr="00FA613E">
        <w:rPr>
          <w:bCs/>
          <w:noProof/>
        </w:rPr>
        <w:t>(1-3)</w:t>
      </w:r>
      <w:r w:rsidR="00AA480B" w:rsidRPr="00FA613E">
        <w:rPr>
          <w:bCs/>
        </w:rPr>
        <w:fldChar w:fldCharType="end"/>
      </w:r>
      <w:r w:rsidR="002F7B92" w:rsidRPr="00FA613E">
        <w:rPr>
          <w:bCs/>
        </w:rPr>
        <w:t>.</w:t>
      </w:r>
      <w:r w:rsidR="7A49369F" w:rsidRPr="00FA613E">
        <w:t xml:space="preserve"> </w:t>
      </w:r>
      <w:r w:rsidR="001E0931" w:rsidRPr="00FA613E">
        <w:rPr>
          <w:bCs/>
        </w:rPr>
        <w:t xml:space="preserve">In the mouse, </w:t>
      </w:r>
      <w:r w:rsidR="001E0931" w:rsidRPr="00FA613E">
        <w:t>FcγRIIB is widely expressed</w:t>
      </w:r>
      <w:r w:rsidR="0093299D" w:rsidRPr="00FA613E">
        <w:t xml:space="preserve"> as one of two cell surface isoforms</w:t>
      </w:r>
      <w:r w:rsidR="00974482" w:rsidRPr="00FA613E">
        <w:t xml:space="preserve"> (FcγRIIB1 or FcγRIIB2)</w:t>
      </w:r>
      <w:r w:rsidR="001E0931" w:rsidRPr="00FA613E">
        <w:t xml:space="preserve"> in</w:t>
      </w:r>
      <w:r w:rsidR="00D70113" w:rsidRPr="00FA613E">
        <w:t xml:space="preserve"> both</w:t>
      </w:r>
      <w:r w:rsidR="001E0931" w:rsidRPr="00FA613E">
        <w:t xml:space="preserve"> haematopoietic (including monocytes, B-lymphocytes, eosinophils, basophils, and macrophages </w:t>
      </w:r>
      <w:r w:rsidR="001E0931" w:rsidRPr="00FA613E">
        <w:fldChar w:fldCharType="begin">
          <w:fldData xml:space="preserve">PEVuZE5vdGU+PENpdGU+PEF1dGhvcj5LZXJudGtlPC9BdXRob3I+PFllYXI+MjAyMDwvWWVhcj48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</w:fldData>
        </w:fldChar>
      </w:r>
      <w:r w:rsidR="001E0931" w:rsidRPr="00FA613E">
        <w:instrText xml:space="preserve"> ADDIN EN.CITE </w:instrText>
      </w:r>
      <w:r w:rsidR="001E0931" w:rsidRPr="00FA613E">
        <w:fldChar w:fldCharType="begin">
          <w:fldData xml:space="preserve">PEVuZE5vdGU+PENpdGU+PEF1dGhvcj5LZXJudGtlPC9BdXRob3I+PFllYXI+MjAyMDwvWWVhcj48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</w:fldData>
        </w:fldChar>
      </w:r>
      <w:r w:rsidR="001E0931" w:rsidRPr="00FA613E">
        <w:instrText xml:space="preserve"> ADDIN EN.CITE.DATA </w:instrText>
      </w:r>
      <w:r w:rsidR="001E0931" w:rsidRPr="00FA613E">
        <w:fldChar w:fldCharType="end"/>
      </w:r>
      <w:r w:rsidR="001E0931" w:rsidRPr="00FA613E">
        <w:fldChar w:fldCharType="separate"/>
      </w:r>
      <w:r w:rsidR="001E0931" w:rsidRPr="00FA613E">
        <w:rPr>
          <w:noProof/>
        </w:rPr>
        <w:t>(4-6)</w:t>
      </w:r>
      <w:r w:rsidR="001E0931" w:rsidRPr="00FA613E">
        <w:fldChar w:fldCharType="end"/>
      </w:r>
      <w:r w:rsidR="001E0931" w:rsidRPr="00FA613E">
        <w:t>) and select non</w:t>
      </w:r>
      <w:r w:rsidR="00444F31" w:rsidRPr="00FA613E">
        <w:t>-</w:t>
      </w:r>
      <w:r w:rsidR="001E0931" w:rsidRPr="00FA613E">
        <w:t xml:space="preserve">haematopoietic cell types </w:t>
      </w:r>
      <w:r w:rsidR="001E0931" w:rsidRPr="00FA613E">
        <w:fldChar w:fldCharType="begin">
          <w:fldData xml:space="preserve">PEVuZE5vdGU+PENpdGU+PEF1dGhvcj52YW4gZGVyIFBvZWw8L0F1dGhvcj48WWVhcj4yMDE5PC9Z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</w:fldData>
        </w:fldChar>
      </w:r>
      <w:r w:rsidR="001E0931" w:rsidRPr="00FA613E">
        <w:instrText xml:space="preserve"> ADDIN EN.CITE </w:instrText>
      </w:r>
      <w:r w:rsidR="001E0931" w:rsidRPr="00FA613E">
        <w:fldChar w:fldCharType="begin">
          <w:fldData xml:space="preserve">PEVuZE5vdGU+PENpdGU+PEF1dGhvcj52YW4gZGVyIFBvZWw8L0F1dGhvcj48WWVhcj4yMDE5PC9Z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</w:fldData>
        </w:fldChar>
      </w:r>
      <w:r w:rsidR="001E0931" w:rsidRPr="00FA613E">
        <w:instrText xml:space="preserve"> ADDIN EN.CITE.DATA </w:instrText>
      </w:r>
      <w:r w:rsidR="001E0931" w:rsidRPr="00FA613E">
        <w:fldChar w:fldCharType="end"/>
      </w:r>
      <w:r w:rsidR="001E0931" w:rsidRPr="00FA613E">
        <w:fldChar w:fldCharType="separate"/>
      </w:r>
      <w:r w:rsidR="001E0931" w:rsidRPr="00FA613E">
        <w:rPr>
          <w:noProof/>
        </w:rPr>
        <w:t>(7, 8)</w:t>
      </w:r>
      <w:r w:rsidR="001E0931" w:rsidRPr="00FA613E">
        <w:fldChar w:fldCharType="end"/>
      </w:r>
      <w:r w:rsidR="001E0931" w:rsidRPr="00FA613E">
        <w:t xml:space="preserve">. </w:t>
      </w:r>
      <w:r w:rsidR="00C25523" w:rsidRPr="00FA613E">
        <w:t xml:space="preserve">Whilst </w:t>
      </w:r>
      <w:r w:rsidR="00444F31" w:rsidRPr="00FA613E">
        <w:t xml:space="preserve">FcγRIIB1 </w:t>
      </w:r>
      <w:r w:rsidR="00C64EF0" w:rsidRPr="00FA613E">
        <w:t>is</w:t>
      </w:r>
      <w:r w:rsidR="00444F31" w:rsidRPr="00FA613E">
        <w:t xml:space="preserve"> principal</w:t>
      </w:r>
      <w:r w:rsidR="00974482" w:rsidRPr="00FA613E">
        <w:t>ly</w:t>
      </w:r>
      <w:r w:rsidR="00444F31" w:rsidRPr="00FA613E">
        <w:t xml:space="preserve"> expressed by B-cells</w:t>
      </w:r>
      <w:r w:rsidR="00C25523" w:rsidRPr="00FA613E">
        <w:t>,</w:t>
      </w:r>
      <w:r w:rsidR="00444F31" w:rsidRPr="00FA613E">
        <w:t xml:space="preserve"> FcγRIIB2 </w:t>
      </w:r>
      <w:r w:rsidR="00641DE7" w:rsidRPr="00FA613E">
        <w:t>represents the</w:t>
      </w:r>
      <w:r w:rsidR="00F36A4C" w:rsidRPr="00FA613E">
        <w:t xml:space="preserve"> </w:t>
      </w:r>
      <w:r w:rsidR="00444F31" w:rsidRPr="00FA613E">
        <w:t>most dominant</w:t>
      </w:r>
      <w:r w:rsidR="00641DE7" w:rsidRPr="00FA613E">
        <w:t xml:space="preserve"> isoform</w:t>
      </w:r>
      <w:r w:rsidR="00444F31" w:rsidRPr="00FA613E">
        <w:t xml:space="preserve"> in cells of the myeloid lineage (1, 3).</w:t>
      </w:r>
      <w:r w:rsidR="006272D9" w:rsidRPr="00FA613E">
        <w:t xml:space="preserve"> </w:t>
      </w:r>
      <w:r w:rsidR="00AA16A5" w:rsidRPr="00FA613E">
        <w:t xml:space="preserve">In this </w:t>
      </w:r>
      <w:r w:rsidR="00F41B49" w:rsidRPr="00FA613E">
        <w:t>system</w:t>
      </w:r>
      <w:r w:rsidR="00AA16A5" w:rsidRPr="00FA613E">
        <w:t xml:space="preserve">, </w:t>
      </w:r>
      <w:r w:rsidR="0D4E9BBF" w:rsidRPr="00FA613E">
        <w:t>FcγRIIB</w:t>
      </w:r>
      <w:r w:rsidR="19013B99" w:rsidRPr="00FA613E">
        <w:rPr>
          <w:bCs/>
        </w:rPr>
        <w:t xml:space="preserve"> </w:t>
      </w:r>
      <w:r w:rsidR="00AB1BE5" w:rsidRPr="00FA613E">
        <w:rPr>
          <w:bCs/>
        </w:rPr>
        <w:t>counterbalances</w:t>
      </w:r>
      <w:r w:rsidR="00CC7467" w:rsidRPr="00FA613E">
        <w:rPr>
          <w:bCs/>
        </w:rPr>
        <w:t xml:space="preserve"> and contextualises</w:t>
      </w:r>
      <w:r w:rsidR="006437F3" w:rsidRPr="00FA613E">
        <w:rPr>
          <w:bCs/>
        </w:rPr>
        <w:t xml:space="preserve"> </w:t>
      </w:r>
      <w:r w:rsidR="235369F8" w:rsidRPr="00FA613E">
        <w:t>signals</w:t>
      </w:r>
      <w:r w:rsidR="30D9778C" w:rsidRPr="00FA613E">
        <w:t xml:space="preserve"> emanating</w:t>
      </w:r>
      <w:r w:rsidR="235369F8" w:rsidRPr="00FA613E">
        <w:t xml:space="preserve"> from </w:t>
      </w:r>
      <w:r w:rsidR="378D84F9" w:rsidRPr="00FA613E">
        <w:t>co-ligated activat</w:t>
      </w:r>
      <w:r w:rsidR="46819A7C" w:rsidRPr="00FA613E">
        <w:t>ing</w:t>
      </w:r>
      <w:r w:rsidR="378D84F9" w:rsidRPr="00FA613E">
        <w:t xml:space="preserve"> receptor</w:t>
      </w:r>
      <w:r w:rsidR="2B33807C" w:rsidRPr="00FA613E">
        <w:t>s</w:t>
      </w:r>
      <w:r w:rsidR="378D84F9" w:rsidRPr="00FA613E">
        <w:rPr>
          <w:bCs/>
        </w:rPr>
        <w:t xml:space="preserve">, </w:t>
      </w:r>
      <w:r w:rsidR="746E5728" w:rsidRPr="00FA613E">
        <w:t>such as</w:t>
      </w:r>
      <w:r w:rsidR="378D84F9" w:rsidRPr="00FA613E">
        <w:t xml:space="preserve"> the B-cell receptor (BCR) and activat</w:t>
      </w:r>
      <w:r w:rsidR="46819A7C" w:rsidRPr="00FA613E">
        <w:t>ing</w:t>
      </w:r>
      <w:r w:rsidR="378D84F9" w:rsidRPr="00FA613E">
        <w:t xml:space="preserve"> FcγR</w:t>
      </w:r>
      <w:r w:rsidR="0054047F" w:rsidRPr="00FA613E">
        <w:t xml:space="preserve"> </w:t>
      </w:r>
      <w:r w:rsidR="007353DA" w:rsidRPr="00FA613E">
        <w:rPr>
          <w:bCs/>
        </w:rPr>
        <w:fldChar w:fldCharType="begin">
          <w:fldData xml:space="preserve">PEVuZE5vdGU+PENpdGU+PEF1dGhvcj5UYWthaTwvQXV0aG9yPjxZZWFyPjE5OTY8L1llYXI+PFJl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</w:fldData>
        </w:fldChar>
      </w:r>
      <w:r w:rsidR="001E0931" w:rsidRPr="00FA613E">
        <w:rPr>
          <w:bCs/>
        </w:rPr>
        <w:instrText xml:space="preserve"> ADDIN EN.CITE </w:instrText>
      </w:r>
      <w:r w:rsidR="001E0931" w:rsidRPr="00FA613E">
        <w:rPr>
          <w:bCs/>
        </w:rPr>
        <w:fldChar w:fldCharType="begin">
          <w:fldData xml:space="preserve">PEVuZE5vdGU+PENpdGU+PEF1dGhvcj5UYWthaTwvQXV0aG9yPjxZZWFyPjE5OTY8L1llYXI+PFJl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</w:fldData>
        </w:fldChar>
      </w:r>
      <w:r w:rsidR="001E0931" w:rsidRPr="00FA613E">
        <w:rPr>
          <w:bCs/>
        </w:rPr>
        <w:instrText xml:space="preserve"> ADDIN EN.CITE.DATA </w:instrText>
      </w:r>
      <w:r w:rsidR="001E0931" w:rsidRPr="00FA613E">
        <w:rPr>
          <w:bCs/>
        </w:rPr>
      </w:r>
      <w:r w:rsidR="001E0931" w:rsidRPr="00FA613E">
        <w:rPr>
          <w:bCs/>
        </w:rPr>
        <w:fldChar w:fldCharType="end"/>
      </w:r>
      <w:r w:rsidR="007353DA" w:rsidRPr="00FA613E">
        <w:rPr>
          <w:bCs/>
        </w:rPr>
      </w:r>
      <w:r w:rsidR="007353DA" w:rsidRPr="00FA613E">
        <w:rPr>
          <w:bCs/>
        </w:rPr>
        <w:fldChar w:fldCharType="separate"/>
      </w:r>
      <w:r w:rsidR="001E0931" w:rsidRPr="00FA613E">
        <w:rPr>
          <w:bCs/>
          <w:noProof/>
        </w:rPr>
        <w:t>(9-12)</w:t>
      </w:r>
      <w:r w:rsidR="007353DA" w:rsidRPr="00FA613E">
        <w:rPr>
          <w:bCs/>
        </w:rPr>
        <w:fldChar w:fldCharType="end"/>
      </w:r>
      <w:bookmarkEnd w:id="0"/>
      <w:r w:rsidR="00B802B0" w:rsidRPr="00FA613E">
        <w:rPr>
          <w:bCs/>
        </w:rPr>
        <w:t>.</w:t>
      </w:r>
      <w:r w:rsidR="00B066D3" w:rsidRPr="00FA613E">
        <w:rPr>
          <w:bCs/>
        </w:rPr>
        <w:t xml:space="preserve"> </w:t>
      </w:r>
      <w:r w:rsidR="008204CF" w:rsidRPr="00FA613E">
        <w:rPr>
          <w:bCs/>
        </w:rPr>
        <w:t>Through</w:t>
      </w:r>
      <w:r w:rsidR="00933B53" w:rsidRPr="00FA613E">
        <w:t xml:space="preserve"> immunoreceptor tyrosine-based inhibitory motif </w:t>
      </w:r>
      <w:r w:rsidR="00A73E28" w:rsidRPr="00FA613E">
        <w:t>(</w:t>
      </w:r>
      <w:r w:rsidR="004668DD" w:rsidRPr="00FA613E">
        <w:rPr>
          <w:bCs/>
        </w:rPr>
        <w:t>ITIM</w:t>
      </w:r>
      <w:r w:rsidR="00A73E28" w:rsidRPr="00FA613E">
        <w:rPr>
          <w:bCs/>
        </w:rPr>
        <w:t>)</w:t>
      </w:r>
      <w:r w:rsidR="004668DD" w:rsidRPr="00FA613E">
        <w:rPr>
          <w:bCs/>
        </w:rPr>
        <w:t>-</w:t>
      </w:r>
      <w:r w:rsidR="00173F38" w:rsidRPr="00FA613E">
        <w:rPr>
          <w:bCs/>
        </w:rPr>
        <w:t>dependent</w:t>
      </w:r>
      <w:r w:rsidR="004668DD" w:rsidRPr="00FA613E">
        <w:rPr>
          <w:bCs/>
        </w:rPr>
        <w:t xml:space="preserve"> </w:t>
      </w:r>
      <w:r w:rsidR="00315596" w:rsidRPr="00FA613E">
        <w:rPr>
          <w:bCs/>
        </w:rPr>
        <w:t xml:space="preserve">gating of </w:t>
      </w:r>
      <w:r w:rsidR="002F1852" w:rsidRPr="00FA613E">
        <w:rPr>
          <w:bCs/>
        </w:rPr>
        <w:t>BCR signal</w:t>
      </w:r>
      <w:r w:rsidR="00315596" w:rsidRPr="00FA613E">
        <w:rPr>
          <w:bCs/>
        </w:rPr>
        <w:t>s</w:t>
      </w:r>
      <w:r w:rsidR="00A84D69" w:rsidRPr="00FA613E">
        <w:rPr>
          <w:bCs/>
        </w:rPr>
        <w:t xml:space="preserve"> </w:t>
      </w:r>
      <w:r w:rsidR="00A84D69" w:rsidRPr="00FA613E">
        <w:rPr>
          <w:bCs/>
        </w:rPr>
        <w:fldChar w:fldCharType="begin"/>
      </w:r>
      <w:r w:rsidR="00A84D69" w:rsidRPr="00FA613E">
        <w:rPr>
          <w:bCs/>
        </w:rPr>
        <w:instrText xml:space="preserve"> ADDIN EN.CITE &lt;EndNote&gt;&lt;Cite&gt;&lt;Author&gt;Muta&lt;/Author&gt;&lt;Year&gt;1994&lt;/Year&gt;&lt;RecNum&gt;7&lt;/RecNum&gt;&lt;DisplayText&gt;(11)&lt;/DisplayText&gt;&lt;record&gt;&lt;rec-number&gt;7&lt;/rec-number&gt;&lt;foreign-keys&gt;&lt;key app="EN" db-id="rrwwfarx4r2203e50sfptex6w2wapxsev9r0" timestamp="1724247217"&gt;7&lt;/key&gt;&lt;/foreign-keys&gt;&lt;ref-type name="Journal Article"&gt;17&lt;/ref-type&gt;&lt;contributors&gt;&lt;authors&gt;&lt;author&gt;Muta, T.&lt;/author&gt;&lt;author&gt;Kurosaki, T.&lt;/author&gt;&lt;author&gt;Misulovin, Z.&lt;/author&gt;&lt;author&gt;Sanchez, M.&lt;/author&gt;&lt;author&gt;Nussenzweig, M. C.&lt;/author&gt;&lt;author&gt;Ravetch, J. V.&lt;/author&gt;&lt;/authors&gt;&lt;/contributors&gt;&lt;titles&gt;&lt;title&gt;A 13-Amino-Acid Motif in the Cytoplasmic Domain of Fc-Gamma-Riib Modulates B-Cell Receptor Signaling (Vol 368, Pg 70, 1994)&lt;/title&gt;&lt;secondary-title&gt;Nature&lt;/secondary-title&gt;&lt;alt-title&gt;Nature&lt;/alt-title&gt;&lt;/titles&gt;&lt;pages&gt;340-340&lt;/pages&gt;&lt;volume&gt;369&lt;/volume&gt;&lt;number&gt;6478&lt;/number&gt;&lt;keywords&gt;&lt;keyword&gt;lymphocytes&lt;/keyword&gt;&lt;/keywords&gt;&lt;dates&gt;&lt;year&gt;1994&lt;/year&gt;&lt;pub-dates&gt;&lt;date&gt;May 26&lt;/date&gt;&lt;/pub-dates&gt;&lt;/dates&gt;&lt;isbn&gt;0028-0836&lt;/isbn&gt;&lt;accession-num&gt;WOS:A1994NN10900056&lt;/accession-num&gt;&lt;urls&gt;&lt;related-urls&gt;&lt;url&gt;&lt;style face="underline" font="default" size="100%"&gt;&amp;lt;Go to ISI&amp;gt;://WOS:A1994NN10900056&lt;/style&gt;&lt;/url&gt;&lt;/related-urls&gt;&lt;/urls&gt;&lt;electronic-resource-num&gt;10.1038/369340a0&lt;/electronic-resource-num&gt;&lt;language&gt;English&lt;/language&gt;&lt;/record&gt;&lt;/Cite&gt;&lt;/EndNote&gt;</w:instrText>
      </w:r>
      <w:r w:rsidR="00A84D69" w:rsidRPr="00FA613E">
        <w:rPr>
          <w:bCs/>
        </w:rPr>
        <w:fldChar w:fldCharType="separate"/>
      </w:r>
      <w:r w:rsidR="00A84D69" w:rsidRPr="00FA613E">
        <w:rPr>
          <w:bCs/>
          <w:noProof/>
        </w:rPr>
        <w:t>(11)</w:t>
      </w:r>
      <w:r w:rsidR="00A84D69" w:rsidRPr="00FA613E">
        <w:rPr>
          <w:bCs/>
        </w:rPr>
        <w:fldChar w:fldCharType="end"/>
      </w:r>
      <w:r w:rsidR="00E956FE" w:rsidRPr="00FA613E">
        <w:rPr>
          <w:bCs/>
        </w:rPr>
        <w:t>, Fc</w:t>
      </w:r>
      <w:r w:rsidR="00E956FE" w:rsidRPr="00FA613E">
        <w:rPr>
          <w:rFonts w:cstheme="minorHAnsi"/>
          <w:bCs/>
        </w:rPr>
        <w:t>γ</w:t>
      </w:r>
      <w:r w:rsidR="00E956FE" w:rsidRPr="00FA613E">
        <w:rPr>
          <w:bCs/>
        </w:rPr>
        <w:t>RIIB</w:t>
      </w:r>
      <w:r w:rsidR="002F1852" w:rsidRPr="00FA613E">
        <w:rPr>
          <w:bCs/>
        </w:rPr>
        <w:t xml:space="preserve"> increases </w:t>
      </w:r>
      <w:r w:rsidR="001F50AB" w:rsidRPr="00FA613E">
        <w:rPr>
          <w:bCs/>
        </w:rPr>
        <w:t xml:space="preserve">cellular activation </w:t>
      </w:r>
      <w:r w:rsidR="002F1852" w:rsidRPr="00FA613E">
        <w:rPr>
          <w:bCs/>
        </w:rPr>
        <w:t>threshold</w:t>
      </w:r>
      <w:r w:rsidR="00DC073D" w:rsidRPr="00FA613E">
        <w:rPr>
          <w:bCs/>
        </w:rPr>
        <w:t>s</w:t>
      </w:r>
      <w:r w:rsidR="002F1852" w:rsidRPr="00FA613E">
        <w:rPr>
          <w:bCs/>
        </w:rPr>
        <w:t xml:space="preserve"> </w:t>
      </w:r>
      <w:r w:rsidR="002F1852" w:rsidRPr="00FA613E">
        <w:rPr>
          <w:bCs/>
        </w:rPr>
        <w:fldChar w:fldCharType="begin">
          <w:fldData xml:space="preserve">PEVuZE5vdGU+PENpdGU+PEF1dGhvcj5UYWthaTwvQXV0aG9yPjxZZWFyPjE5OTY8L1llYXI+PFJl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</w:fldData>
        </w:fldChar>
      </w:r>
      <w:r w:rsidR="002F1852" w:rsidRPr="00FA613E">
        <w:rPr>
          <w:bCs/>
        </w:rPr>
        <w:instrText xml:space="preserve"> ADDIN EN.CITE </w:instrText>
      </w:r>
      <w:r w:rsidR="002F1852" w:rsidRPr="00FA613E">
        <w:rPr>
          <w:bCs/>
        </w:rPr>
        <w:fldChar w:fldCharType="begin">
          <w:fldData xml:space="preserve">PEVuZE5vdGU+PENpdGU+PEF1dGhvcj5UYWthaTwvQXV0aG9yPjxZZWFyPjE5OTY8L1llYXI+PFJl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</w:fldData>
        </w:fldChar>
      </w:r>
      <w:r w:rsidR="002F1852" w:rsidRPr="00FA613E">
        <w:rPr>
          <w:bCs/>
        </w:rPr>
        <w:instrText xml:space="preserve"> ADDIN EN.CITE.DATA </w:instrText>
      </w:r>
      <w:r w:rsidR="002F1852" w:rsidRPr="00FA613E">
        <w:rPr>
          <w:bCs/>
        </w:rPr>
      </w:r>
      <w:r w:rsidR="002F1852" w:rsidRPr="00FA613E">
        <w:rPr>
          <w:bCs/>
        </w:rPr>
        <w:fldChar w:fldCharType="end"/>
      </w:r>
      <w:r w:rsidR="002F1852" w:rsidRPr="00FA613E">
        <w:rPr>
          <w:bCs/>
        </w:rPr>
      </w:r>
      <w:r w:rsidR="002F1852" w:rsidRPr="00FA613E">
        <w:rPr>
          <w:bCs/>
        </w:rPr>
        <w:fldChar w:fldCharType="separate"/>
      </w:r>
      <w:r w:rsidR="002F1852" w:rsidRPr="00FA613E">
        <w:rPr>
          <w:bCs/>
          <w:noProof/>
        </w:rPr>
        <w:t>(9, 11)</w:t>
      </w:r>
      <w:r w:rsidR="002F1852" w:rsidRPr="00FA613E">
        <w:rPr>
          <w:bCs/>
        </w:rPr>
        <w:fldChar w:fldCharType="end"/>
      </w:r>
      <w:r w:rsidR="002C296F" w:rsidRPr="00FA613E">
        <w:rPr>
          <w:bCs/>
        </w:rPr>
        <w:t xml:space="preserve"> </w:t>
      </w:r>
      <w:r w:rsidR="00EE6B57" w:rsidRPr="00FA613E">
        <w:rPr>
          <w:bCs/>
        </w:rPr>
        <w:t xml:space="preserve">and </w:t>
      </w:r>
      <w:r w:rsidR="00422A7D" w:rsidRPr="00FA613E">
        <w:rPr>
          <w:bCs/>
        </w:rPr>
        <w:t>contribut</w:t>
      </w:r>
      <w:r w:rsidR="00EE6B57" w:rsidRPr="00FA613E">
        <w:rPr>
          <w:bCs/>
        </w:rPr>
        <w:t>es</w:t>
      </w:r>
      <w:r w:rsidR="00422A7D" w:rsidRPr="00FA613E">
        <w:rPr>
          <w:bCs/>
        </w:rPr>
        <w:t xml:space="preserve"> to</w:t>
      </w:r>
      <w:r w:rsidR="00A76C4A" w:rsidRPr="00FA613E">
        <w:rPr>
          <w:bCs/>
        </w:rPr>
        <w:t xml:space="preserve"> </w:t>
      </w:r>
      <w:r w:rsidR="002C296F" w:rsidRPr="00FA613E">
        <w:rPr>
          <w:bCs/>
        </w:rPr>
        <w:t>B-cell tolerance</w:t>
      </w:r>
      <w:r w:rsidR="00C91C05" w:rsidRPr="00FA613E">
        <w:rPr>
          <w:bCs/>
        </w:rPr>
        <w:t xml:space="preserve"> mechanisms</w:t>
      </w:r>
      <w:r w:rsidR="002C296F" w:rsidRPr="00FA613E">
        <w:rPr>
          <w:bCs/>
        </w:rPr>
        <w:t xml:space="preserve"> </w:t>
      </w:r>
      <w:r w:rsidR="002F1852" w:rsidRPr="00FA613E">
        <w:rPr>
          <w:bCs/>
        </w:rPr>
        <w:fldChar w:fldCharType="begin">
          <w:fldData xml:space="preserve">PEVuZE5vdGU+PENpdGU+PEF1dGhvcj5Fc3DDqWxpPC9BdXRob3I+PFllYXI+MjAxOTwvWWVhcj48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</w:fldData>
        </w:fldChar>
      </w:r>
      <w:r w:rsidR="00D9331B" w:rsidRPr="00FA613E">
        <w:rPr>
          <w:bCs/>
        </w:rPr>
        <w:instrText xml:space="preserve"> ADDIN EN.CITE </w:instrText>
      </w:r>
      <w:r w:rsidR="00D9331B" w:rsidRPr="00FA613E">
        <w:rPr>
          <w:bCs/>
        </w:rPr>
        <w:fldChar w:fldCharType="begin">
          <w:fldData xml:space="preserve">PEVuZE5vdGU+PENpdGU+PEF1dGhvcj5Fc3DDqWxpPC9BdXRob3I+PFllYXI+MjAxOTwvWWVhcj48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</w:fldData>
        </w:fldChar>
      </w:r>
      <w:r w:rsidR="00D9331B" w:rsidRPr="00FA613E">
        <w:rPr>
          <w:bCs/>
        </w:rPr>
        <w:instrText xml:space="preserve"> ADDIN EN.CITE.DATA </w:instrText>
      </w:r>
      <w:r w:rsidR="00D9331B" w:rsidRPr="00FA613E">
        <w:rPr>
          <w:bCs/>
        </w:rPr>
      </w:r>
      <w:r w:rsidR="00D9331B" w:rsidRPr="00FA613E">
        <w:rPr>
          <w:bCs/>
        </w:rPr>
        <w:fldChar w:fldCharType="end"/>
      </w:r>
      <w:r w:rsidR="002F1852" w:rsidRPr="00FA613E">
        <w:rPr>
          <w:bCs/>
        </w:rPr>
      </w:r>
      <w:r w:rsidR="002F1852" w:rsidRPr="00FA613E">
        <w:rPr>
          <w:bCs/>
        </w:rPr>
        <w:fldChar w:fldCharType="separate"/>
      </w:r>
      <w:r w:rsidR="00D9331B" w:rsidRPr="00FA613E">
        <w:rPr>
          <w:bCs/>
          <w:noProof/>
        </w:rPr>
        <w:t>(10, 13, 14)</w:t>
      </w:r>
      <w:r w:rsidR="002F1852" w:rsidRPr="00FA613E">
        <w:rPr>
          <w:bCs/>
        </w:rPr>
        <w:fldChar w:fldCharType="end"/>
      </w:r>
      <w:r w:rsidR="002F1852" w:rsidRPr="00FA613E">
        <w:rPr>
          <w:bCs/>
        </w:rPr>
        <w:t>. Fc</w:t>
      </w:r>
      <w:r w:rsidR="002F1852" w:rsidRPr="00FA613E">
        <w:rPr>
          <w:rFonts w:cstheme="minorHAnsi"/>
          <w:bCs/>
        </w:rPr>
        <w:t>γ</w:t>
      </w:r>
      <w:r w:rsidR="002F1852" w:rsidRPr="00FA613E">
        <w:rPr>
          <w:bCs/>
        </w:rPr>
        <w:t xml:space="preserve">RIIB is </w:t>
      </w:r>
      <w:r w:rsidR="0048545D" w:rsidRPr="00FA613E">
        <w:rPr>
          <w:bCs/>
        </w:rPr>
        <w:t>particularly</w:t>
      </w:r>
      <w:r w:rsidR="002F1852" w:rsidRPr="00FA613E">
        <w:rPr>
          <w:bCs/>
        </w:rPr>
        <w:t xml:space="preserve"> required for germinal centre (GC) tolerance </w:t>
      </w:r>
      <w:r w:rsidR="002F1852" w:rsidRPr="00FA613E">
        <w:rPr>
          <w:bCs/>
        </w:rPr>
        <w:fldChar w:fldCharType="begin">
          <w:fldData xml:space="preserve">PEVuZE5vdGU+PENpdGU+PEF1dGhvcj5CYXJsZXY8L0F1dGhvcj48WWVhcj4yMDIyPC9ZZWFyPjxS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</w:fldData>
        </w:fldChar>
      </w:r>
      <w:r w:rsidR="00D9331B" w:rsidRPr="00FA613E">
        <w:rPr>
          <w:bCs/>
        </w:rPr>
        <w:instrText xml:space="preserve"> ADDIN EN.CITE </w:instrText>
      </w:r>
      <w:r w:rsidR="00D9331B" w:rsidRPr="00FA613E">
        <w:rPr>
          <w:bCs/>
        </w:rPr>
        <w:fldChar w:fldCharType="begin">
          <w:fldData xml:space="preserve">PEVuZE5vdGU+PENpdGU+PEF1dGhvcj5CYXJsZXY8L0F1dGhvcj48WWVhcj4yMDIyPC9ZZWFyPjxS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</w:fldData>
        </w:fldChar>
      </w:r>
      <w:r w:rsidR="00D9331B" w:rsidRPr="00FA613E">
        <w:rPr>
          <w:bCs/>
        </w:rPr>
        <w:instrText xml:space="preserve"> ADDIN EN.CITE.DATA </w:instrText>
      </w:r>
      <w:r w:rsidR="00D9331B" w:rsidRPr="00FA613E">
        <w:rPr>
          <w:bCs/>
        </w:rPr>
      </w:r>
      <w:r w:rsidR="00D9331B" w:rsidRPr="00FA613E">
        <w:rPr>
          <w:bCs/>
        </w:rPr>
        <w:fldChar w:fldCharType="end"/>
      </w:r>
      <w:r w:rsidR="002F1852" w:rsidRPr="00FA613E">
        <w:rPr>
          <w:bCs/>
        </w:rPr>
      </w:r>
      <w:r w:rsidR="002F1852" w:rsidRPr="00FA613E">
        <w:rPr>
          <w:bCs/>
        </w:rPr>
        <w:fldChar w:fldCharType="separate"/>
      </w:r>
      <w:r w:rsidR="00D9331B" w:rsidRPr="00FA613E">
        <w:rPr>
          <w:bCs/>
          <w:noProof/>
        </w:rPr>
        <w:t>(10, 13-16)</w:t>
      </w:r>
      <w:r w:rsidR="002F1852" w:rsidRPr="00FA613E">
        <w:rPr>
          <w:bCs/>
        </w:rPr>
        <w:fldChar w:fldCharType="end"/>
      </w:r>
      <w:r w:rsidR="0048545D" w:rsidRPr="00FA613E">
        <w:rPr>
          <w:bCs/>
        </w:rPr>
        <w:t xml:space="preserve">, </w:t>
      </w:r>
      <w:r w:rsidR="00BF06D7" w:rsidRPr="00FA613E">
        <w:rPr>
          <w:bCs/>
        </w:rPr>
        <w:t>where</w:t>
      </w:r>
      <w:r w:rsidR="0048545D" w:rsidRPr="00FA613E">
        <w:rPr>
          <w:bCs/>
        </w:rPr>
        <w:t xml:space="preserve"> upregulation of its expression </w:t>
      </w:r>
      <w:r w:rsidR="00BF06D7" w:rsidRPr="00FA613E">
        <w:rPr>
          <w:bCs/>
        </w:rPr>
        <w:t>prevent</w:t>
      </w:r>
      <w:r w:rsidR="006B40A6" w:rsidRPr="00FA613E">
        <w:rPr>
          <w:bCs/>
        </w:rPr>
        <w:t>s</w:t>
      </w:r>
      <w:r w:rsidR="007F7BF0" w:rsidRPr="00FA613E">
        <w:rPr>
          <w:bCs/>
        </w:rPr>
        <w:t xml:space="preserve"> the emergence of</w:t>
      </w:r>
      <w:r w:rsidR="00BF06D7" w:rsidRPr="00FA613E">
        <w:rPr>
          <w:bCs/>
        </w:rPr>
        <w:t xml:space="preserve"> </w:t>
      </w:r>
      <w:r w:rsidR="007C5985" w:rsidRPr="00FA613E">
        <w:rPr>
          <w:bCs/>
        </w:rPr>
        <w:t xml:space="preserve">high affinity </w:t>
      </w:r>
      <w:r w:rsidR="00BF06D7" w:rsidRPr="00FA613E">
        <w:rPr>
          <w:bCs/>
        </w:rPr>
        <w:t>auto</w:t>
      </w:r>
      <w:r w:rsidR="007F7BF0" w:rsidRPr="00FA613E">
        <w:rPr>
          <w:bCs/>
        </w:rPr>
        <w:t>antibody responses</w:t>
      </w:r>
      <w:r w:rsidR="002F1852" w:rsidRPr="00FA613E">
        <w:rPr>
          <w:bCs/>
        </w:rPr>
        <w:t xml:space="preserve"> </w:t>
      </w:r>
      <w:r w:rsidR="002F1852" w:rsidRPr="00FA613E">
        <w:rPr>
          <w:bCs/>
        </w:rPr>
        <w:fldChar w:fldCharType="begin">
          <w:fldData xml:space="preserve">PEVuZE5vdGU+PENpdGU+PEF1dGhvcj5MaTwvQXV0aG9yPjxZZWFyPjIwMTQ8L1llYXI+PFJlY051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</w:fldData>
        </w:fldChar>
      </w:r>
      <w:r w:rsidR="00D9331B" w:rsidRPr="00FA613E">
        <w:rPr>
          <w:bCs/>
        </w:rPr>
        <w:instrText xml:space="preserve"> ADDIN EN.CITE </w:instrText>
      </w:r>
      <w:r w:rsidR="00D9331B" w:rsidRPr="00FA613E">
        <w:rPr>
          <w:bCs/>
        </w:rPr>
        <w:fldChar w:fldCharType="begin">
          <w:fldData xml:space="preserve">PEVuZE5vdGU+PENpdGU+PEF1dGhvcj5MaTwvQXV0aG9yPjxZZWFyPjIwMTQ8L1llYXI+PFJlY051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</w:fldData>
        </w:fldChar>
      </w:r>
      <w:r w:rsidR="00D9331B" w:rsidRPr="00FA613E">
        <w:rPr>
          <w:bCs/>
        </w:rPr>
        <w:instrText xml:space="preserve"> ADDIN EN.CITE.DATA </w:instrText>
      </w:r>
      <w:r w:rsidR="00D9331B" w:rsidRPr="00FA613E">
        <w:rPr>
          <w:bCs/>
        </w:rPr>
      </w:r>
      <w:r w:rsidR="00D9331B" w:rsidRPr="00FA613E">
        <w:rPr>
          <w:bCs/>
        </w:rPr>
        <w:fldChar w:fldCharType="end"/>
      </w:r>
      <w:r w:rsidR="002F1852" w:rsidRPr="00FA613E">
        <w:rPr>
          <w:bCs/>
        </w:rPr>
      </w:r>
      <w:r w:rsidR="002F1852" w:rsidRPr="00FA613E">
        <w:rPr>
          <w:bCs/>
        </w:rPr>
        <w:fldChar w:fldCharType="separate"/>
      </w:r>
      <w:r w:rsidR="00D9331B" w:rsidRPr="00FA613E">
        <w:rPr>
          <w:bCs/>
          <w:noProof/>
        </w:rPr>
        <w:t>(16, 17)</w:t>
      </w:r>
      <w:r w:rsidR="002F1852" w:rsidRPr="00FA613E">
        <w:rPr>
          <w:bCs/>
        </w:rPr>
        <w:fldChar w:fldCharType="end"/>
      </w:r>
      <w:r w:rsidR="002F1852" w:rsidRPr="00FA613E">
        <w:rPr>
          <w:bCs/>
        </w:rPr>
        <w:t xml:space="preserve">. </w:t>
      </w:r>
    </w:p>
    <w:p w14:paraId="3A765F0A" w14:textId="645792FB" w:rsidR="009326B9" w:rsidRPr="00FA613E" w:rsidRDefault="00CD6C24" w:rsidP="002F1852">
      <w:pPr>
        <w:spacing w:line="480" w:lineRule="auto"/>
      </w:pPr>
      <w:r w:rsidRPr="00FA613E">
        <w:t>In addition to these B-cell</w:t>
      </w:r>
      <w:r w:rsidRPr="00FA613E">
        <w:rPr>
          <w:bCs/>
        </w:rPr>
        <w:t>-</w:t>
      </w:r>
      <w:r w:rsidRPr="00FA613E">
        <w:t>intrinsic</w:t>
      </w:r>
      <w:r w:rsidRPr="00FA613E">
        <w:rPr>
          <w:bCs/>
        </w:rPr>
        <w:t xml:space="preserve"> </w:t>
      </w:r>
      <w:r w:rsidRPr="00FA613E">
        <w:t xml:space="preserve">effects </w:t>
      </w:r>
      <w:r w:rsidRPr="00FA613E">
        <w:rPr>
          <w:bCs/>
        </w:rPr>
        <w:fldChar w:fldCharType="begin">
          <w:fldData xml:space="preserve">PEVuZE5vdGU+PENpdGU+PEF1dGhvcj5CYXJsZXY8L0F1dGhvcj48WWVhcj4yMDIyPC9ZZWFyPjxS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</w:fldData>
        </w:fldChar>
      </w:r>
      <w:r w:rsidRPr="00FA613E">
        <w:rPr>
          <w:bCs/>
        </w:rPr>
        <w:instrText xml:space="preserve"> ADDIN EN.CITE </w:instrText>
      </w:r>
      <w:r w:rsidRPr="00FA613E">
        <w:rPr>
          <w:bCs/>
        </w:rPr>
        <w:fldChar w:fldCharType="begin">
          <w:fldData xml:space="preserve">PEVuZE5vdGU+PENpdGU+PEF1dGhvcj5CYXJsZXY8L0F1dGhvcj48WWVhcj4yMDIyPC9ZZWFyPjxS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</w:fldData>
        </w:fldChar>
      </w:r>
      <w:r w:rsidRPr="00FA613E">
        <w:rPr>
          <w:bCs/>
        </w:rPr>
        <w:instrText xml:space="preserve"> ADDIN EN.CITE.DATA </w:instrText>
      </w:r>
      <w:r w:rsidRPr="00FA613E">
        <w:rPr>
          <w:bCs/>
        </w:rPr>
      </w:r>
      <w:r w:rsidRPr="00FA613E">
        <w:rPr>
          <w:bCs/>
        </w:rPr>
        <w:fldChar w:fldCharType="end"/>
      </w:r>
      <w:r w:rsidRPr="00FA613E">
        <w:rPr>
          <w:bCs/>
        </w:rPr>
      </w:r>
      <w:r w:rsidRPr="00FA613E">
        <w:rPr>
          <w:bCs/>
        </w:rPr>
        <w:fldChar w:fldCharType="separate"/>
      </w:r>
      <w:r w:rsidRPr="00FA613E">
        <w:rPr>
          <w:bCs/>
          <w:noProof/>
        </w:rPr>
        <w:t>(15, 17)</w:t>
      </w:r>
      <w:r w:rsidRPr="00FA613E">
        <w:rPr>
          <w:bCs/>
        </w:rPr>
        <w:fldChar w:fldCharType="end"/>
      </w:r>
      <w:r w:rsidRPr="00FA613E">
        <w:rPr>
          <w:bCs/>
        </w:rPr>
        <w:t xml:space="preserve">, </w:t>
      </w:r>
      <w:r w:rsidRPr="00FA613E">
        <w:t>FcγRIIB</w:t>
      </w:r>
      <w:r w:rsidRPr="00FA613E">
        <w:rPr>
          <w:bCs/>
        </w:rPr>
        <w:t xml:space="preserve"> </w:t>
      </w:r>
      <w:r w:rsidRPr="00FA613E">
        <w:t>restrains</w:t>
      </w:r>
      <w:r w:rsidR="00232099" w:rsidRPr="00FA613E">
        <w:t xml:space="preserve"> activating </w:t>
      </w:r>
      <w:r w:rsidR="00232099" w:rsidRPr="00FA613E">
        <w:rPr>
          <w:bCs/>
        </w:rPr>
        <w:t>FcγR-</w:t>
      </w:r>
      <w:r w:rsidR="00F2335E" w:rsidRPr="00FA613E">
        <w:rPr>
          <w:bCs/>
        </w:rPr>
        <w:t>dependent</w:t>
      </w:r>
      <w:r w:rsidRPr="00FA613E">
        <w:rPr>
          <w:bCs/>
        </w:rPr>
        <w:t xml:space="preserve"> </w:t>
      </w:r>
      <w:r w:rsidRPr="00FA613E">
        <w:t>immunological</w:t>
      </w:r>
      <w:r w:rsidRPr="00FA613E">
        <w:rPr>
          <w:bCs/>
        </w:rPr>
        <w:t xml:space="preserve"> </w:t>
      </w:r>
      <w:r w:rsidR="00F2335E" w:rsidRPr="00FA613E">
        <w:t>processes</w:t>
      </w:r>
      <w:r w:rsidRPr="00FA613E">
        <w:rPr>
          <w:bCs/>
        </w:rPr>
        <w:t xml:space="preserve"> </w:t>
      </w:r>
      <w:r w:rsidRPr="00FA613E">
        <w:rPr>
          <w:bCs/>
        </w:rPr>
        <w:fldChar w:fldCharType="begin">
          <w:fldData xml:space="preserve">PEVuZE5vdGU+PENpdGU+PEF1dGhvcj5DbHluZXM8L0F1dGhvcj48WWVhcj4xOTk4PC9ZZWFyPjxS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xMDUyLTEwNTQ8L3BhZ2VzPjx2b2x1bWU+Mjc5PC92b2x1bWU+PG51bWJlcj41MzUzPC9udW1i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1MTkxLTUyMDE8L3BhZ2VzPjx2b2x1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</w:fldData>
        </w:fldChar>
      </w:r>
      <w:r w:rsidR="0093370B" w:rsidRPr="00FA613E">
        <w:rPr>
          <w:bCs/>
        </w:rPr>
        <w:instrText xml:space="preserve"> ADDIN EN.CITE </w:instrText>
      </w:r>
      <w:r w:rsidR="0093370B" w:rsidRPr="00FA613E">
        <w:rPr>
          <w:bCs/>
        </w:rPr>
        <w:fldChar w:fldCharType="begin">
          <w:fldData xml:space="preserve">PEVuZE5vdGU+PENpdGU+PEF1dGhvcj5DbHluZXM8L0F1dGhvcj48WWVhcj4xOTk4PC9ZZWFyPjxS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xMDUyLTEwNTQ8L3BhZ2VzPjx2b2x1bWU+Mjc5PC92b2x1bWU+PG51bWJlcj41MzUzPC9udW1i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1MTkxLTUyMDE8L3BhZ2VzPjx2b2x1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</w:fldData>
        </w:fldChar>
      </w:r>
      <w:r w:rsidR="0093370B" w:rsidRPr="00FA613E">
        <w:rPr>
          <w:bCs/>
        </w:rPr>
        <w:instrText xml:space="preserve"> ADDIN EN.CITE.DATA </w:instrText>
      </w:r>
      <w:r w:rsidR="0093370B" w:rsidRPr="00FA613E">
        <w:rPr>
          <w:bCs/>
        </w:rPr>
      </w:r>
      <w:r w:rsidR="0093370B" w:rsidRPr="00FA613E">
        <w:rPr>
          <w:bCs/>
        </w:rPr>
        <w:fldChar w:fldCharType="end"/>
      </w:r>
      <w:r w:rsidRPr="00FA613E">
        <w:rPr>
          <w:bCs/>
        </w:rPr>
      </w:r>
      <w:r w:rsidRPr="00FA613E">
        <w:rPr>
          <w:bCs/>
        </w:rPr>
        <w:fldChar w:fldCharType="separate"/>
      </w:r>
      <w:r w:rsidR="0093370B" w:rsidRPr="00FA613E">
        <w:rPr>
          <w:bCs/>
          <w:noProof/>
        </w:rPr>
        <w:t>(12, 18-20)</w:t>
      </w:r>
      <w:r w:rsidRPr="00FA613E">
        <w:rPr>
          <w:bCs/>
        </w:rPr>
        <w:fldChar w:fldCharType="end"/>
      </w:r>
      <w:r w:rsidR="00A904BD" w:rsidRPr="00FA613E">
        <w:rPr>
          <w:bCs/>
        </w:rPr>
        <w:t>.</w:t>
      </w:r>
      <w:r w:rsidRPr="00FA613E">
        <w:rPr>
          <w:bCs/>
        </w:rPr>
        <w:t xml:space="preserve"> </w:t>
      </w:r>
      <w:r w:rsidR="00E567B7" w:rsidRPr="00FA613E">
        <w:rPr>
          <w:bCs/>
        </w:rPr>
        <w:t>Accordingly, dysregulat</w:t>
      </w:r>
      <w:r w:rsidR="008073B0" w:rsidRPr="00FA613E">
        <w:rPr>
          <w:bCs/>
        </w:rPr>
        <w:t>ed</w:t>
      </w:r>
      <w:r w:rsidR="00E567B7" w:rsidRPr="00FA613E">
        <w:rPr>
          <w:bCs/>
        </w:rPr>
        <w:t xml:space="preserve"> FcγRIIB expression or function is widely implicated in the development of immune complex (IC)-mediated autoimmune disease </w:t>
      </w:r>
      <w:r w:rsidR="00E567B7" w:rsidRPr="00FA613E">
        <w:rPr>
          <w:bCs/>
        </w:rPr>
        <w:fldChar w:fldCharType="begin">
          <w:fldData xml:space="preserve">PEVuZE5vdGU+PENpdGU+PEF1dGhvcj5Cb2xsYW5kPC9BdXRob3I+PFllYXI+MjAwMDwvWWVhcj48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</w:fldData>
        </w:fldChar>
      </w:r>
      <w:r w:rsidR="00E567B7" w:rsidRPr="00FA613E">
        <w:rPr>
          <w:bCs/>
        </w:rPr>
        <w:instrText xml:space="preserve"> ADDIN EN.CITE </w:instrText>
      </w:r>
      <w:r w:rsidR="00E567B7" w:rsidRPr="00FA613E">
        <w:rPr>
          <w:bCs/>
        </w:rPr>
        <w:fldChar w:fldCharType="begin">
          <w:fldData xml:space="preserve">PEVuZE5vdGU+PENpdGU+PEF1dGhvcj5Cb2xsYW5kPC9BdXRob3I+PFllYXI+MjAwMDwvWWVhcj48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</w:fldData>
        </w:fldChar>
      </w:r>
      <w:r w:rsidR="00E567B7" w:rsidRPr="00FA613E">
        <w:rPr>
          <w:bCs/>
        </w:rPr>
        <w:instrText xml:space="preserve"> ADDIN EN.CITE.DATA </w:instrText>
      </w:r>
      <w:r w:rsidR="00E567B7" w:rsidRPr="00FA613E">
        <w:rPr>
          <w:bCs/>
        </w:rPr>
      </w:r>
      <w:r w:rsidR="00E567B7" w:rsidRPr="00FA613E">
        <w:rPr>
          <w:bCs/>
        </w:rPr>
        <w:fldChar w:fldCharType="end"/>
      </w:r>
      <w:r w:rsidR="00E567B7" w:rsidRPr="00FA613E">
        <w:rPr>
          <w:bCs/>
        </w:rPr>
      </w:r>
      <w:r w:rsidR="00E567B7" w:rsidRPr="00FA613E">
        <w:rPr>
          <w:bCs/>
        </w:rPr>
        <w:fldChar w:fldCharType="separate"/>
      </w:r>
      <w:r w:rsidR="00E567B7" w:rsidRPr="00FA613E">
        <w:rPr>
          <w:bCs/>
        </w:rPr>
        <w:t>(10, 13, 15-17)</w:t>
      </w:r>
      <w:r w:rsidR="00E567B7" w:rsidRPr="00FA613E">
        <w:rPr>
          <w:bCs/>
        </w:rPr>
        <w:fldChar w:fldCharType="end"/>
      </w:r>
      <w:r w:rsidR="000F1324" w:rsidRPr="00FA613E">
        <w:rPr>
          <w:bCs/>
        </w:rPr>
        <w:t xml:space="preserve"> and</w:t>
      </w:r>
      <w:r w:rsidR="0093370B" w:rsidRPr="00FA613E">
        <w:rPr>
          <w:bCs/>
        </w:rPr>
        <w:t xml:space="preserve"> </w:t>
      </w:r>
      <w:r w:rsidR="005D3879" w:rsidRPr="00FA613E">
        <w:rPr>
          <w:bCs/>
        </w:rPr>
        <w:t xml:space="preserve">in </w:t>
      </w:r>
      <w:r w:rsidR="00721BB3" w:rsidRPr="00FA613E">
        <w:rPr>
          <w:bCs/>
        </w:rPr>
        <w:t xml:space="preserve">resistance to </w:t>
      </w:r>
      <w:r w:rsidR="000F1324" w:rsidRPr="00FA613E">
        <w:rPr>
          <w:bCs/>
        </w:rPr>
        <w:t>direct-targeting mAb therap</w:t>
      </w:r>
      <w:r w:rsidR="00721BB3" w:rsidRPr="00FA613E">
        <w:rPr>
          <w:bCs/>
        </w:rPr>
        <w:t>ies</w:t>
      </w:r>
      <w:r w:rsidR="000F1324" w:rsidRPr="00FA613E">
        <w:rPr>
          <w:bCs/>
        </w:rPr>
        <w:t xml:space="preserve"> in mice</w:t>
      </w:r>
      <w:r w:rsidR="0093370B" w:rsidRPr="00FA613E">
        <w:rPr>
          <w:bCs/>
        </w:rPr>
        <w:t xml:space="preserve"> </w:t>
      </w:r>
      <w:r w:rsidR="0093370B" w:rsidRPr="00FA613E">
        <w:rPr>
          <w:bCs/>
        </w:rPr>
        <w:fldChar w:fldCharType="begin">
          <w:fldData xml:space="preserve">PEVuZE5vdGU+PENpdGU+PEF1dGhvcj5WYXJnYXM8L0F1dGhvcj48WWVhcj4yMDE3PC9ZZWFyPjxS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</w:fldData>
        </w:fldChar>
      </w:r>
      <w:r w:rsidR="009F1319" w:rsidRPr="00FA613E">
        <w:rPr>
          <w:bCs/>
        </w:rPr>
        <w:instrText xml:space="preserve"> ADDIN EN.CITE </w:instrText>
      </w:r>
      <w:r w:rsidR="009F1319" w:rsidRPr="00FA613E">
        <w:rPr>
          <w:bCs/>
        </w:rPr>
        <w:fldChar w:fldCharType="begin">
          <w:fldData xml:space="preserve">PEVuZE5vdGU+PENpdGU+PEF1dGhvcj5WYXJnYXM8L0F1dGhvcj48WWVhcj4yMDE3PC9ZZWFyPjxS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</w:fldData>
        </w:fldChar>
      </w:r>
      <w:r w:rsidR="009F1319" w:rsidRPr="00FA613E">
        <w:rPr>
          <w:bCs/>
        </w:rPr>
        <w:instrText xml:space="preserve"> ADDIN EN.CITE.DATA </w:instrText>
      </w:r>
      <w:r w:rsidR="009F1319" w:rsidRPr="00FA613E">
        <w:rPr>
          <w:bCs/>
        </w:rPr>
      </w:r>
      <w:r w:rsidR="009F1319" w:rsidRPr="00FA613E">
        <w:rPr>
          <w:bCs/>
        </w:rPr>
        <w:fldChar w:fldCharType="end"/>
      </w:r>
      <w:r w:rsidR="0093370B" w:rsidRPr="00FA613E">
        <w:rPr>
          <w:bCs/>
        </w:rPr>
      </w:r>
      <w:r w:rsidR="0093370B" w:rsidRPr="00FA613E">
        <w:rPr>
          <w:bCs/>
        </w:rPr>
        <w:fldChar w:fldCharType="separate"/>
      </w:r>
      <w:r w:rsidR="009F1319" w:rsidRPr="00FA613E">
        <w:rPr>
          <w:bCs/>
          <w:noProof/>
        </w:rPr>
        <w:t>(21-23)</w:t>
      </w:r>
      <w:r w:rsidR="0093370B" w:rsidRPr="00FA613E">
        <w:rPr>
          <w:bCs/>
        </w:rPr>
        <w:fldChar w:fldCharType="end"/>
      </w:r>
      <w:r w:rsidR="00862DBF" w:rsidRPr="00FA613E">
        <w:rPr>
          <w:bCs/>
        </w:rPr>
        <w:t xml:space="preserve">. </w:t>
      </w:r>
      <w:r w:rsidR="00C448AD" w:rsidRPr="00FA613E">
        <w:t>D</w:t>
      </w:r>
      <w:r w:rsidRPr="00FA613E">
        <w:t>irect-targeting mAbs (e.g. rituximab) harness activating FcγR</w:t>
      </w:r>
      <w:r w:rsidR="006B40A6" w:rsidRPr="00FA613E">
        <w:t>s</w:t>
      </w:r>
      <w:r w:rsidRPr="00FA613E">
        <w:t xml:space="preserve"> to delete opsonised cells</w:t>
      </w:r>
      <w:r w:rsidRPr="00FA613E">
        <w:rPr>
          <w:bCs/>
        </w:rPr>
        <w:t xml:space="preserve"> </w:t>
      </w:r>
      <w:r w:rsidRPr="00FA613E">
        <w:t>via</w:t>
      </w:r>
      <w:r w:rsidRPr="00FA613E">
        <w:rPr>
          <w:bCs/>
        </w:rPr>
        <w:t xml:space="preserve"> </w:t>
      </w:r>
      <w:r w:rsidRPr="00FA613E">
        <w:t>antibody-dependent cellular cytotoxicity (ADCC) and/or</w:t>
      </w:r>
      <w:r w:rsidRPr="00FA613E">
        <w:rPr>
          <w:bCs/>
        </w:rPr>
        <w:t xml:space="preserve"> </w:t>
      </w:r>
      <w:r w:rsidRPr="00FA613E">
        <w:t>antibody-dependent cellular phagocytosis (ADCP)</w:t>
      </w:r>
      <w:r w:rsidRPr="00FA613E">
        <w:rPr>
          <w:bCs/>
        </w:rPr>
        <w:t xml:space="preserve"> </w:t>
      </w:r>
      <w:r w:rsidR="00C448AD" w:rsidRPr="00FA613E">
        <w:rPr>
          <w:bCs/>
        </w:rPr>
        <w:fldChar w:fldCharType="begin">
          <w:fldData xml:space="preserve">PEVuZE5vdGU+PENpdGU+PEF1dGhvcj5kZSBIYWlqPC9BdXRob3I+PFllYXI+MjAxMDwvWWVhcj48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</w:fldData>
        </w:fldChar>
      </w:r>
      <w:r w:rsidR="009F1319" w:rsidRPr="00FA613E">
        <w:rPr>
          <w:bCs/>
        </w:rPr>
        <w:instrText xml:space="preserve"> ADDIN EN.CITE </w:instrText>
      </w:r>
      <w:r w:rsidR="009F1319" w:rsidRPr="00FA613E">
        <w:rPr>
          <w:bCs/>
        </w:rPr>
        <w:fldChar w:fldCharType="begin">
          <w:fldData xml:space="preserve">PEVuZE5vdGU+PENpdGU+PEF1dGhvcj5kZSBIYWlqPC9BdXRob3I+PFllYXI+MjAxMDwvWWVhcj48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</w:fldData>
        </w:fldChar>
      </w:r>
      <w:r w:rsidR="009F1319" w:rsidRPr="00FA613E">
        <w:rPr>
          <w:bCs/>
        </w:rPr>
        <w:instrText xml:space="preserve"> ADDIN EN.CITE.DATA </w:instrText>
      </w:r>
      <w:r w:rsidR="009F1319" w:rsidRPr="00FA613E">
        <w:rPr>
          <w:bCs/>
        </w:rPr>
      </w:r>
      <w:r w:rsidR="009F1319" w:rsidRPr="00FA613E">
        <w:rPr>
          <w:bCs/>
        </w:rPr>
        <w:fldChar w:fldCharType="end"/>
      </w:r>
      <w:r w:rsidR="00C448AD" w:rsidRPr="00FA613E">
        <w:rPr>
          <w:bCs/>
        </w:rPr>
      </w:r>
      <w:r w:rsidR="00C448AD" w:rsidRPr="00FA613E">
        <w:rPr>
          <w:bCs/>
        </w:rPr>
        <w:fldChar w:fldCharType="separate"/>
      </w:r>
      <w:r w:rsidR="009F1319" w:rsidRPr="00FA613E">
        <w:rPr>
          <w:bCs/>
          <w:noProof/>
        </w:rPr>
        <w:t>(24, 25)</w:t>
      </w:r>
      <w:r w:rsidR="00C448AD" w:rsidRPr="00FA613E">
        <w:rPr>
          <w:bCs/>
        </w:rPr>
        <w:fldChar w:fldCharType="end"/>
      </w:r>
      <w:r w:rsidR="00A904BD" w:rsidRPr="00FA613E">
        <w:rPr>
          <w:bCs/>
        </w:rPr>
        <w:t>.</w:t>
      </w:r>
      <w:r w:rsidRPr="00FA613E">
        <w:rPr>
          <w:bCs/>
        </w:rPr>
        <w:t xml:space="preserve"> </w:t>
      </w:r>
      <w:r w:rsidRPr="00FA613E">
        <w:t>Of these, mononuclear</w:t>
      </w:r>
      <w:r w:rsidR="0013113C" w:rsidRPr="00FA613E">
        <w:t xml:space="preserve"> </w:t>
      </w:r>
      <w:r w:rsidRPr="00FA613E">
        <w:t xml:space="preserve">phagocyte-mediated ADCP appears the most prominent </w:t>
      </w:r>
      <w:r w:rsidRPr="00FA613E">
        <w:rPr>
          <w:i/>
          <w:iCs/>
        </w:rPr>
        <w:t>in vivo</w:t>
      </w:r>
      <w:r w:rsidRPr="00FA613E">
        <w:t xml:space="preserve"> effector mechanism in mice </w:t>
      </w:r>
      <w:r w:rsidRPr="00FA613E">
        <w:rPr>
          <w:bCs/>
        </w:rPr>
        <w:fldChar w:fldCharType="begin">
          <w:fldData xml:space="preserve">PEVuZE5vdGU+PENpdGU+PEF1dGhvcj5CZWVyczwvQXV0aG9yPjxZZWFyPjIwMTA8L1llYXI+PFJl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UxOTEtNTIwMTwvcGFnZXM+PHZvbHVtZT4xMTU8L3ZvbHVtZT48bnVtYmVyPjI1PC9udW1i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TIwNS0xMjEzPC9wYWdlcz48dm9sdW1l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</w:fldData>
        </w:fldChar>
      </w:r>
      <w:r w:rsidR="009F1319" w:rsidRPr="00FA613E">
        <w:rPr>
          <w:bCs/>
        </w:rPr>
        <w:instrText xml:space="preserve"> ADDIN EN.CITE </w:instrText>
      </w:r>
      <w:r w:rsidR="009F1319" w:rsidRPr="00FA613E">
        <w:rPr>
          <w:bCs/>
        </w:rPr>
        <w:fldChar w:fldCharType="begin">
          <w:fldData xml:space="preserve">PEVuZE5vdGU+PENpdGU+PEF1dGhvcj5CZWVyczwvQXV0aG9yPjxZZWFyPjIwMTA8L1llYXI+PFJl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UxOTEtNTIwMTwvcGFnZXM+PHZvbHVtZT4xMTU8L3ZvbHVtZT48bnVtYmVyPjI1PC9udW1i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TIwNS0xMjEzPC9wYWdlcz48dm9sdW1l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</w:fldData>
        </w:fldChar>
      </w:r>
      <w:r w:rsidR="009F1319" w:rsidRPr="00FA613E">
        <w:rPr>
          <w:bCs/>
        </w:rPr>
        <w:instrText xml:space="preserve"> ADDIN EN.CITE.DATA </w:instrText>
      </w:r>
      <w:r w:rsidR="009F1319" w:rsidRPr="00FA613E">
        <w:rPr>
          <w:bCs/>
        </w:rPr>
      </w:r>
      <w:r w:rsidR="009F1319" w:rsidRPr="00FA613E">
        <w:rPr>
          <w:bCs/>
        </w:rPr>
        <w:fldChar w:fldCharType="end"/>
      </w:r>
      <w:r w:rsidRPr="00FA613E">
        <w:rPr>
          <w:bCs/>
        </w:rPr>
      </w:r>
      <w:r w:rsidRPr="00FA613E">
        <w:rPr>
          <w:bCs/>
        </w:rPr>
        <w:fldChar w:fldCharType="separate"/>
      </w:r>
      <w:r w:rsidR="009F1319" w:rsidRPr="00FA613E">
        <w:rPr>
          <w:bCs/>
          <w:noProof/>
        </w:rPr>
        <w:t>(19, 26, 27)</w:t>
      </w:r>
      <w:r w:rsidRPr="00FA613E">
        <w:rPr>
          <w:bCs/>
        </w:rPr>
        <w:fldChar w:fldCharType="end"/>
      </w:r>
      <w:r w:rsidRPr="00FA613E">
        <w:rPr>
          <w:bCs/>
        </w:rPr>
        <w:t xml:space="preserve">. </w:t>
      </w:r>
      <w:r w:rsidRPr="00FA613E">
        <w:t xml:space="preserve">FcγRIIB limits target </w:t>
      </w:r>
      <w:r w:rsidR="004E5B54" w:rsidRPr="00FA613E">
        <w:t xml:space="preserve">cell </w:t>
      </w:r>
      <w:r w:rsidRPr="00FA613E">
        <w:t xml:space="preserve">depletion </w:t>
      </w:r>
      <w:r w:rsidRPr="00FA613E">
        <w:rPr>
          <w:bCs/>
        </w:rPr>
        <w:fldChar w:fldCharType="begin">
          <w:fldData xml:space="preserve">PEVuZE5vdGU+PENpdGU+PEF1dGhvcj5DbHluZXM8L0F1dGhvcj48WWVhcj4yMDAwPC9ZZWFyPjxS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</w:fldData>
        </w:fldChar>
      </w:r>
      <w:r w:rsidR="0093370B" w:rsidRPr="00FA613E">
        <w:rPr>
          <w:bCs/>
        </w:rPr>
        <w:instrText xml:space="preserve"> ADDIN EN.CITE </w:instrText>
      </w:r>
      <w:r w:rsidR="0093370B" w:rsidRPr="00FA613E">
        <w:rPr>
          <w:bCs/>
        </w:rPr>
        <w:fldChar w:fldCharType="begin">
          <w:fldData xml:space="preserve">PEVuZE5vdGU+PENpdGU+PEF1dGhvcj5DbHluZXM8L0F1dGhvcj48WWVhcj4yMDAwPC9ZZWFyPjxS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</w:fldData>
        </w:fldChar>
      </w:r>
      <w:r w:rsidR="0093370B" w:rsidRPr="00FA613E">
        <w:rPr>
          <w:bCs/>
        </w:rPr>
        <w:instrText xml:space="preserve"> ADDIN EN.CITE.DATA </w:instrText>
      </w:r>
      <w:r w:rsidR="0093370B" w:rsidRPr="00FA613E">
        <w:rPr>
          <w:bCs/>
        </w:rPr>
      </w:r>
      <w:r w:rsidR="0093370B" w:rsidRPr="00FA613E">
        <w:rPr>
          <w:bCs/>
        </w:rPr>
        <w:fldChar w:fldCharType="end"/>
      </w:r>
      <w:r w:rsidRPr="00FA613E">
        <w:rPr>
          <w:bCs/>
        </w:rPr>
      </w:r>
      <w:r w:rsidRPr="00FA613E">
        <w:rPr>
          <w:bCs/>
        </w:rPr>
        <w:fldChar w:fldCharType="separate"/>
      </w:r>
      <w:r w:rsidR="0093370B" w:rsidRPr="00FA613E">
        <w:rPr>
          <w:bCs/>
          <w:noProof/>
        </w:rPr>
        <w:t>(20, 21)</w:t>
      </w:r>
      <w:r w:rsidRPr="00FA613E">
        <w:rPr>
          <w:bCs/>
        </w:rPr>
        <w:fldChar w:fldCharType="end"/>
      </w:r>
      <w:r w:rsidR="00907A47" w:rsidRPr="00FA613E">
        <w:rPr>
          <w:bCs/>
        </w:rPr>
        <w:t xml:space="preserve"> through competition with activating </w:t>
      </w:r>
      <w:r w:rsidR="00907A47" w:rsidRPr="00FA613E">
        <w:t>FcγR</w:t>
      </w:r>
      <w:r w:rsidR="006B40A6" w:rsidRPr="00FA613E">
        <w:t>s</w:t>
      </w:r>
      <w:r w:rsidR="00907A47" w:rsidRPr="00FA613E">
        <w:rPr>
          <w:bCs/>
        </w:rPr>
        <w:t xml:space="preserve"> for </w:t>
      </w:r>
      <w:r w:rsidR="000C28E2" w:rsidRPr="00FA613E">
        <w:rPr>
          <w:bCs/>
        </w:rPr>
        <w:t xml:space="preserve">therapeutic </w:t>
      </w:r>
      <w:r w:rsidR="00907A47" w:rsidRPr="00FA613E">
        <w:rPr>
          <w:bCs/>
        </w:rPr>
        <w:t>antibody Fc engagement</w:t>
      </w:r>
      <w:r w:rsidR="000C28E2" w:rsidRPr="00FA613E">
        <w:rPr>
          <w:bCs/>
        </w:rPr>
        <w:t xml:space="preserve"> </w:t>
      </w:r>
      <w:r w:rsidR="00907A47" w:rsidRPr="00FA613E">
        <w:rPr>
          <w:bCs/>
        </w:rPr>
        <w:fldChar w:fldCharType="begin">
          <w:fldData xml:space="preserve">PEVuZE5vdGU+PENpdGU+PEF1dGhvcj5TaW1wc29uPC9BdXRob3I+PFllYXI+MjAyMjwvWWVhcj48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</w:fldData>
        </w:fldChar>
      </w:r>
      <w:r w:rsidR="009F1319" w:rsidRPr="00FA613E">
        <w:rPr>
          <w:bCs/>
        </w:rPr>
        <w:instrText xml:space="preserve"> ADDIN EN.CITE </w:instrText>
      </w:r>
      <w:r w:rsidR="009F1319" w:rsidRPr="00FA613E">
        <w:rPr>
          <w:bCs/>
        </w:rPr>
        <w:fldChar w:fldCharType="begin">
          <w:fldData xml:space="preserve">PEVuZE5vdGU+PENpdGU+PEF1dGhvcj5TaW1wc29uPC9BdXRob3I+PFllYXI+MjAyMjwvWWVhcj48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</w:fldData>
        </w:fldChar>
      </w:r>
      <w:r w:rsidR="009F1319" w:rsidRPr="00FA613E">
        <w:rPr>
          <w:bCs/>
        </w:rPr>
        <w:instrText xml:space="preserve"> ADDIN EN.CITE.DATA </w:instrText>
      </w:r>
      <w:r w:rsidR="009F1319" w:rsidRPr="00FA613E">
        <w:rPr>
          <w:bCs/>
        </w:rPr>
      </w:r>
      <w:r w:rsidR="009F1319" w:rsidRPr="00FA613E">
        <w:rPr>
          <w:bCs/>
        </w:rPr>
        <w:fldChar w:fldCharType="end"/>
      </w:r>
      <w:r w:rsidR="00907A47" w:rsidRPr="00FA613E">
        <w:rPr>
          <w:bCs/>
        </w:rPr>
      </w:r>
      <w:r w:rsidR="00907A47" w:rsidRPr="00FA613E">
        <w:rPr>
          <w:bCs/>
        </w:rPr>
        <w:fldChar w:fldCharType="separate"/>
      </w:r>
      <w:r w:rsidR="009F1319" w:rsidRPr="00FA613E">
        <w:rPr>
          <w:bCs/>
          <w:noProof/>
        </w:rPr>
        <w:t>(28)</w:t>
      </w:r>
      <w:r w:rsidR="00907A47" w:rsidRPr="00FA613E">
        <w:rPr>
          <w:bCs/>
        </w:rPr>
        <w:fldChar w:fldCharType="end"/>
      </w:r>
      <w:r w:rsidR="003059FE" w:rsidRPr="00FA613E">
        <w:rPr>
          <w:bCs/>
        </w:rPr>
        <w:t xml:space="preserve"> and</w:t>
      </w:r>
      <w:r w:rsidR="00FD79BD" w:rsidRPr="00FA613E">
        <w:rPr>
          <w:bCs/>
        </w:rPr>
        <w:t xml:space="preserve"> via</w:t>
      </w:r>
      <w:r w:rsidR="003059FE" w:rsidRPr="00FA613E">
        <w:rPr>
          <w:bCs/>
        </w:rPr>
        <w:t xml:space="preserve"> ITIM-mediated </w:t>
      </w:r>
      <w:r w:rsidR="000D0ABB" w:rsidRPr="00FA613E">
        <w:rPr>
          <w:bCs/>
        </w:rPr>
        <w:t xml:space="preserve">inhibition of activating </w:t>
      </w:r>
      <w:r w:rsidR="000D0ABB" w:rsidRPr="00FA613E">
        <w:t>FcγR</w:t>
      </w:r>
      <w:r w:rsidR="000830B4" w:rsidRPr="00FA613E">
        <w:t xml:space="preserve"> </w:t>
      </w:r>
      <w:r w:rsidR="001926C4" w:rsidRPr="00FA613E">
        <w:t>signalling</w:t>
      </w:r>
      <w:r w:rsidR="000D0ABB" w:rsidRPr="00FA613E">
        <w:t xml:space="preserve"> </w:t>
      </w:r>
      <w:r w:rsidR="000D0ABB" w:rsidRPr="00FA613E">
        <w:fldChar w:fldCharType="begin"/>
      </w:r>
      <w:r w:rsidR="009F1319" w:rsidRPr="00FA613E">
        <w:instrText xml:space="preserve"> ADDIN EN.CITE &lt;EndNote&gt;&lt;Cite&gt;&lt;Author&gt;Daeron&lt;/Author&gt;&lt;Year&gt;1995&lt;/Year&gt;&lt;RecNum&gt;112&lt;/RecNum&gt;&lt;DisplayText&gt;(29)&lt;/DisplayText&gt;&lt;record&gt;&lt;rec-number&gt;112&lt;/rec-number&gt;&lt;foreign-keys&gt;&lt;key app="EN" db-id="rrwwfarx4r2203e50sfptex6w2wapxsev9r0" timestamp="1729683633"&gt;112&lt;/key&gt;&lt;/foreign-keys&gt;&lt;ref-type name="Journal Article"&gt;17&lt;/ref-type&gt;&lt;contributors&gt;&lt;authors&gt;&lt;author&gt;Daeron, M.&lt;/author&gt;&lt;author&gt;Latour, S.&lt;/author&gt;&lt;author&gt;Malbec, O.&lt;/author&gt;&lt;author&gt;Espinosa, E.&lt;/author&gt;&lt;author&gt;Pina, P.&lt;/author&gt;&lt;author&gt;Pasmans, S.&lt;/author&gt;&lt;author&gt;Fridman, W. H.&lt;/author&gt;&lt;/authors&gt;&lt;/contributors&gt;&lt;auth-address&gt;Netherlands Red Cross,Blood Transfus Serv,Cent Lab,Dept Allergy,Amsterdam,Netherlands&lt;/auth-address&gt;&lt;titles&gt;&lt;title&gt;The Same Tyrosine-Based Inhibition Motif, in the Intracytoplasmic Domain of Fc-Gamma-Riib, Regulates Negatively Bcr-Dependent, Tcr-Dependent, and Fcr-Dependent Cell Activation&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635-646&lt;/pages&gt;&lt;volume&gt;3&lt;/volume&gt;&lt;number&gt;5&lt;/number&gt;&lt;keywords&gt;&lt;keyword&gt;affinity ige receptor&lt;/keyword&gt;&lt;keyword&gt;t-cell&lt;/keyword&gt;&lt;keyword&gt;mast-cells&lt;/keyword&gt;&lt;keyword&gt;kinase activation&lt;/keyword&gt;&lt;keyword&gt;cytoplasmic tail&lt;/keyword&gt;&lt;keyword&gt;lymphocytes-b&lt;/keyword&gt;&lt;keyword&gt;cross-linking&lt;/keyword&gt;&lt;keyword&gt;epsilon-ri&lt;/keyword&gt;&lt;keyword&gt;immunoglobulin&lt;/keyword&gt;&lt;keyword&gt;expression&lt;/keyword&gt;&lt;/keywords&gt;&lt;dates&gt;&lt;year&gt;1995&lt;/year&gt;&lt;pub-dates&gt;&lt;date&gt;Nov&lt;/date&gt;&lt;/pub-dates&gt;&lt;/dates&gt;&lt;isbn&gt;1074-7613&lt;/isbn&gt;&lt;accession-num&gt;WOS:A1995TG28100011&lt;/accession-num&gt;&lt;urls&gt;&lt;related-urls&gt;&lt;url&gt;&amp;lt;Go to ISI&amp;gt;://WOS:A1995TG28100011&lt;/url&gt;&lt;/related-urls&gt;&lt;/urls&gt;&lt;electronic-resource-num&gt;Doi 10.1016/1074-7613(95)90134-5&lt;/electronic-resource-num&gt;&lt;language&gt;English&lt;/language&gt;&lt;/record&gt;&lt;/Cite&gt;&lt;/EndNote&gt;</w:instrText>
      </w:r>
      <w:r w:rsidR="000D0ABB" w:rsidRPr="00FA613E">
        <w:fldChar w:fldCharType="separate"/>
      </w:r>
      <w:r w:rsidR="009F1319" w:rsidRPr="00FA613E">
        <w:rPr>
          <w:noProof/>
        </w:rPr>
        <w:t>(29)</w:t>
      </w:r>
      <w:r w:rsidR="000D0ABB" w:rsidRPr="00FA613E">
        <w:fldChar w:fldCharType="end"/>
      </w:r>
      <w:r w:rsidR="00907A47" w:rsidRPr="00FA613E">
        <w:rPr>
          <w:bCs/>
        </w:rPr>
        <w:t xml:space="preserve">. </w:t>
      </w:r>
      <w:r w:rsidR="007258D8" w:rsidRPr="00FA613E">
        <w:rPr>
          <w:bCs/>
        </w:rPr>
        <w:t>In addition to</w:t>
      </w:r>
      <w:r w:rsidR="009E2649" w:rsidRPr="00FA613E">
        <w:rPr>
          <w:bCs/>
        </w:rPr>
        <w:t xml:space="preserve"> these</w:t>
      </w:r>
      <w:r w:rsidR="007258D8" w:rsidRPr="00FA613E">
        <w:rPr>
          <w:bCs/>
        </w:rPr>
        <w:t xml:space="preserve"> effects</w:t>
      </w:r>
      <w:r w:rsidR="00D21CA5" w:rsidRPr="00FA613E">
        <w:rPr>
          <w:bCs/>
        </w:rPr>
        <w:t xml:space="preserve">, </w:t>
      </w:r>
      <w:r w:rsidR="00D21CA5" w:rsidRPr="00FA613E">
        <w:t>FcγRIIB is also implicated in limiting response</w:t>
      </w:r>
      <w:r w:rsidR="00A958C0" w:rsidRPr="00FA613E">
        <w:t>s</w:t>
      </w:r>
      <w:r w:rsidR="00D21CA5" w:rsidRPr="00FA613E">
        <w:t xml:space="preserve"> to </w:t>
      </w:r>
      <w:r w:rsidR="006F3D3F" w:rsidRPr="00FA613E">
        <w:t>immune</w:t>
      </w:r>
      <w:r w:rsidR="00B123FE" w:rsidRPr="00FA613E">
        <w:t xml:space="preserve"> checkpoint blocking</w:t>
      </w:r>
      <w:r w:rsidR="00D21CA5" w:rsidRPr="00FA613E">
        <w:t xml:space="preserve"> mAbs</w:t>
      </w:r>
      <w:r w:rsidR="00A958C0" w:rsidRPr="00FA613E">
        <w:t xml:space="preserve"> </w:t>
      </w:r>
      <w:r w:rsidR="00145FBA" w:rsidRPr="00FA613E">
        <w:fldChar w:fldCharType="begin">
          <w:fldData xml:space="preserve">PEVuZE5vdGU+PENpdGU+PEF1dGhvcj5EYWhhbjwvQXV0aG9yPjxZZWFyPjIwMTU8L1llYXI+PFJl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</w:fldData>
        </w:fldChar>
      </w:r>
      <w:r w:rsidR="009F1319" w:rsidRPr="00FA613E">
        <w:instrText xml:space="preserve"> ADDIN EN.CITE </w:instrText>
      </w:r>
      <w:r w:rsidR="009F1319" w:rsidRPr="00FA613E">
        <w:fldChar w:fldCharType="begin">
          <w:fldData xml:space="preserve">PEVuZE5vdGU+PENpdGU+PEF1dGhvcj5EYWhhbjwvQXV0aG9yPjxZZWFyPjIwMTU8L1llYXI+PFJl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</w:fldData>
        </w:fldChar>
      </w:r>
      <w:r w:rsidR="009F1319" w:rsidRPr="00FA613E">
        <w:instrText xml:space="preserve"> ADDIN EN.CITE.DATA </w:instrText>
      </w:r>
      <w:r w:rsidR="009F1319" w:rsidRPr="00FA613E">
        <w:fldChar w:fldCharType="end"/>
      </w:r>
      <w:r w:rsidR="00145FBA" w:rsidRPr="00FA613E">
        <w:fldChar w:fldCharType="separate"/>
      </w:r>
      <w:r w:rsidR="009F1319" w:rsidRPr="00FA613E">
        <w:rPr>
          <w:noProof/>
        </w:rPr>
        <w:t>(30-32)</w:t>
      </w:r>
      <w:r w:rsidR="00145FBA" w:rsidRPr="00FA613E">
        <w:fldChar w:fldCharType="end"/>
      </w:r>
      <w:r w:rsidR="006F3D3F" w:rsidRPr="00FA613E">
        <w:t xml:space="preserve"> and, paradoxically, augment</w:t>
      </w:r>
      <w:r w:rsidR="00A409FC" w:rsidRPr="00FA613E">
        <w:t>ing</w:t>
      </w:r>
      <w:r w:rsidR="006F3D3F" w:rsidRPr="00FA613E">
        <w:rPr>
          <w:bCs/>
        </w:rPr>
        <w:t xml:space="preserve"> </w:t>
      </w:r>
      <w:r w:rsidR="006F3D3F" w:rsidRPr="00FA613E">
        <w:t>many</w:t>
      </w:r>
      <w:r w:rsidR="006F3D3F" w:rsidRPr="00FA613E">
        <w:rPr>
          <w:bCs/>
        </w:rPr>
        <w:t xml:space="preserve"> </w:t>
      </w:r>
      <w:r w:rsidR="006F3D3F" w:rsidRPr="00FA613E">
        <w:t xml:space="preserve">immunostimulatory </w:t>
      </w:r>
      <w:r w:rsidR="006F3D3F" w:rsidRPr="00FA613E">
        <w:lastRenderedPageBreak/>
        <w:t>mAbs</w:t>
      </w:r>
      <w:r w:rsidR="006F3D3F" w:rsidRPr="00FA613E">
        <w:rPr>
          <w:bCs/>
        </w:rPr>
        <w:t xml:space="preserve"> </w:t>
      </w:r>
      <w:r w:rsidR="006F3D3F" w:rsidRPr="00FA613E">
        <w:t>(e.g. anti-CD40, -OX40, 4-1BB, and DR5</w:t>
      </w:r>
      <w:r w:rsidR="006F3D3F" w:rsidRPr="00FA613E">
        <w:rPr>
          <w:bCs/>
        </w:rPr>
        <w:t xml:space="preserve">) </w:t>
      </w:r>
      <w:r w:rsidR="006F3D3F" w:rsidRPr="00FA613E">
        <w:rPr>
          <w:bCs/>
        </w:rPr>
        <w:fldChar w:fldCharType="begin">
          <w:fldData xml:space="preserve">PEVuZE5vdGU+PENpdGU+PEF1dGhvcj5XaGl0ZTwvQXV0aG9yPjxZZWFyPjIwMTE8L1llYXI+PFJl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</w:fldData>
        </w:fldChar>
      </w:r>
      <w:r w:rsidR="009F1319" w:rsidRPr="00FA613E">
        <w:rPr>
          <w:bCs/>
        </w:rPr>
        <w:instrText xml:space="preserve"> ADDIN EN.CITE </w:instrText>
      </w:r>
      <w:r w:rsidR="009F1319" w:rsidRPr="00FA613E">
        <w:rPr>
          <w:bCs/>
        </w:rPr>
        <w:fldChar w:fldCharType="begin">
          <w:fldData xml:space="preserve">PEVuZE5vdGU+PENpdGU+PEF1dGhvcj5XaGl0ZTwvQXV0aG9yPjxZZWFyPjIwMTE8L1llYXI+PFJl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</w:fldData>
        </w:fldChar>
      </w:r>
      <w:r w:rsidR="009F1319" w:rsidRPr="00FA613E">
        <w:rPr>
          <w:bCs/>
        </w:rPr>
        <w:instrText xml:space="preserve"> ADDIN EN.CITE.DATA </w:instrText>
      </w:r>
      <w:r w:rsidR="009F1319" w:rsidRPr="00FA613E">
        <w:rPr>
          <w:bCs/>
        </w:rPr>
      </w:r>
      <w:r w:rsidR="009F1319" w:rsidRPr="00FA613E">
        <w:rPr>
          <w:bCs/>
        </w:rPr>
        <w:fldChar w:fldCharType="end"/>
      </w:r>
      <w:r w:rsidR="006F3D3F" w:rsidRPr="00FA613E">
        <w:rPr>
          <w:bCs/>
        </w:rPr>
      </w:r>
      <w:r w:rsidR="006F3D3F" w:rsidRPr="00FA613E">
        <w:rPr>
          <w:bCs/>
        </w:rPr>
        <w:fldChar w:fldCharType="separate"/>
      </w:r>
      <w:r w:rsidR="009F1319" w:rsidRPr="00FA613E">
        <w:rPr>
          <w:bCs/>
          <w:noProof/>
        </w:rPr>
        <w:t>(33-36)</w:t>
      </w:r>
      <w:r w:rsidR="006F3D3F" w:rsidRPr="00FA613E">
        <w:rPr>
          <w:bCs/>
        </w:rPr>
        <w:fldChar w:fldCharType="end"/>
      </w:r>
      <w:r w:rsidR="00A409FC" w:rsidRPr="00FA613E">
        <w:rPr>
          <w:bCs/>
        </w:rPr>
        <w:t>. This latter function</w:t>
      </w:r>
      <w:r w:rsidR="006326DF" w:rsidRPr="00FA613E">
        <w:rPr>
          <w:bCs/>
        </w:rPr>
        <w:t xml:space="preserve"> is </w:t>
      </w:r>
      <w:r w:rsidR="00171A92" w:rsidRPr="00FA613E">
        <w:rPr>
          <w:bCs/>
        </w:rPr>
        <w:t>achieved</w:t>
      </w:r>
      <w:r w:rsidR="006F3D3F" w:rsidRPr="00FA613E">
        <w:rPr>
          <w:bCs/>
        </w:rPr>
        <w:t xml:space="preserve"> </w:t>
      </w:r>
      <w:r w:rsidR="006F3D3F" w:rsidRPr="00FA613E">
        <w:t>through its ability to</w:t>
      </w:r>
      <w:r w:rsidR="00E06666" w:rsidRPr="00FA613E">
        <w:t xml:space="preserve"> further</w:t>
      </w:r>
      <w:r w:rsidR="006F3D3F" w:rsidRPr="00FA613E">
        <w:t xml:space="preserve"> cross-link </w:t>
      </w:r>
      <w:r w:rsidR="00E06666" w:rsidRPr="00FA613E">
        <w:t xml:space="preserve">mAb: </w:t>
      </w:r>
      <w:r w:rsidR="00A3532F" w:rsidRPr="00FA613E">
        <w:t>antigen</w:t>
      </w:r>
      <w:r w:rsidR="00E06666" w:rsidRPr="00FA613E">
        <w:t xml:space="preserve"> complexes </w:t>
      </w:r>
      <w:r w:rsidR="006F3D3F" w:rsidRPr="00FA613E">
        <w:t>and enhance receptor clustering</w:t>
      </w:r>
      <w:r w:rsidR="006F3D3F" w:rsidRPr="00FA613E">
        <w:rPr>
          <w:bCs/>
        </w:rPr>
        <w:t xml:space="preserve"> </w:t>
      </w:r>
      <w:r w:rsidR="006F3D3F" w:rsidRPr="00FA613E">
        <w:rPr>
          <w:bCs/>
        </w:rPr>
        <w:fldChar w:fldCharType="begin">
          <w:fldData xml:space="preserve">PEVuZE5vdGU+PENpdGU+PEF1dGhvcj5XaGl0ZTwvQXV0aG9yPjxZZWFyPjIwMTQ8L1llYXI+PFJl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AzMC0xMDM0PC9wYWdlcz48dm9sdW1lPjMz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</w:fldData>
        </w:fldChar>
      </w:r>
      <w:r w:rsidR="009F1319" w:rsidRPr="00FA613E">
        <w:rPr>
          <w:bCs/>
        </w:rPr>
        <w:instrText xml:space="preserve"> ADDIN EN.CITE </w:instrText>
      </w:r>
      <w:r w:rsidR="009F1319" w:rsidRPr="00FA613E">
        <w:rPr>
          <w:bCs/>
        </w:rPr>
        <w:fldChar w:fldCharType="begin">
          <w:fldData xml:space="preserve">PEVuZE5vdGU+PENpdGU+PEF1dGhvcj5XaGl0ZTwvQXV0aG9yPjxZZWFyPjIwMTQ8L1llYXI+PFJl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AzMC0xMDM0PC9wYWdlcz48dm9sdW1lPjMz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</w:fldData>
        </w:fldChar>
      </w:r>
      <w:r w:rsidR="009F1319" w:rsidRPr="00FA613E">
        <w:rPr>
          <w:bCs/>
        </w:rPr>
        <w:instrText xml:space="preserve"> ADDIN EN.CITE.DATA </w:instrText>
      </w:r>
      <w:r w:rsidR="009F1319" w:rsidRPr="00FA613E">
        <w:rPr>
          <w:bCs/>
        </w:rPr>
      </w:r>
      <w:r w:rsidR="009F1319" w:rsidRPr="00FA613E">
        <w:rPr>
          <w:bCs/>
        </w:rPr>
        <w:fldChar w:fldCharType="end"/>
      </w:r>
      <w:r w:rsidR="006F3D3F" w:rsidRPr="00FA613E">
        <w:rPr>
          <w:bCs/>
        </w:rPr>
      </w:r>
      <w:r w:rsidR="006F3D3F" w:rsidRPr="00FA613E">
        <w:rPr>
          <w:bCs/>
        </w:rPr>
        <w:fldChar w:fldCharType="separate"/>
      </w:r>
      <w:r w:rsidR="009F1319" w:rsidRPr="00FA613E">
        <w:rPr>
          <w:bCs/>
          <w:noProof/>
        </w:rPr>
        <w:t>(33, 37-39)</w:t>
      </w:r>
      <w:r w:rsidR="006F3D3F" w:rsidRPr="00FA613E">
        <w:rPr>
          <w:bCs/>
        </w:rPr>
        <w:fldChar w:fldCharType="end"/>
      </w:r>
      <w:r w:rsidR="006F3D3F" w:rsidRPr="00FA613E">
        <w:rPr>
          <w:bCs/>
        </w:rPr>
        <w:t>.</w:t>
      </w:r>
      <w:r w:rsidR="006F3D3F" w:rsidRPr="00FA613E">
        <w:t xml:space="preserve"> These effects are isotype-dependent, with those exhibiting </w:t>
      </w:r>
      <w:r w:rsidR="00EA3629" w:rsidRPr="00FA613E">
        <w:t>preferential</w:t>
      </w:r>
      <w:r w:rsidR="006F3D3F" w:rsidRPr="00FA613E">
        <w:t xml:space="preserve"> FcγRIIB-binding (e.g. mouse IgG1) the most potent agonists</w:t>
      </w:r>
      <w:r w:rsidR="006F3D3F" w:rsidRPr="00FA613E">
        <w:rPr>
          <w:bCs/>
        </w:rPr>
        <w:t xml:space="preserve"> </w:t>
      </w:r>
      <w:r w:rsidR="006F3D3F" w:rsidRPr="00FA613E">
        <w:rPr>
          <w:bCs/>
        </w:rPr>
        <w:fldChar w:fldCharType="begin">
          <w:fldData xml:space="preserve">PEVuZE5vdGU+PENpdGU+PEF1dGhvcj5XaGl0ZTwvQXV0aG9yPjxZZWFyPjIwMTE8L1llYXI+PFJl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</w:fldData>
        </w:fldChar>
      </w:r>
      <w:r w:rsidR="009F1319" w:rsidRPr="00FA613E">
        <w:rPr>
          <w:bCs/>
        </w:rPr>
        <w:instrText xml:space="preserve"> ADDIN EN.CITE </w:instrText>
      </w:r>
      <w:r w:rsidR="009F1319" w:rsidRPr="00FA613E">
        <w:rPr>
          <w:bCs/>
        </w:rPr>
        <w:fldChar w:fldCharType="begin">
          <w:fldData xml:space="preserve">PEVuZE5vdGU+PENpdGU+PEF1dGhvcj5XaGl0ZTwvQXV0aG9yPjxZZWFyPjIwMTE8L1llYXI+PFJl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</w:fldData>
        </w:fldChar>
      </w:r>
      <w:r w:rsidR="009F1319" w:rsidRPr="00FA613E">
        <w:rPr>
          <w:bCs/>
        </w:rPr>
        <w:instrText xml:space="preserve"> ADDIN EN.CITE.DATA </w:instrText>
      </w:r>
      <w:r w:rsidR="009F1319" w:rsidRPr="00FA613E">
        <w:rPr>
          <w:bCs/>
        </w:rPr>
      </w:r>
      <w:r w:rsidR="009F1319" w:rsidRPr="00FA613E">
        <w:rPr>
          <w:bCs/>
        </w:rPr>
        <w:fldChar w:fldCharType="end"/>
      </w:r>
      <w:r w:rsidR="006F3D3F" w:rsidRPr="00FA613E">
        <w:rPr>
          <w:bCs/>
        </w:rPr>
      </w:r>
      <w:r w:rsidR="006F3D3F" w:rsidRPr="00FA613E">
        <w:rPr>
          <w:bCs/>
        </w:rPr>
        <w:fldChar w:fldCharType="separate"/>
      </w:r>
      <w:r w:rsidR="009F1319" w:rsidRPr="00FA613E">
        <w:rPr>
          <w:bCs/>
          <w:noProof/>
        </w:rPr>
        <w:t>(33, 40)</w:t>
      </w:r>
      <w:r w:rsidR="006F3D3F" w:rsidRPr="00FA613E">
        <w:rPr>
          <w:bCs/>
        </w:rPr>
        <w:fldChar w:fldCharType="end"/>
      </w:r>
      <w:r w:rsidR="006F3D3F" w:rsidRPr="00FA613E">
        <w:rPr>
          <w:bCs/>
        </w:rPr>
        <w:t xml:space="preserve">. </w:t>
      </w:r>
    </w:p>
    <w:p w14:paraId="6298D75F" w14:textId="610EF450" w:rsidR="00AA0084" w:rsidRPr="00FA613E" w:rsidRDefault="00D8083A" w:rsidP="008F3546">
      <w:pPr>
        <w:spacing w:line="480" w:lineRule="auto"/>
      </w:pPr>
      <w:r w:rsidRPr="00FA613E">
        <w:t>In contrast to</w:t>
      </w:r>
      <w:r w:rsidR="00406B3F" w:rsidRPr="00FA613E">
        <w:t xml:space="preserve"> the</w:t>
      </w:r>
      <w:r w:rsidRPr="00FA613E">
        <w:t xml:space="preserve"> </w:t>
      </w:r>
      <w:r w:rsidR="00406B3F" w:rsidRPr="00FA613E">
        <w:t>mouse</w:t>
      </w:r>
      <w:r w:rsidR="00FA3443" w:rsidRPr="00FA613E">
        <w:t xml:space="preserve"> FcγRII</w:t>
      </w:r>
      <w:r w:rsidRPr="00FA613E">
        <w:t xml:space="preserve">, human FcγRIIB </w:t>
      </w:r>
      <w:r w:rsidR="00DC2F10" w:rsidRPr="00FA613E">
        <w:t>appears</w:t>
      </w:r>
      <w:r w:rsidR="001118FF" w:rsidRPr="00FA613E">
        <w:t xml:space="preserve"> more selectively expressed</w:t>
      </w:r>
      <w:r w:rsidR="00CF01D1" w:rsidRPr="00FA613E">
        <w:t xml:space="preserve"> </w:t>
      </w:r>
      <w:r w:rsidR="00F53038" w:rsidRPr="00FA613E">
        <w:fldChar w:fldCharType="begin">
          <w:fldData xml:space="preserve">PEVuZE5vdGU+PENpdGU+PEF1dGhvcj5CcnVnZ2VtYW48L0F1dGhvcj48WWVhcj4yMDE5PC9ZZWFy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</w:fldData>
        </w:fldChar>
      </w:r>
      <w:r w:rsidR="00F53038" w:rsidRPr="00FA613E">
        <w:instrText xml:space="preserve"> ADDIN EN.CITE </w:instrText>
      </w:r>
      <w:r w:rsidR="00F53038" w:rsidRPr="00FA613E">
        <w:fldChar w:fldCharType="begin">
          <w:fldData xml:space="preserve">PEVuZE5vdGU+PENpdGU+PEF1dGhvcj5CcnVnZ2VtYW48L0F1dGhvcj48WWVhcj4yMDE5PC9ZZWFy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</w:fldData>
        </w:fldChar>
      </w:r>
      <w:r w:rsidR="00F53038" w:rsidRPr="00FA613E">
        <w:instrText xml:space="preserve"> ADDIN EN.CITE.DATA </w:instrText>
      </w:r>
      <w:r w:rsidR="00F53038" w:rsidRPr="00FA613E">
        <w:fldChar w:fldCharType="end"/>
      </w:r>
      <w:r w:rsidR="00F53038" w:rsidRPr="00FA613E">
        <w:fldChar w:fldCharType="separate"/>
      </w:r>
      <w:r w:rsidR="00F53038" w:rsidRPr="00FA613E">
        <w:rPr>
          <w:noProof/>
        </w:rPr>
        <w:t>(41)</w:t>
      </w:r>
      <w:r w:rsidR="00F53038" w:rsidRPr="00FA613E">
        <w:fldChar w:fldCharType="end"/>
      </w:r>
      <w:r w:rsidR="00406B3F" w:rsidRPr="00FA613E">
        <w:t xml:space="preserve">. </w:t>
      </w:r>
      <w:r w:rsidR="001118FF" w:rsidRPr="00FA613E">
        <w:t>FcγRIIB</w:t>
      </w:r>
      <w:r w:rsidR="00406B3F" w:rsidRPr="00FA613E">
        <w:t xml:space="preserve"> is broadly detectable in B-lymphocytes, </w:t>
      </w:r>
      <w:r w:rsidR="00B2169A" w:rsidRPr="00FA613E">
        <w:t>monocytes, basophils,</w:t>
      </w:r>
      <w:r w:rsidR="00527293" w:rsidRPr="00FA613E">
        <w:t xml:space="preserve"> myeloid-derived dendritic cells</w:t>
      </w:r>
      <w:r w:rsidR="00B2169A" w:rsidRPr="00FA613E">
        <w:t xml:space="preserve"> and hepatic </w:t>
      </w:r>
      <w:r w:rsidR="00AF1252" w:rsidRPr="00FA613E">
        <w:t>Kupffer</w:t>
      </w:r>
      <w:r w:rsidR="00B2169A" w:rsidRPr="00FA613E">
        <w:t xml:space="preserve"> cells</w:t>
      </w:r>
      <w:r w:rsidR="0084459D" w:rsidRPr="00FA613E">
        <w:t xml:space="preserve"> </w:t>
      </w:r>
      <w:r w:rsidR="0084459D" w:rsidRPr="00FA613E">
        <w:fldChar w:fldCharType="begin">
          <w:fldData xml:space="preserve">PEVuZE5vdGU+PENpdGU+PEF1dGhvcj5LZXJudGtlPC9BdXRob3I+PFllYXI+MjAyMDwvWWVhcj48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</w:fldData>
        </w:fldChar>
      </w:r>
      <w:r w:rsidR="00285239" w:rsidRPr="00FA613E">
        <w:instrText xml:space="preserve"> ADDIN EN.CITE </w:instrText>
      </w:r>
      <w:r w:rsidR="00285239" w:rsidRPr="00FA613E">
        <w:fldChar w:fldCharType="begin">
          <w:fldData xml:space="preserve">PEVuZE5vdGU+PENpdGU+PEF1dGhvcj5LZXJudGtlPC9BdXRob3I+PFllYXI+MjAyMDwvWWVhcj48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</w:fldData>
        </w:fldChar>
      </w:r>
      <w:r w:rsidR="00285239" w:rsidRPr="00FA613E">
        <w:instrText xml:space="preserve"> ADDIN EN.CITE.DATA </w:instrText>
      </w:r>
      <w:r w:rsidR="00285239" w:rsidRPr="00FA613E">
        <w:fldChar w:fldCharType="end"/>
      </w:r>
      <w:r w:rsidR="0084459D" w:rsidRPr="00FA613E">
        <w:fldChar w:fldCharType="separate"/>
      </w:r>
      <w:r w:rsidR="00873523" w:rsidRPr="00FA613E">
        <w:rPr>
          <w:noProof/>
        </w:rPr>
        <w:t>(4, 41-43)</w:t>
      </w:r>
      <w:r w:rsidR="0084459D" w:rsidRPr="00FA613E">
        <w:fldChar w:fldCharType="end"/>
      </w:r>
      <w:r w:rsidR="00BF194C" w:rsidRPr="00FA613E">
        <w:t>,</w:t>
      </w:r>
      <w:r w:rsidR="00753AFE" w:rsidRPr="00FA613E">
        <w:t xml:space="preserve"> </w:t>
      </w:r>
      <w:r w:rsidR="00BF194C" w:rsidRPr="00FA613E">
        <w:t>while other</w:t>
      </w:r>
      <w:r w:rsidR="00DC2F10" w:rsidRPr="00FA613E">
        <w:t xml:space="preserve"> healthy</w:t>
      </w:r>
      <w:r w:rsidR="0010617C" w:rsidRPr="00FA613E">
        <w:t xml:space="preserve"> </w:t>
      </w:r>
      <w:r w:rsidR="00BF194C" w:rsidRPr="00FA613E">
        <w:t>tissue</w:t>
      </w:r>
      <w:r w:rsidR="0010617C" w:rsidRPr="00FA613E">
        <w:t xml:space="preserve"> macrophages demonstrate</w:t>
      </w:r>
      <w:r w:rsidR="00891074" w:rsidRPr="00FA613E">
        <w:t xml:space="preserve"> a more</w:t>
      </w:r>
      <w:r w:rsidR="0010617C" w:rsidRPr="00FA613E">
        <w:t xml:space="preserve"> </w:t>
      </w:r>
      <w:r w:rsidR="00850036" w:rsidRPr="00FA613E">
        <w:t>variable</w:t>
      </w:r>
      <w:r w:rsidR="00891074" w:rsidRPr="00FA613E">
        <w:t xml:space="preserve"> pattern of</w:t>
      </w:r>
      <w:r w:rsidR="002A6C40" w:rsidRPr="00FA613E">
        <w:t xml:space="preserve"> </w:t>
      </w:r>
      <w:r w:rsidR="00AF1252" w:rsidRPr="00FA613E">
        <w:t>expression</w:t>
      </w:r>
      <w:r w:rsidR="00577DB7" w:rsidRPr="00FA613E">
        <w:t xml:space="preserve"> </w:t>
      </w:r>
      <w:r w:rsidR="00577DB7" w:rsidRPr="00FA613E">
        <w:fldChar w:fldCharType="begin">
          <w:fldData xml:space="preserve">PEVuZE5vdGU+PENpdGU+PEF1dGhvcj5CcnVnZ2VtYW48L0F1dGhvcj48WWVhcj4yMDE5PC9ZZWFy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</w:fldData>
        </w:fldChar>
      </w:r>
      <w:r w:rsidR="00873523" w:rsidRPr="00FA613E">
        <w:instrText xml:space="preserve"> ADDIN EN.CITE </w:instrText>
      </w:r>
      <w:r w:rsidR="00873523" w:rsidRPr="00FA613E">
        <w:fldChar w:fldCharType="begin">
          <w:fldData xml:space="preserve">PEVuZE5vdGU+PENpdGU+PEF1dGhvcj5CcnVnZ2VtYW48L0F1dGhvcj48WWVhcj4yMDE5PC9ZZWFy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</w:fldData>
        </w:fldChar>
      </w:r>
      <w:r w:rsidR="00873523" w:rsidRPr="00FA613E">
        <w:instrText xml:space="preserve"> ADDIN EN.CITE.DATA </w:instrText>
      </w:r>
      <w:r w:rsidR="00873523" w:rsidRPr="00FA613E">
        <w:fldChar w:fldCharType="end"/>
      </w:r>
      <w:r w:rsidR="00577DB7" w:rsidRPr="00FA613E">
        <w:fldChar w:fldCharType="separate"/>
      </w:r>
      <w:r w:rsidR="00873523" w:rsidRPr="00FA613E">
        <w:rPr>
          <w:noProof/>
        </w:rPr>
        <w:t>(41, 44)</w:t>
      </w:r>
      <w:r w:rsidR="00577DB7" w:rsidRPr="00FA613E">
        <w:fldChar w:fldCharType="end"/>
      </w:r>
      <w:r w:rsidR="00BF194C" w:rsidRPr="00FA613E">
        <w:t xml:space="preserve">. </w:t>
      </w:r>
      <w:r w:rsidR="00941693" w:rsidRPr="00FA613E">
        <w:t>F</w:t>
      </w:r>
      <w:r w:rsidR="00285239" w:rsidRPr="00FA613E">
        <w:t>cγRIIB</w:t>
      </w:r>
      <w:r w:rsidR="00285239" w:rsidRPr="00FA613E">
        <w:rPr>
          <w:bCs/>
        </w:rPr>
        <w:t xml:space="preserve"> </w:t>
      </w:r>
      <w:r w:rsidR="00285239" w:rsidRPr="00FA613E">
        <w:t>expression is</w:t>
      </w:r>
      <w:r w:rsidR="00941693" w:rsidRPr="00FA613E">
        <w:t>, however,</w:t>
      </w:r>
      <w:r w:rsidR="00285239" w:rsidRPr="00FA613E">
        <w:t xml:space="preserve"> frequently elevated in primary human tumours </w:t>
      </w:r>
      <w:r w:rsidR="00285239" w:rsidRPr="00FA613E">
        <w:rPr>
          <w:bCs/>
        </w:rPr>
        <w:fldChar w:fldCharType="begin">
          <w:fldData xml:space="preserve">PEVuZE5vdGU+PENpdGU+PEF1dGhvcj5IdXNzYWluPC9BdXRob3I+PFllYXI+MjAyMjwvWWVhcj48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</w:fldData>
        </w:fldChar>
      </w:r>
      <w:r w:rsidR="00285239" w:rsidRPr="00FA613E">
        <w:rPr>
          <w:bCs/>
        </w:rPr>
        <w:instrText xml:space="preserve"> ADDIN EN.CITE </w:instrText>
      </w:r>
      <w:r w:rsidR="00285239" w:rsidRPr="00FA613E">
        <w:rPr>
          <w:bCs/>
        </w:rPr>
        <w:fldChar w:fldCharType="begin">
          <w:fldData xml:space="preserve">PEVuZE5vdGU+PENpdGU+PEF1dGhvcj5IdXNzYWluPC9BdXRob3I+PFllYXI+MjAyMjwvWWVhcj48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</w:fldData>
        </w:fldChar>
      </w:r>
      <w:r w:rsidR="00285239" w:rsidRPr="00FA613E">
        <w:rPr>
          <w:bCs/>
        </w:rPr>
        <w:instrText xml:space="preserve"> ADDIN EN.CITE.DATA </w:instrText>
      </w:r>
      <w:r w:rsidR="00285239" w:rsidRPr="00FA613E">
        <w:rPr>
          <w:bCs/>
        </w:rPr>
      </w:r>
      <w:r w:rsidR="00285239" w:rsidRPr="00FA613E">
        <w:rPr>
          <w:bCs/>
        </w:rPr>
        <w:fldChar w:fldCharType="end"/>
      </w:r>
      <w:r w:rsidR="00285239" w:rsidRPr="00FA613E">
        <w:rPr>
          <w:bCs/>
        </w:rPr>
      </w:r>
      <w:r w:rsidR="00285239" w:rsidRPr="00FA613E">
        <w:rPr>
          <w:bCs/>
        </w:rPr>
        <w:fldChar w:fldCharType="separate"/>
      </w:r>
      <w:r w:rsidR="00285239" w:rsidRPr="00FA613E">
        <w:rPr>
          <w:bCs/>
          <w:noProof/>
        </w:rPr>
        <w:t>(23, 45-47)</w:t>
      </w:r>
      <w:r w:rsidR="00285239" w:rsidRPr="00FA613E">
        <w:rPr>
          <w:bCs/>
        </w:rPr>
        <w:fldChar w:fldCharType="end"/>
      </w:r>
      <w:r w:rsidR="00285239" w:rsidRPr="00FA613E">
        <w:t xml:space="preserve"> and metastatic sites</w:t>
      </w:r>
      <w:r w:rsidR="00285239" w:rsidRPr="00FA613E">
        <w:rPr>
          <w:bCs/>
        </w:rPr>
        <w:t xml:space="preserve"> </w:t>
      </w:r>
      <w:r w:rsidR="00285239" w:rsidRPr="00FA613E">
        <w:rPr>
          <w:bCs/>
        </w:rPr>
        <w:fldChar w:fldCharType="begin">
          <w:fldData xml:space="preserve">PEVuZE5vdGU+PENpdGU+PEF1dGhvcj5Sb2doYW5pYW48L0F1dGhvcj48WWVhcj4yMDE5PC9ZZWFy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</w:fldData>
        </w:fldChar>
      </w:r>
      <w:r w:rsidR="00285239" w:rsidRPr="00FA613E">
        <w:rPr>
          <w:bCs/>
        </w:rPr>
        <w:instrText xml:space="preserve"> ADDIN EN.CITE </w:instrText>
      </w:r>
      <w:r w:rsidR="00285239" w:rsidRPr="00FA613E">
        <w:rPr>
          <w:bCs/>
        </w:rPr>
        <w:fldChar w:fldCharType="begin">
          <w:fldData xml:space="preserve">PEVuZE5vdGU+PENpdGU+PEF1dGhvcj5Sb2doYW5pYW48L0F1dGhvcj48WWVhcj4yMDE5PC9ZZWFy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</w:fldData>
        </w:fldChar>
      </w:r>
      <w:r w:rsidR="00285239" w:rsidRPr="00FA613E">
        <w:rPr>
          <w:bCs/>
        </w:rPr>
        <w:instrText xml:space="preserve"> ADDIN EN.CITE.DATA </w:instrText>
      </w:r>
      <w:r w:rsidR="00285239" w:rsidRPr="00FA613E">
        <w:rPr>
          <w:bCs/>
        </w:rPr>
      </w:r>
      <w:r w:rsidR="00285239" w:rsidRPr="00FA613E">
        <w:rPr>
          <w:bCs/>
        </w:rPr>
        <w:fldChar w:fldCharType="end"/>
      </w:r>
      <w:r w:rsidR="00285239" w:rsidRPr="00FA613E">
        <w:rPr>
          <w:bCs/>
        </w:rPr>
      </w:r>
      <w:r w:rsidR="00285239" w:rsidRPr="00FA613E">
        <w:rPr>
          <w:bCs/>
        </w:rPr>
        <w:fldChar w:fldCharType="separate"/>
      </w:r>
      <w:r w:rsidR="00285239" w:rsidRPr="00FA613E">
        <w:rPr>
          <w:bCs/>
          <w:noProof/>
        </w:rPr>
        <w:t>(48)</w:t>
      </w:r>
      <w:r w:rsidR="00285239" w:rsidRPr="00FA613E">
        <w:rPr>
          <w:bCs/>
        </w:rPr>
        <w:fldChar w:fldCharType="end"/>
      </w:r>
      <w:r w:rsidR="00941693" w:rsidRPr="00FA613E">
        <w:rPr>
          <w:bCs/>
        </w:rPr>
        <w:t xml:space="preserve"> including</w:t>
      </w:r>
      <w:r w:rsidR="00941693" w:rsidRPr="00FA613E">
        <w:t xml:space="preserve"> </w:t>
      </w:r>
      <w:r w:rsidR="00031217" w:rsidRPr="00FA613E">
        <w:t xml:space="preserve">on </w:t>
      </w:r>
      <w:r w:rsidR="00941693" w:rsidRPr="00FA613E">
        <w:t xml:space="preserve">tumour-associated monocyte and macrophage populations </w:t>
      </w:r>
      <w:r w:rsidR="00941693" w:rsidRPr="00FA613E">
        <w:fldChar w:fldCharType="begin"/>
      </w:r>
      <w:r w:rsidR="00941693" w:rsidRPr="00FA613E">
        <w:instrText xml:space="preserve"> ADDIN EN.CITE &lt;EndNote&gt;&lt;Cite&gt;&lt;Author&gt;Hussain&lt;/Author&gt;&lt;Year&gt;2022&lt;/Year&gt;&lt;RecNum&gt;1&lt;/RecNum&gt;&lt;DisplayText&gt;(23)&lt;/DisplayText&gt;&lt;record&gt;&lt;rec-number&gt;1&lt;/rec-number&gt;&lt;foreign-keys&gt;&lt;key app="EN" db-id="rrwwfarx4r2203e50sfptex6w2wapxsev9r0" timestamp="1723192213"&gt;1&lt;/key&gt;&lt;/foreign-keys&gt;&lt;ref-type name="Journal Article"&gt;17&lt;/ref-type&gt;&lt;contributors&gt;&lt;authors&gt;&lt;author&gt;Hussain, Khiyam&lt;/author&gt;&lt;author&gt;Liu, Rena&lt;/author&gt;&lt;author&gt;Smith, Rosanna C. G.&lt;/author&gt;&lt;author&gt;Müller, Kri T. J.&lt;/author&gt;&lt;author&gt;Ghorbani, Mohammadmersad&lt;/author&gt;&lt;author&gt;Macari, Sofia&lt;/author&gt;&lt;author&gt;Cleary, Kirstie L. S.&lt;/author&gt;&lt;author&gt;Oldham, Robert J.&lt;/author&gt;&lt;author&gt;Foxall, Russell B.&lt;/author&gt;&lt;author&gt;James, Sonya&lt;/author&gt;&lt;author&gt;Booth, Steven G.&lt;/author&gt;&lt;author&gt;Murray, Tom&lt;/author&gt;&lt;author&gt;Dahal, Lekh N.&lt;/author&gt;&lt;author&gt;Hargreaves, Chantal E.&lt;/author&gt;&lt;author&gt;Kemp, Robert S.&lt;/author&gt;&lt;author&gt;Longley, Jemma&lt;/author&gt;&lt;author&gt;Douglas, James&lt;/author&gt;&lt;author&gt;Markham, Hannah&lt;/author&gt;&lt;author&gt;Chee, Serena J.&lt;/author&gt;&lt;author&gt;Stopforth, Richard J.&lt;/author&gt;&lt;author&gt;Roghanian, Ali&lt;/author&gt;&lt;author&gt;Carter, Matthew J.&lt;/author&gt;&lt;author&gt;Ottensmeier, Christian H.&lt;/author&gt;&lt;author&gt;Frendéus, Bjorn&lt;/author&gt;&lt;author&gt;Cutress, Ramsey I.&lt;/author&gt;&lt;author&gt;French, Ruth R.&lt;/author&gt;&lt;author&gt;Glennie, Martin J.&lt;/author&gt;&lt;author&gt;Strefford, Jonathan C.&lt;/author&gt;&lt;author&gt;Thirdborough, Stephen M.&lt;/author&gt;&lt;author&gt;Beers, Stephen A.&lt;/author&gt;&lt;author&gt;Cragg, Mark S.&lt;/author&gt;&lt;/authors&gt;&lt;/contributors&gt;&lt;titles&gt;&lt;title&gt;HIF activation enhances FcγRIIb expression on mononuclear phagocytes impeding tumor targeting antibody immunotherapy&lt;/title&gt;&lt;secondary-title&gt;Journal of Experimental &amp;amp; Clinical Cancer Research&lt;/secondary-title&gt;&lt;/titles&gt;&lt;pages&gt;131&lt;/pages&gt;&lt;volume&gt;41&lt;/volume&gt;&lt;number&gt;1&lt;/number&gt;&lt;dates&gt;&lt;year&gt;2022&lt;/year&gt;&lt;pub-dates&gt;&lt;date&gt;2022/04/07&lt;/date&gt;&lt;/pub-dates&gt;&lt;/dates&gt;&lt;isbn&gt;1756-9966&lt;/isbn&gt;&lt;urls&gt;&lt;related-urls&gt;&lt;url&gt;https://doi.org/10.1186/s13046-022-02294-5&lt;/url&gt;&lt;/related-urls&gt;&lt;/urls&gt;&lt;electronic-resource-num&gt;10.1186/s13046-022-02294-5&lt;/electronic-resource-num&gt;&lt;/record&gt;&lt;/Cite&gt;&lt;/EndNote&gt;</w:instrText>
      </w:r>
      <w:r w:rsidR="00941693" w:rsidRPr="00FA613E">
        <w:fldChar w:fldCharType="separate"/>
      </w:r>
      <w:r w:rsidR="00941693" w:rsidRPr="00FA613E">
        <w:rPr>
          <w:noProof/>
        </w:rPr>
        <w:t>(23)</w:t>
      </w:r>
      <w:r w:rsidR="00941693" w:rsidRPr="00FA613E">
        <w:fldChar w:fldCharType="end"/>
      </w:r>
      <w:r w:rsidR="00941693" w:rsidRPr="00FA613E">
        <w:t xml:space="preserve">. </w:t>
      </w:r>
      <w:r w:rsidR="003D2251" w:rsidRPr="00FA613E">
        <w:t>Mirroring</w:t>
      </w:r>
      <w:r w:rsidR="009544EC" w:rsidRPr="00FA613E">
        <w:t xml:space="preserve"> observations in the mouse, </w:t>
      </w:r>
      <w:r w:rsidR="00625E72" w:rsidRPr="00FA613E">
        <w:t>upregulation</w:t>
      </w:r>
      <w:r w:rsidR="004D1482" w:rsidRPr="00FA613E">
        <w:t xml:space="preserve"> or dysregulation</w:t>
      </w:r>
      <w:r w:rsidR="002E3DF5" w:rsidRPr="00FA613E">
        <w:t xml:space="preserve"> </w:t>
      </w:r>
      <w:r w:rsidR="0038629E" w:rsidRPr="00FA613E">
        <w:t>of</w:t>
      </w:r>
      <w:r w:rsidR="009544EC" w:rsidRPr="00FA613E">
        <w:t xml:space="preserve"> </w:t>
      </w:r>
      <w:r w:rsidR="00327622" w:rsidRPr="00FA613E">
        <w:t xml:space="preserve">human </w:t>
      </w:r>
      <w:r w:rsidR="009544EC" w:rsidRPr="00FA613E">
        <w:t xml:space="preserve">FcγRIIB </w:t>
      </w:r>
      <w:r w:rsidR="003D2251" w:rsidRPr="00FA613E">
        <w:t xml:space="preserve">is </w:t>
      </w:r>
      <w:r w:rsidR="00327622" w:rsidRPr="00FA613E">
        <w:t xml:space="preserve">also </w:t>
      </w:r>
      <w:r w:rsidR="003D2251" w:rsidRPr="00FA613E">
        <w:t>associated with</w:t>
      </w:r>
      <w:r w:rsidR="00285239" w:rsidRPr="00FA613E">
        <w:rPr>
          <w:bCs/>
        </w:rPr>
        <w:t xml:space="preserve"> </w:t>
      </w:r>
      <w:r w:rsidR="00285239" w:rsidRPr="00FA613E">
        <w:t xml:space="preserve">poor outcomes to </w:t>
      </w:r>
      <w:r w:rsidR="002E3DF5" w:rsidRPr="00FA613E">
        <w:t xml:space="preserve">tumour </w:t>
      </w:r>
      <w:r w:rsidR="00285239" w:rsidRPr="00FA613E">
        <w:t>immunotherapy</w:t>
      </w:r>
      <w:r w:rsidR="00285239" w:rsidRPr="00FA613E">
        <w:rPr>
          <w:bCs/>
        </w:rPr>
        <w:t xml:space="preserve"> </w:t>
      </w:r>
      <w:r w:rsidR="00285239" w:rsidRPr="00FA613E">
        <w:rPr>
          <w:bCs/>
        </w:rPr>
        <w:fldChar w:fldCharType="begin">
          <w:fldData xml:space="preserve">PEVuZE5vdGU+PENpdGU+PEF1dGhvcj5Ob3dpY2thPC9BdXRob3I+PFllYXI+MjAyMTwvWWVhcj48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</w:fldData>
        </w:fldChar>
      </w:r>
      <w:r w:rsidR="009544EC" w:rsidRPr="00FA613E">
        <w:rPr>
          <w:bCs/>
        </w:rPr>
        <w:instrText xml:space="preserve"> ADDIN EN.CITE </w:instrText>
      </w:r>
      <w:r w:rsidR="009544EC" w:rsidRPr="00FA613E">
        <w:rPr>
          <w:bCs/>
        </w:rPr>
        <w:fldChar w:fldCharType="begin">
          <w:fldData xml:space="preserve">PEVuZE5vdGU+PENpdGU+PEF1dGhvcj5Ob3dpY2thPC9BdXRob3I+PFllYXI+MjAyMTwvWWVhcj48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</w:fldData>
        </w:fldChar>
      </w:r>
      <w:r w:rsidR="009544EC" w:rsidRPr="00FA613E">
        <w:rPr>
          <w:bCs/>
        </w:rPr>
        <w:instrText xml:space="preserve"> ADDIN EN.CITE.DATA </w:instrText>
      </w:r>
      <w:r w:rsidR="009544EC" w:rsidRPr="00FA613E">
        <w:rPr>
          <w:bCs/>
        </w:rPr>
      </w:r>
      <w:r w:rsidR="009544EC" w:rsidRPr="00FA613E">
        <w:rPr>
          <w:bCs/>
        </w:rPr>
        <w:fldChar w:fldCharType="end"/>
      </w:r>
      <w:r w:rsidR="00285239" w:rsidRPr="00FA613E">
        <w:rPr>
          <w:bCs/>
        </w:rPr>
      </w:r>
      <w:r w:rsidR="00285239" w:rsidRPr="00FA613E">
        <w:rPr>
          <w:bCs/>
        </w:rPr>
        <w:fldChar w:fldCharType="separate"/>
      </w:r>
      <w:r w:rsidR="009544EC" w:rsidRPr="00FA613E">
        <w:rPr>
          <w:bCs/>
          <w:noProof/>
        </w:rPr>
        <w:t>(45, 49)</w:t>
      </w:r>
      <w:r w:rsidR="00285239" w:rsidRPr="00FA613E">
        <w:rPr>
          <w:bCs/>
        </w:rPr>
        <w:fldChar w:fldCharType="end"/>
      </w:r>
      <w:r w:rsidR="00032B05" w:rsidRPr="00FA613E">
        <w:rPr>
          <w:bCs/>
        </w:rPr>
        <w:t xml:space="preserve"> and </w:t>
      </w:r>
      <w:r w:rsidR="002E3DF5" w:rsidRPr="00FA613E">
        <w:rPr>
          <w:bCs/>
        </w:rPr>
        <w:t xml:space="preserve">development of </w:t>
      </w:r>
      <w:r w:rsidR="0038629E" w:rsidRPr="00FA613E">
        <w:rPr>
          <w:bCs/>
        </w:rPr>
        <w:t xml:space="preserve">IC-mediated autoimmune disease, in the form of </w:t>
      </w:r>
      <w:r w:rsidR="00032B05" w:rsidRPr="00FA613E">
        <w:rPr>
          <w:bCs/>
        </w:rPr>
        <w:t xml:space="preserve">systemic lupus erythematosus </w:t>
      </w:r>
      <w:r w:rsidR="00032B05" w:rsidRPr="00FA613E">
        <w:rPr>
          <w:bCs/>
        </w:rPr>
        <w:fldChar w:fldCharType="begin">
          <w:fldData xml:space="preserve">PEVuZE5vdGU+PENpdGU+PEF1dGhvcj5LeW9nb2t1PC9BdXRob3I+PFllYXI+MjAwMjwvWWVhcj48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</w:fldData>
        </w:fldChar>
      </w:r>
      <w:r w:rsidR="00032B05" w:rsidRPr="00FA613E">
        <w:rPr>
          <w:bCs/>
        </w:rPr>
        <w:instrText xml:space="preserve"> ADDIN EN.CITE </w:instrText>
      </w:r>
      <w:r w:rsidR="00032B05" w:rsidRPr="00FA613E">
        <w:rPr>
          <w:bCs/>
        </w:rPr>
        <w:fldChar w:fldCharType="begin">
          <w:fldData xml:space="preserve">PEVuZE5vdGU+PENpdGU+PEF1dGhvcj5LeW9nb2t1PC9BdXRob3I+PFllYXI+MjAwMjwvWWVhcj48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</w:fldData>
        </w:fldChar>
      </w:r>
      <w:r w:rsidR="00032B05" w:rsidRPr="00FA613E">
        <w:rPr>
          <w:bCs/>
        </w:rPr>
        <w:instrText xml:space="preserve"> ADDIN EN.CITE.DATA </w:instrText>
      </w:r>
      <w:r w:rsidR="00032B05" w:rsidRPr="00FA613E">
        <w:rPr>
          <w:bCs/>
        </w:rPr>
      </w:r>
      <w:r w:rsidR="00032B05" w:rsidRPr="00FA613E">
        <w:rPr>
          <w:bCs/>
        </w:rPr>
        <w:fldChar w:fldCharType="end"/>
      </w:r>
      <w:r w:rsidR="00032B05" w:rsidRPr="00FA613E">
        <w:rPr>
          <w:bCs/>
        </w:rPr>
      </w:r>
      <w:r w:rsidR="00032B05" w:rsidRPr="00FA613E">
        <w:rPr>
          <w:bCs/>
        </w:rPr>
        <w:fldChar w:fldCharType="separate"/>
      </w:r>
      <w:r w:rsidR="00032B05" w:rsidRPr="00FA613E">
        <w:rPr>
          <w:bCs/>
          <w:noProof/>
        </w:rPr>
        <w:t>(15, 50-55)</w:t>
      </w:r>
      <w:r w:rsidR="00032B05" w:rsidRPr="00FA613E">
        <w:rPr>
          <w:bCs/>
        </w:rPr>
        <w:fldChar w:fldCharType="end"/>
      </w:r>
      <w:r w:rsidR="00032B05" w:rsidRPr="00FA613E">
        <w:rPr>
          <w:bCs/>
        </w:rPr>
        <w:t>.</w:t>
      </w:r>
      <w:r w:rsidR="00845BB8" w:rsidRPr="00FA613E">
        <w:rPr>
          <w:bCs/>
        </w:rPr>
        <w:t xml:space="preserve"> </w:t>
      </w:r>
      <w:r w:rsidR="00965A94" w:rsidRPr="00FA613E">
        <w:rPr>
          <w:bCs/>
        </w:rPr>
        <w:t xml:space="preserve">Accordingly, </w:t>
      </w:r>
      <w:r w:rsidR="00B467B6" w:rsidRPr="00FA613E">
        <w:rPr>
          <w:bCs/>
        </w:rPr>
        <w:t xml:space="preserve">human </w:t>
      </w:r>
      <w:r w:rsidR="00B467B6" w:rsidRPr="00FA613E">
        <w:t>FcγRIIB elicits</w:t>
      </w:r>
      <w:r w:rsidR="005A3749" w:rsidRPr="00FA613E">
        <w:t xml:space="preserve"> similar</w:t>
      </w:r>
      <w:r w:rsidR="00B467B6" w:rsidRPr="00FA613E">
        <w:t xml:space="preserve"> </w:t>
      </w:r>
      <w:r w:rsidR="009008F1" w:rsidRPr="00FA613E">
        <w:t xml:space="preserve">restraint of BCR- </w:t>
      </w:r>
      <w:r w:rsidR="00987D4D" w:rsidRPr="00FA613E">
        <w:t>and</w:t>
      </w:r>
      <w:r w:rsidR="009008F1" w:rsidRPr="00FA613E">
        <w:t xml:space="preserve"> FcγR-derived signals</w:t>
      </w:r>
      <w:r w:rsidR="00A46803" w:rsidRPr="00FA613E">
        <w:t xml:space="preserve"> </w:t>
      </w:r>
      <w:r w:rsidR="002E4FAE" w:rsidRPr="00FA613E">
        <w:t>as well as</w:t>
      </w:r>
      <w:r w:rsidR="00A46803" w:rsidRPr="00FA613E">
        <w:t xml:space="preserve"> </w:t>
      </w:r>
      <w:r w:rsidR="00A46803" w:rsidRPr="00FA613E">
        <w:rPr>
          <w:i/>
          <w:iCs/>
        </w:rPr>
        <w:t>in vitro</w:t>
      </w:r>
      <w:r w:rsidR="00A46803" w:rsidRPr="00FA613E">
        <w:t xml:space="preserve"> mAb effector mechanisms</w:t>
      </w:r>
      <w:r w:rsidR="00026A3F" w:rsidRPr="00FA613E">
        <w:t xml:space="preserve"> </w:t>
      </w:r>
      <w:r w:rsidR="00E60929" w:rsidRPr="00FA613E">
        <w:fldChar w:fldCharType="begin">
          <w:fldData xml:space="preserve">PEVuZE5vdGU+PENpdGU+PEF1dGhvcj5YdTwvQXV0aG9yPjxZZWFyPjIwMTQ8L1llYXI+PFJlY051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</w:fldData>
        </w:fldChar>
      </w:r>
      <w:r w:rsidR="00FF0DB7" w:rsidRPr="00FA613E">
        <w:instrText xml:space="preserve"> ADDIN EN.CITE </w:instrText>
      </w:r>
      <w:r w:rsidR="00FF0DB7" w:rsidRPr="00FA613E">
        <w:fldChar w:fldCharType="begin">
          <w:fldData xml:space="preserve">PEVuZE5vdGU+PENpdGU+PEF1dGhvcj5YdTwvQXV0aG9yPjxZZWFyPjIwMTQ8L1llYXI+PFJlY051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</w:fldData>
        </w:fldChar>
      </w:r>
      <w:r w:rsidR="00FF0DB7" w:rsidRPr="00FA613E">
        <w:instrText xml:space="preserve"> ADDIN EN.CITE.DATA </w:instrText>
      </w:r>
      <w:r w:rsidR="00FF0DB7" w:rsidRPr="00FA613E">
        <w:fldChar w:fldCharType="end"/>
      </w:r>
      <w:r w:rsidR="00E60929" w:rsidRPr="00FA613E">
        <w:fldChar w:fldCharType="separate"/>
      </w:r>
      <w:r w:rsidR="00FF0DB7" w:rsidRPr="00FA613E">
        <w:rPr>
          <w:noProof/>
        </w:rPr>
        <w:t>(5, 13, 29, 56, 57)</w:t>
      </w:r>
      <w:r w:rsidR="00E60929" w:rsidRPr="00FA613E">
        <w:fldChar w:fldCharType="end"/>
      </w:r>
      <w:r w:rsidR="001C0CD4" w:rsidRPr="00FA613E">
        <w:t xml:space="preserve">. </w:t>
      </w:r>
      <w:r w:rsidR="00E42A10" w:rsidRPr="00FA613E">
        <w:t>H</w:t>
      </w:r>
      <w:r w:rsidR="009B1295" w:rsidRPr="00FA613E">
        <w:t>uman</w:t>
      </w:r>
      <w:r w:rsidR="00327622" w:rsidRPr="00FA613E">
        <w:rPr>
          <w:bCs/>
        </w:rPr>
        <w:t xml:space="preserve"> </w:t>
      </w:r>
      <w:r w:rsidR="00327622" w:rsidRPr="00FA613E">
        <w:t xml:space="preserve">FcγRIIB is </w:t>
      </w:r>
      <w:r w:rsidR="00E42A10" w:rsidRPr="00FA613E">
        <w:t xml:space="preserve">also </w:t>
      </w:r>
      <w:r w:rsidR="00327622" w:rsidRPr="00FA613E">
        <w:t>capable of internalising certain cell surface</w:t>
      </w:r>
      <w:r w:rsidR="00327622" w:rsidRPr="00FA613E">
        <w:rPr>
          <w:bCs/>
        </w:rPr>
        <w:t xml:space="preserve"> </w:t>
      </w:r>
      <w:r w:rsidR="00327622" w:rsidRPr="00FA613E">
        <w:t>mAb: antigen complexes</w:t>
      </w:r>
      <w:r w:rsidR="00327622" w:rsidRPr="00FA613E">
        <w:rPr>
          <w:bCs/>
        </w:rPr>
        <w:t xml:space="preserve"> (</w:t>
      </w:r>
      <w:r w:rsidR="00327622" w:rsidRPr="00FA613E">
        <w:t>e.g. CD20 &amp; CD19</w:t>
      </w:r>
      <w:r w:rsidR="00327622" w:rsidRPr="00FA613E">
        <w:rPr>
          <w:bCs/>
        </w:rPr>
        <w:t>)</w:t>
      </w:r>
      <w:r w:rsidR="00327622" w:rsidRPr="00FA613E">
        <w:rPr>
          <w:bCs/>
        </w:rPr>
        <w:fldChar w:fldCharType="begin">
          <w:fldData xml:space="preserve">PEVuZE5vdGU+PENpdGU+PEF1dGhvcj5WYXVnaGFuPC9BdXRob3I+PFllYXI+MjAxNDwvWWVhcj48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jY5LTY3NzwvcGFnZXM+PHZvbHVtZT4xMjM8L3ZvbHVtZT48bnVtYmVyPjU8L251bWJlcj48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</w:fldData>
        </w:fldChar>
      </w:r>
      <w:r w:rsidR="00CA6B83" w:rsidRPr="00FA613E">
        <w:rPr>
          <w:bCs/>
        </w:rPr>
        <w:instrText xml:space="preserve"> ADDIN EN.CITE </w:instrText>
      </w:r>
      <w:r w:rsidR="00CA6B83" w:rsidRPr="00FA613E">
        <w:rPr>
          <w:bCs/>
        </w:rPr>
        <w:fldChar w:fldCharType="begin">
          <w:fldData xml:space="preserve">PEVuZE5vdGU+PENpdGU+PEF1dGhvcj5WYXVnaGFuPC9BdXRob3I+PFllYXI+MjAxNDwvWWVhcj48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jY5LTY3NzwvcGFnZXM+PHZvbHVtZT4xMjM8L3ZvbHVtZT48bnVtYmVyPjU8L251bWJlcj48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</w:fldData>
        </w:fldChar>
      </w:r>
      <w:r w:rsidR="00CA6B83" w:rsidRPr="00FA613E">
        <w:rPr>
          <w:bCs/>
        </w:rPr>
        <w:instrText xml:space="preserve"> ADDIN EN.CITE.DATA </w:instrText>
      </w:r>
      <w:r w:rsidR="00CA6B83" w:rsidRPr="00FA613E">
        <w:rPr>
          <w:bCs/>
        </w:rPr>
      </w:r>
      <w:r w:rsidR="00CA6B83" w:rsidRPr="00FA613E">
        <w:rPr>
          <w:bCs/>
        </w:rPr>
        <w:fldChar w:fldCharType="end"/>
      </w:r>
      <w:r w:rsidR="00327622" w:rsidRPr="00FA613E">
        <w:rPr>
          <w:bCs/>
        </w:rPr>
      </w:r>
      <w:r w:rsidR="00327622" w:rsidRPr="00FA613E">
        <w:rPr>
          <w:bCs/>
        </w:rPr>
        <w:fldChar w:fldCharType="separate"/>
      </w:r>
      <w:r w:rsidR="00CA6B83" w:rsidRPr="00FA613E">
        <w:rPr>
          <w:bCs/>
          <w:noProof/>
        </w:rPr>
        <w:t>(58)</w:t>
      </w:r>
      <w:r w:rsidR="00327622" w:rsidRPr="00FA613E">
        <w:rPr>
          <w:bCs/>
        </w:rPr>
        <w:fldChar w:fldCharType="end"/>
      </w:r>
      <w:r w:rsidR="00EF1E18" w:rsidRPr="00FA613E">
        <w:rPr>
          <w:bCs/>
        </w:rPr>
        <w:t xml:space="preserve"> </w:t>
      </w:r>
      <w:r w:rsidR="009B1295" w:rsidRPr="00FA613E">
        <w:rPr>
          <w:bCs/>
        </w:rPr>
        <w:t xml:space="preserve">when engaged in </w:t>
      </w:r>
      <w:r w:rsidR="009B1295" w:rsidRPr="00FA613E">
        <w:rPr>
          <w:bCs/>
          <w:i/>
          <w:iCs/>
        </w:rPr>
        <w:t>cis</w:t>
      </w:r>
      <w:r w:rsidR="00A3532F" w:rsidRPr="00FA613E">
        <w:rPr>
          <w:bCs/>
          <w:i/>
          <w:iCs/>
        </w:rPr>
        <w:t>,</w:t>
      </w:r>
      <w:r w:rsidR="00327622" w:rsidRPr="00FA613E">
        <w:t xml:space="preserve"> leading to removal of accessible mAb and reduction of Fc available to engage effector mechanisms</w:t>
      </w:r>
      <w:r w:rsidR="00327622" w:rsidRPr="00FA613E">
        <w:rPr>
          <w:bCs/>
        </w:rPr>
        <w:t xml:space="preserve"> </w:t>
      </w:r>
      <w:r w:rsidR="00327622" w:rsidRPr="00FA613E">
        <w:rPr>
          <w:bCs/>
        </w:rPr>
        <w:fldChar w:fldCharType="begin">
          <w:fldData xml:space="preserve">PEVuZE5vdGU+PENpdGU+PEF1dGhvcj5CZWVyczwvQXV0aG9yPjxZZWFyPjIwMTA8L1llYXI+PFJl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TE5MS01MjAxPC9wYWdlcz48dm9sdW1lPjExNTwvdm9sdW1lPjxudW1iZXI+MjU8L251bWJl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E5MDEtMTkwOTwvcGFnZXM+PHZvbHVtZT4xMjU8L3Zv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xOTAxLTE5MDk8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yNTMwLTI1NDA8L3BhZ2VzPjx2b2x1bWU+MTE4PC92b2x1bWU+PG51bWJlcj45PC9udW1iZXI+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NjY5LTY3NzwvcGFnZXM+PHZvbHVtZT4xMjM8L3ZvbHVt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</w:fldData>
        </w:fldChar>
      </w:r>
      <w:r w:rsidR="00CA6B83" w:rsidRPr="00FA613E">
        <w:rPr>
          <w:bCs/>
        </w:rPr>
        <w:instrText xml:space="preserve"> ADDIN EN.CITE </w:instrText>
      </w:r>
      <w:r w:rsidR="00CA6B83" w:rsidRPr="00FA613E">
        <w:rPr>
          <w:bCs/>
        </w:rPr>
        <w:fldChar w:fldCharType="begin">
          <w:fldData xml:space="preserve">PEVuZE5vdGU+PENpdGU+PEF1dGhvcj5CZWVyczwvQXV0aG9yPjxZZWFyPjIwMTA8L1llYXI+PFJl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TE5MS01MjAxPC9wYWdlcz48dm9sdW1lPjExNTwvdm9sdW1lPjxudW1iZXI+MjU8L251bWJl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E5MDEtMTkwOTwvcGFnZXM+PHZvbHVtZT4xMjU8L3Zv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xOTAxLTE5MDk8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yNTMwLTI1NDA8L3BhZ2VzPjx2b2x1bWU+MTE4PC92b2x1bWU+PG51bWJlcj45PC9udW1iZXI+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NjY5LTY3NzwvcGFnZXM+PHZvbHVtZT4xMjM8L3ZvbHVt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</w:fldData>
        </w:fldChar>
      </w:r>
      <w:r w:rsidR="00CA6B83" w:rsidRPr="00FA613E">
        <w:rPr>
          <w:bCs/>
        </w:rPr>
        <w:instrText xml:space="preserve"> ADDIN EN.CITE.DATA </w:instrText>
      </w:r>
      <w:r w:rsidR="00CA6B83" w:rsidRPr="00FA613E">
        <w:rPr>
          <w:bCs/>
        </w:rPr>
      </w:r>
      <w:r w:rsidR="00CA6B83" w:rsidRPr="00FA613E">
        <w:rPr>
          <w:bCs/>
        </w:rPr>
        <w:fldChar w:fldCharType="end"/>
      </w:r>
      <w:r w:rsidR="00327622" w:rsidRPr="00FA613E">
        <w:rPr>
          <w:bCs/>
        </w:rPr>
      </w:r>
      <w:r w:rsidR="00327622" w:rsidRPr="00FA613E">
        <w:rPr>
          <w:bCs/>
        </w:rPr>
        <w:fldChar w:fldCharType="separate"/>
      </w:r>
      <w:r w:rsidR="00CA6B83" w:rsidRPr="00FA613E">
        <w:rPr>
          <w:bCs/>
          <w:noProof/>
        </w:rPr>
        <w:t>(19, 58-61)</w:t>
      </w:r>
      <w:r w:rsidR="00327622" w:rsidRPr="00FA613E">
        <w:rPr>
          <w:bCs/>
        </w:rPr>
        <w:fldChar w:fldCharType="end"/>
      </w:r>
      <w:r w:rsidR="00327622" w:rsidRPr="00FA613E">
        <w:rPr>
          <w:bCs/>
        </w:rPr>
        <w:t xml:space="preserve">. </w:t>
      </w:r>
      <w:r w:rsidR="00327622" w:rsidRPr="00FA613E">
        <w:t xml:space="preserve">Consequently, FcγRIIB is </w:t>
      </w:r>
      <w:r w:rsidR="002E4FAE" w:rsidRPr="00FA613E">
        <w:t xml:space="preserve">also </w:t>
      </w:r>
      <w:r w:rsidR="00327622" w:rsidRPr="00FA613E">
        <w:t>recognised as a critical negative regulator of mAb</w:t>
      </w:r>
      <w:r w:rsidR="002E4FAE" w:rsidRPr="00FA613E">
        <w:t>-mediated immunotherapy in humans</w:t>
      </w:r>
      <w:r w:rsidR="00327622" w:rsidRPr="00FA613E">
        <w:rPr>
          <w:bCs/>
        </w:rPr>
        <w:t xml:space="preserve"> </w:t>
      </w:r>
      <w:r w:rsidR="00327622" w:rsidRPr="00FA613E">
        <w:rPr>
          <w:bCs/>
        </w:rPr>
        <w:fldChar w:fldCharType="begin">
          <w:fldData xml:space="preserve">PEVuZE5vdGU+PENpdGU+PEF1dGhvcj5Ob3dpY2thPC9BdXRob3I+PFllYXI+MjAyMTwvWWVhcj48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</w:fldData>
        </w:fldChar>
      </w:r>
      <w:r w:rsidR="00327622" w:rsidRPr="00FA613E">
        <w:rPr>
          <w:bCs/>
        </w:rPr>
        <w:instrText xml:space="preserve"> ADDIN EN.CITE </w:instrText>
      </w:r>
      <w:r w:rsidR="00327622" w:rsidRPr="00FA613E">
        <w:rPr>
          <w:bCs/>
        </w:rPr>
        <w:fldChar w:fldCharType="begin">
          <w:fldData xml:space="preserve">PEVuZE5vdGU+PENpdGU+PEF1dGhvcj5Ob3dpY2thPC9BdXRob3I+PFllYXI+MjAyMTwvWWVhcj48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</w:fldData>
        </w:fldChar>
      </w:r>
      <w:r w:rsidR="00327622" w:rsidRPr="00FA613E">
        <w:rPr>
          <w:bCs/>
        </w:rPr>
        <w:instrText xml:space="preserve"> ADDIN EN.CITE.DATA </w:instrText>
      </w:r>
      <w:r w:rsidR="00327622" w:rsidRPr="00FA613E">
        <w:rPr>
          <w:bCs/>
        </w:rPr>
      </w:r>
      <w:r w:rsidR="00327622" w:rsidRPr="00FA613E">
        <w:rPr>
          <w:bCs/>
        </w:rPr>
        <w:fldChar w:fldCharType="end"/>
      </w:r>
      <w:r w:rsidR="00327622" w:rsidRPr="00FA613E">
        <w:rPr>
          <w:bCs/>
        </w:rPr>
      </w:r>
      <w:r w:rsidR="00327622" w:rsidRPr="00FA613E">
        <w:rPr>
          <w:bCs/>
        </w:rPr>
        <w:fldChar w:fldCharType="separate"/>
      </w:r>
      <w:r w:rsidR="00327622" w:rsidRPr="00FA613E">
        <w:rPr>
          <w:bCs/>
          <w:noProof/>
        </w:rPr>
        <w:t>(45, 49)</w:t>
      </w:r>
      <w:r w:rsidR="00327622" w:rsidRPr="00FA613E">
        <w:rPr>
          <w:bCs/>
        </w:rPr>
        <w:fldChar w:fldCharType="end"/>
      </w:r>
      <w:r w:rsidR="00327622" w:rsidRPr="00FA613E">
        <w:rPr>
          <w:bCs/>
        </w:rPr>
        <w:t xml:space="preserve">. </w:t>
      </w:r>
    </w:p>
    <w:p w14:paraId="42A46143" w14:textId="238C6CD4" w:rsidR="00011D1B" w:rsidRPr="00FA613E" w:rsidRDefault="124CE34E" w:rsidP="008F3546">
      <w:pPr>
        <w:spacing w:line="480" w:lineRule="auto"/>
        <w:rPr>
          <w:bCs/>
        </w:rPr>
      </w:pPr>
      <w:r w:rsidRPr="00FA613E">
        <w:t>A</w:t>
      </w:r>
      <w:r w:rsidR="351527EC" w:rsidRPr="00FA613E">
        <w:t>s</w:t>
      </w:r>
      <w:r w:rsidR="5DA47EF9" w:rsidRPr="00FA613E">
        <w:t xml:space="preserve"> biologically-</w:t>
      </w:r>
      <w:r w:rsidR="21C6201B" w:rsidRPr="00FA613E">
        <w:t xml:space="preserve"> and therapeutically-</w:t>
      </w:r>
      <w:r w:rsidR="5DA47EF9" w:rsidRPr="00FA613E">
        <w:t>relevant</w:t>
      </w:r>
      <w:r w:rsidR="3C3896D7" w:rsidRPr="00FA613E">
        <w:t xml:space="preserve"> FcγRIIB </w:t>
      </w:r>
      <w:r w:rsidR="351527EC" w:rsidRPr="00FA613E">
        <w:t xml:space="preserve">functions are frequently regulated </w:t>
      </w:r>
      <w:r w:rsidR="5DA47EF9" w:rsidRPr="00FA613E">
        <w:t>through modulation of</w:t>
      </w:r>
      <w:r w:rsidR="351527EC" w:rsidRPr="00FA613E">
        <w:t xml:space="preserve"> expression</w:t>
      </w:r>
      <w:r w:rsidR="5A7354CA" w:rsidRPr="00FA613E">
        <w:t xml:space="preserve">, a </w:t>
      </w:r>
      <w:r w:rsidR="5DA47EF9" w:rsidRPr="00FA613E">
        <w:t>detailed</w:t>
      </w:r>
      <w:r w:rsidR="5A7354CA" w:rsidRPr="00FA613E">
        <w:t xml:space="preserve"> understanding of the</w:t>
      </w:r>
      <w:r w:rsidR="5B540783" w:rsidRPr="00FA613E">
        <w:t xml:space="preserve"> molecular regulators</w:t>
      </w:r>
      <w:r w:rsidR="5A7354CA" w:rsidRPr="00FA613E">
        <w:rPr>
          <w:bCs/>
        </w:rPr>
        <w:t xml:space="preserve"> </w:t>
      </w:r>
      <w:r w:rsidR="3C5FC2D7" w:rsidRPr="00FA613E">
        <w:t xml:space="preserve">in </w:t>
      </w:r>
      <w:r w:rsidR="658EAA7C" w:rsidRPr="00FA613E">
        <w:t>multiple cell types</w:t>
      </w:r>
      <w:r w:rsidR="1FA6EC31" w:rsidRPr="00FA613E">
        <w:rPr>
          <w:bCs/>
        </w:rPr>
        <w:t xml:space="preserve"> </w:t>
      </w:r>
      <w:r w:rsidR="0AFA88C4" w:rsidRPr="00FA613E">
        <w:t>is required</w:t>
      </w:r>
      <w:r w:rsidR="21C6201B" w:rsidRPr="00FA613E">
        <w:rPr>
          <w:bCs/>
        </w:rPr>
        <w:t>.</w:t>
      </w:r>
      <w:r w:rsidR="00BA6A45" w:rsidRPr="00FA613E">
        <w:rPr>
          <w:bCs/>
        </w:rPr>
        <w:t xml:space="preserve"> </w:t>
      </w:r>
      <w:r w:rsidR="1337B4FC" w:rsidRPr="00FA613E">
        <w:t xml:space="preserve">In the mouse, </w:t>
      </w:r>
      <w:r w:rsidR="6619753A" w:rsidRPr="00FA613E">
        <w:t xml:space="preserve">the polymorphic </w:t>
      </w:r>
      <w:r w:rsidR="6619753A" w:rsidRPr="00FA613E">
        <w:rPr>
          <w:i/>
          <w:iCs/>
        </w:rPr>
        <w:t>fcgr2b</w:t>
      </w:r>
      <w:r w:rsidR="6619753A" w:rsidRPr="00FA613E">
        <w:t xml:space="preserve"> promoter</w:t>
      </w:r>
      <w:r w:rsidR="002F7B92" w:rsidRPr="00FA613E">
        <w:t xml:space="preserve"> </w:t>
      </w:r>
      <w:r w:rsidR="00E534AF" w:rsidRPr="00FA613E">
        <w:rPr>
          <w:bCs/>
        </w:rPr>
        <w:fldChar w:fldCharType="begin">
          <w:fldData xml:space="preserve">PEVuZE5vdGU+PENpdGU+PEF1dGhvcj5Fc3DDqWxpPC9BdXRob3I+PFllYXI+MjAxMjwvWWVhcj48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</w:fldData>
        </w:fldChar>
      </w:r>
      <w:r w:rsidR="00D9331B" w:rsidRPr="00FA613E">
        <w:rPr>
          <w:bCs/>
        </w:rPr>
        <w:instrText xml:space="preserve"> ADDIN EN.CITE </w:instrText>
      </w:r>
      <w:r w:rsidR="00D9331B" w:rsidRPr="00FA613E">
        <w:rPr>
          <w:bCs/>
        </w:rPr>
        <w:fldChar w:fldCharType="begin">
          <w:fldData xml:space="preserve">PEVuZE5vdGU+PENpdGU+PEF1dGhvcj5Fc3DDqWxpPC9BdXRob3I+PFllYXI+MjAxMjwvWWVhcj48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</w:fldData>
        </w:fldChar>
      </w:r>
      <w:r w:rsidR="00D9331B" w:rsidRPr="00FA613E">
        <w:rPr>
          <w:bCs/>
        </w:rPr>
        <w:instrText xml:space="preserve"> ADDIN EN.CITE.DATA </w:instrText>
      </w:r>
      <w:r w:rsidR="00D9331B" w:rsidRPr="00FA613E">
        <w:rPr>
          <w:bCs/>
        </w:rPr>
      </w:r>
      <w:r w:rsidR="00D9331B" w:rsidRPr="00FA613E">
        <w:rPr>
          <w:bCs/>
        </w:rPr>
        <w:fldChar w:fldCharType="end"/>
      </w:r>
      <w:r w:rsidR="00E534AF" w:rsidRPr="00FA613E">
        <w:rPr>
          <w:bCs/>
        </w:rPr>
      </w:r>
      <w:r w:rsidR="00E534AF" w:rsidRPr="00FA613E">
        <w:rPr>
          <w:bCs/>
        </w:rPr>
        <w:fldChar w:fldCharType="separate"/>
      </w:r>
      <w:r w:rsidR="00D9331B" w:rsidRPr="00FA613E">
        <w:rPr>
          <w:bCs/>
          <w:noProof/>
        </w:rPr>
        <w:t>(16)</w:t>
      </w:r>
      <w:r w:rsidR="00E534AF" w:rsidRPr="00FA613E">
        <w:rPr>
          <w:bCs/>
        </w:rPr>
        <w:fldChar w:fldCharType="end"/>
      </w:r>
      <w:r w:rsidR="6619753A" w:rsidRPr="00FA613E">
        <w:rPr>
          <w:bCs/>
        </w:rPr>
        <w:t xml:space="preserve"> </w:t>
      </w:r>
      <w:r w:rsidR="05251F82" w:rsidRPr="00FA613E">
        <w:t>co</w:t>
      </w:r>
      <w:r w:rsidR="125032D5" w:rsidRPr="00FA613E">
        <w:t xml:space="preserve">ntains </w:t>
      </w:r>
      <w:r w:rsidR="47D6724F" w:rsidRPr="00FA613E">
        <w:t>putative</w:t>
      </w:r>
      <w:r w:rsidR="6E5340EC" w:rsidRPr="00FA613E">
        <w:t xml:space="preserve"> transcription start site (TSS) proximal</w:t>
      </w:r>
      <w:r w:rsidR="52019A0D" w:rsidRPr="00FA613E">
        <w:rPr>
          <w:bCs/>
        </w:rPr>
        <w:t xml:space="preserve"> </w:t>
      </w:r>
      <w:r w:rsidR="2BBF3BE9" w:rsidRPr="00FA613E">
        <w:t>glucocorticoid response, E box</w:t>
      </w:r>
      <w:r w:rsidR="2B806E59" w:rsidRPr="00FA613E">
        <w:t>, and</w:t>
      </w:r>
      <w:r w:rsidR="52019A0D" w:rsidRPr="00FA613E">
        <w:t xml:space="preserve"> S box</w:t>
      </w:r>
      <w:r w:rsidR="2C6B1868" w:rsidRPr="00FA613E">
        <w:t xml:space="preserve"> elements</w:t>
      </w:r>
      <w:r w:rsidR="52019A0D" w:rsidRPr="00FA613E">
        <w:rPr>
          <w:bCs/>
        </w:rPr>
        <w:t xml:space="preserve"> </w:t>
      </w:r>
      <w:r w:rsidR="0EF9F9C6" w:rsidRPr="00FA613E">
        <w:t>alongside AP-1</w:t>
      </w:r>
      <w:r w:rsidR="002F7B92" w:rsidRPr="00FA613E">
        <w:rPr>
          <w:bCs/>
        </w:rPr>
        <w:t xml:space="preserve"> </w:t>
      </w:r>
      <w:r w:rsidR="00E622F6" w:rsidRPr="00FA613E">
        <w:rPr>
          <w:bCs/>
        </w:rPr>
        <w:fldChar w:fldCharType="begin">
          <w:fldData xml:space="preserve">PEVuZE5vdGU+PENpdGU+PEF1dGhvcj5Fc3DDqWxpPC9BdXRob3I+PFllYXI+MjAxMjwvWWVhcj48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</w:fldData>
        </w:fldChar>
      </w:r>
      <w:r w:rsidR="00D9331B" w:rsidRPr="00FA613E">
        <w:rPr>
          <w:bCs/>
        </w:rPr>
        <w:instrText xml:space="preserve"> ADDIN EN.CITE </w:instrText>
      </w:r>
      <w:r w:rsidR="00D9331B" w:rsidRPr="00FA613E">
        <w:rPr>
          <w:bCs/>
        </w:rPr>
        <w:fldChar w:fldCharType="begin">
          <w:fldData xml:space="preserve">PEVuZE5vdGU+PENpdGU+PEF1dGhvcj5Fc3DDqWxpPC9BdXRob3I+PFllYXI+MjAxMjwvWWVhcj48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</w:fldData>
        </w:fldChar>
      </w:r>
      <w:r w:rsidR="00D9331B" w:rsidRPr="00FA613E">
        <w:rPr>
          <w:bCs/>
        </w:rPr>
        <w:instrText xml:space="preserve"> ADDIN EN.CITE.DATA </w:instrText>
      </w:r>
      <w:r w:rsidR="00D9331B" w:rsidRPr="00FA613E">
        <w:rPr>
          <w:bCs/>
        </w:rPr>
      </w:r>
      <w:r w:rsidR="00D9331B" w:rsidRPr="00FA613E">
        <w:rPr>
          <w:bCs/>
        </w:rPr>
        <w:fldChar w:fldCharType="end"/>
      </w:r>
      <w:r w:rsidR="00E622F6" w:rsidRPr="00FA613E">
        <w:rPr>
          <w:bCs/>
        </w:rPr>
      </w:r>
      <w:r w:rsidR="00E622F6" w:rsidRPr="00FA613E">
        <w:rPr>
          <w:bCs/>
        </w:rPr>
        <w:fldChar w:fldCharType="separate"/>
      </w:r>
      <w:r w:rsidR="00D9331B" w:rsidRPr="00FA613E">
        <w:rPr>
          <w:bCs/>
          <w:noProof/>
        </w:rPr>
        <w:t>(16)</w:t>
      </w:r>
      <w:r w:rsidR="00E622F6" w:rsidRPr="00FA613E">
        <w:rPr>
          <w:bCs/>
        </w:rPr>
        <w:fldChar w:fldCharType="end"/>
      </w:r>
      <w:r w:rsidR="002F7B92" w:rsidRPr="00FA613E">
        <w:rPr>
          <w:bCs/>
        </w:rPr>
        <w:t>,</w:t>
      </w:r>
      <w:r w:rsidR="01DD5949" w:rsidRPr="00FA613E">
        <w:rPr>
          <w:bCs/>
        </w:rPr>
        <w:t xml:space="preserve"> </w:t>
      </w:r>
      <w:r w:rsidR="680197E6" w:rsidRPr="00FA613E">
        <w:t>AP</w:t>
      </w:r>
      <w:r w:rsidR="0F9A68CD" w:rsidRPr="00FA613E">
        <w:rPr>
          <w:bCs/>
        </w:rPr>
        <w:t>-</w:t>
      </w:r>
      <w:r w:rsidR="680197E6" w:rsidRPr="00FA613E">
        <w:t>4</w:t>
      </w:r>
      <w:r w:rsidR="002F7B92" w:rsidRPr="00FA613E">
        <w:t xml:space="preserve"> </w:t>
      </w:r>
      <w:r w:rsidR="00BE6BA6" w:rsidRPr="00FA613E">
        <w:rPr>
          <w:bCs/>
        </w:rPr>
        <w:fldChar w:fldCharType="begin">
          <w:fldData xml:space="preserve">PEVuZE5vdGU+PENpdGU+PEF1dGhvcj5YaXU8L0F1dGhvcj48WWVhcj4yMDAyPC9ZZWFyPjxSZWNO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</w:fldData>
        </w:fldChar>
      </w:r>
      <w:r w:rsidR="00032B05" w:rsidRPr="00FA613E">
        <w:rPr>
          <w:bCs/>
        </w:rPr>
        <w:instrText xml:space="preserve"> ADDIN EN.CITE </w:instrText>
      </w:r>
      <w:r w:rsidR="00032B05" w:rsidRPr="00FA613E">
        <w:rPr>
          <w:bCs/>
        </w:rPr>
        <w:fldChar w:fldCharType="begin">
          <w:fldData xml:space="preserve">PEVuZE5vdGU+PENpdGU+PEF1dGhvcj5YaXU8L0F1dGhvcj48WWVhcj4yMDAyPC9ZZWFyPjxSZWNO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</w:fldData>
        </w:fldChar>
      </w:r>
      <w:r w:rsidR="00032B05" w:rsidRPr="00FA613E">
        <w:rPr>
          <w:bCs/>
        </w:rPr>
        <w:instrText xml:space="preserve"> ADDIN EN.CITE.DATA </w:instrText>
      </w:r>
      <w:r w:rsidR="00032B05" w:rsidRPr="00FA613E">
        <w:rPr>
          <w:bCs/>
        </w:rPr>
      </w:r>
      <w:r w:rsidR="00032B05" w:rsidRPr="00FA613E">
        <w:rPr>
          <w:bCs/>
        </w:rPr>
        <w:fldChar w:fldCharType="end"/>
      </w:r>
      <w:r w:rsidR="00BE6BA6" w:rsidRPr="00FA613E">
        <w:rPr>
          <w:bCs/>
        </w:rPr>
      </w:r>
      <w:r w:rsidR="00BE6BA6" w:rsidRPr="00FA613E">
        <w:rPr>
          <w:bCs/>
        </w:rPr>
        <w:fldChar w:fldCharType="separate"/>
      </w:r>
      <w:r w:rsidR="00032B05" w:rsidRPr="00FA613E">
        <w:rPr>
          <w:bCs/>
          <w:noProof/>
        </w:rPr>
        <w:t>(55)</w:t>
      </w:r>
      <w:r w:rsidR="00BE6BA6" w:rsidRPr="00FA613E">
        <w:rPr>
          <w:bCs/>
        </w:rPr>
        <w:fldChar w:fldCharType="end"/>
      </w:r>
      <w:r w:rsidR="002F7B92" w:rsidRPr="00FA613E">
        <w:rPr>
          <w:bCs/>
        </w:rPr>
        <w:t>,</w:t>
      </w:r>
      <w:r w:rsidR="680197E6" w:rsidRPr="00FA613E">
        <w:t xml:space="preserve"> and SP1</w:t>
      </w:r>
      <w:r w:rsidR="00011D1B" w:rsidRPr="00FA613E">
        <w:t xml:space="preserve"> transcription factor (TF)</w:t>
      </w:r>
      <w:r w:rsidR="680197E6" w:rsidRPr="00FA613E">
        <w:t xml:space="preserve"> binding sites</w:t>
      </w:r>
      <w:r w:rsidR="002F7B92" w:rsidRPr="00FA613E">
        <w:rPr>
          <w:bCs/>
        </w:rPr>
        <w:t xml:space="preserve"> </w:t>
      </w:r>
      <w:r w:rsidR="00C5232B" w:rsidRPr="00FA613E">
        <w:rPr>
          <w:bCs/>
        </w:rPr>
        <w:fldChar w:fldCharType="begin">
          <w:fldData xml:space="preserve">PEVuZE5vdGU+PENpdGU+PEF1dGhvcj5Qcml0Y2hhcmQ8L0F1dGhvcj48WWVhcj4yMDAwPC9ZZWFy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</w:fldData>
        </w:fldChar>
      </w:r>
      <w:r w:rsidR="00CA6B83" w:rsidRPr="00FA613E">
        <w:rPr>
          <w:bCs/>
        </w:rPr>
        <w:instrText xml:space="preserve"> ADDIN EN.CITE </w:instrText>
      </w:r>
      <w:r w:rsidR="00CA6B83" w:rsidRPr="00FA613E">
        <w:rPr>
          <w:bCs/>
        </w:rPr>
        <w:fldChar w:fldCharType="begin">
          <w:fldData xml:space="preserve">PEVuZE5vdGU+PENpdGU+PEF1dGhvcj5Qcml0Y2hhcmQ8L0F1dGhvcj48WWVhcj4yMDAwPC9ZZWFy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</w:fldData>
        </w:fldChar>
      </w:r>
      <w:r w:rsidR="00CA6B83" w:rsidRPr="00FA613E">
        <w:rPr>
          <w:bCs/>
        </w:rPr>
        <w:instrText xml:space="preserve"> ADDIN EN.CITE.DATA </w:instrText>
      </w:r>
      <w:r w:rsidR="00CA6B83" w:rsidRPr="00FA613E">
        <w:rPr>
          <w:bCs/>
        </w:rPr>
      </w:r>
      <w:r w:rsidR="00CA6B83" w:rsidRPr="00FA613E">
        <w:rPr>
          <w:bCs/>
        </w:rPr>
        <w:fldChar w:fldCharType="end"/>
      </w:r>
      <w:r w:rsidR="00C5232B" w:rsidRPr="00FA613E">
        <w:rPr>
          <w:bCs/>
        </w:rPr>
      </w:r>
      <w:r w:rsidR="00C5232B" w:rsidRPr="00FA613E">
        <w:rPr>
          <w:bCs/>
        </w:rPr>
        <w:fldChar w:fldCharType="separate"/>
      </w:r>
      <w:r w:rsidR="00CA6B83" w:rsidRPr="00FA613E">
        <w:rPr>
          <w:bCs/>
          <w:noProof/>
        </w:rPr>
        <w:t>(1, 62)</w:t>
      </w:r>
      <w:r w:rsidR="00C5232B" w:rsidRPr="00FA613E">
        <w:rPr>
          <w:bCs/>
        </w:rPr>
        <w:fldChar w:fldCharType="end"/>
      </w:r>
      <w:r w:rsidR="002F7B92" w:rsidRPr="00FA613E">
        <w:rPr>
          <w:bCs/>
        </w:rPr>
        <w:t>.</w:t>
      </w:r>
      <w:r w:rsidR="70331260" w:rsidRPr="00FA613E">
        <w:rPr>
          <w:bCs/>
        </w:rPr>
        <w:t xml:space="preserve"> </w:t>
      </w:r>
      <w:r w:rsidR="702EFC78" w:rsidRPr="00FA613E">
        <w:t>However,</w:t>
      </w:r>
      <w:r w:rsidR="3AE8B039" w:rsidRPr="00FA613E">
        <w:rPr>
          <w:bCs/>
        </w:rPr>
        <w:t xml:space="preserve"> </w:t>
      </w:r>
      <w:r w:rsidR="43194E77" w:rsidRPr="00FA613E">
        <w:t xml:space="preserve">a </w:t>
      </w:r>
      <w:r w:rsidR="465E7992" w:rsidRPr="00FA613E">
        <w:t xml:space="preserve">more </w:t>
      </w:r>
      <w:r w:rsidR="200EED42" w:rsidRPr="00FA613E">
        <w:t xml:space="preserve">robust </w:t>
      </w:r>
      <w:r w:rsidR="465E7992" w:rsidRPr="00FA613E">
        <w:t>role for the ETS-family member PU.1</w:t>
      </w:r>
      <w:r w:rsidR="002F7B92" w:rsidRPr="00FA613E">
        <w:t xml:space="preserve"> </w:t>
      </w:r>
      <w:r w:rsidR="003C3253" w:rsidRPr="00FA613E">
        <w:rPr>
          <w:bCs/>
        </w:rPr>
        <w:fldChar w:fldCharType="begin">
          <w:fldData xml:space="preserve">PEVuZE5vdGU+PENpdGU+PEF1dGhvcj5CZXJjbGF6PC9BdXRob3I+PFllYXI+MjAwMjwvWWVhcj48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NDE5My00MjAw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</w:fldData>
        </w:fldChar>
      </w:r>
      <w:r w:rsidR="00CA6B83" w:rsidRPr="00FA613E">
        <w:rPr>
          <w:bCs/>
        </w:rPr>
        <w:instrText xml:space="preserve"> ADDIN EN.CITE </w:instrText>
      </w:r>
      <w:r w:rsidR="00CA6B83" w:rsidRPr="00FA613E">
        <w:rPr>
          <w:bCs/>
        </w:rPr>
        <w:fldChar w:fldCharType="begin">
          <w:fldData xml:space="preserve">PEVuZE5vdGU+PENpdGU+PEF1dGhvcj5CZXJjbGF6PC9BdXRob3I+PFllYXI+MjAwMjwvWWVhcj48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NDE5My00MjAw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</w:fldData>
        </w:fldChar>
      </w:r>
      <w:r w:rsidR="00CA6B83" w:rsidRPr="00FA613E">
        <w:rPr>
          <w:bCs/>
        </w:rPr>
        <w:instrText xml:space="preserve"> ADDIN EN.CITE.DATA </w:instrText>
      </w:r>
      <w:r w:rsidR="00CA6B83" w:rsidRPr="00FA613E">
        <w:rPr>
          <w:bCs/>
        </w:rPr>
      </w:r>
      <w:r w:rsidR="00CA6B83" w:rsidRPr="00FA613E">
        <w:rPr>
          <w:bCs/>
        </w:rPr>
        <w:fldChar w:fldCharType="end"/>
      </w:r>
      <w:r w:rsidR="003C3253" w:rsidRPr="00FA613E">
        <w:rPr>
          <w:bCs/>
        </w:rPr>
      </w:r>
      <w:r w:rsidR="003C3253" w:rsidRPr="00FA613E">
        <w:rPr>
          <w:bCs/>
        </w:rPr>
        <w:fldChar w:fldCharType="separate"/>
      </w:r>
      <w:r w:rsidR="00CA6B83" w:rsidRPr="00FA613E">
        <w:rPr>
          <w:bCs/>
          <w:noProof/>
        </w:rPr>
        <w:t>(63-67)</w:t>
      </w:r>
      <w:r w:rsidR="003C3253" w:rsidRPr="00FA613E">
        <w:rPr>
          <w:bCs/>
        </w:rPr>
        <w:fldChar w:fldCharType="end"/>
      </w:r>
      <w:r w:rsidR="465E7992" w:rsidRPr="00FA613E">
        <w:t xml:space="preserve"> has been elucidated with</w:t>
      </w:r>
      <w:r w:rsidR="309C9118" w:rsidRPr="00FA613E">
        <w:t xml:space="preserve"> additional</w:t>
      </w:r>
      <w:r w:rsidR="740F3855" w:rsidRPr="00FA613E">
        <w:t xml:space="preserve"> and</w:t>
      </w:r>
      <w:r w:rsidR="16DDB164" w:rsidRPr="00FA613E">
        <w:t xml:space="preserve"> contrasting </w:t>
      </w:r>
      <w:r w:rsidR="465E7992" w:rsidRPr="00FA613E">
        <w:t>roles for the related</w:t>
      </w:r>
      <w:r w:rsidR="00CC1179" w:rsidRPr="00FA613E">
        <w:t xml:space="preserve"> factors</w:t>
      </w:r>
      <w:r w:rsidR="465E7992" w:rsidRPr="00FA613E">
        <w:t xml:space="preserve"> SPIB</w:t>
      </w:r>
      <w:r w:rsidR="002F7B92" w:rsidRPr="00FA613E">
        <w:t xml:space="preserve"> </w:t>
      </w:r>
      <w:r w:rsidR="001D07C8" w:rsidRPr="00FA613E">
        <w:rPr>
          <w:bCs/>
        </w:rPr>
        <w:fldChar w:fldCharType="begin">
          <w:fldData xml:space="preserve">PEVuZE5vdGU+PENpdGU+PEF1dGhvcj5TY2h3ZWl0emVyPC9BdXRob3I+PFllYXI+MjAwNDwvWWVh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</w:fldData>
        </w:fldChar>
      </w:r>
      <w:r w:rsidR="00CA6B83" w:rsidRPr="00FA613E">
        <w:rPr>
          <w:bCs/>
        </w:rPr>
        <w:instrText xml:space="preserve"> ADDIN EN.CITE </w:instrText>
      </w:r>
      <w:r w:rsidR="00CA6B83" w:rsidRPr="00FA613E">
        <w:rPr>
          <w:bCs/>
        </w:rPr>
        <w:fldChar w:fldCharType="begin">
          <w:fldData xml:space="preserve">PEVuZE5vdGU+PENpdGU+PEF1dGhvcj5TY2h3ZWl0emVyPC9BdXRob3I+PFllYXI+MjAwNDwvWWVh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</w:fldData>
        </w:fldChar>
      </w:r>
      <w:r w:rsidR="00CA6B83" w:rsidRPr="00FA613E">
        <w:rPr>
          <w:bCs/>
        </w:rPr>
        <w:instrText xml:space="preserve"> ADDIN EN.CITE.DATA </w:instrText>
      </w:r>
      <w:r w:rsidR="00CA6B83" w:rsidRPr="00FA613E">
        <w:rPr>
          <w:bCs/>
        </w:rPr>
      </w:r>
      <w:r w:rsidR="00CA6B83" w:rsidRPr="00FA613E">
        <w:rPr>
          <w:bCs/>
        </w:rPr>
        <w:fldChar w:fldCharType="end"/>
      </w:r>
      <w:r w:rsidR="001D07C8" w:rsidRPr="00FA613E">
        <w:rPr>
          <w:bCs/>
        </w:rPr>
      </w:r>
      <w:r w:rsidR="001D07C8" w:rsidRPr="00FA613E">
        <w:rPr>
          <w:bCs/>
        </w:rPr>
        <w:fldChar w:fldCharType="separate"/>
      </w:r>
      <w:r w:rsidR="00CA6B83" w:rsidRPr="00FA613E">
        <w:rPr>
          <w:bCs/>
          <w:noProof/>
        </w:rPr>
        <w:t>(65, 68, 69)</w:t>
      </w:r>
      <w:r w:rsidR="001D07C8" w:rsidRPr="00FA613E">
        <w:rPr>
          <w:bCs/>
        </w:rPr>
        <w:fldChar w:fldCharType="end"/>
      </w:r>
      <w:r w:rsidR="16DDB164" w:rsidRPr="00FA613E">
        <w:t xml:space="preserve"> and SPIC</w:t>
      </w:r>
      <w:r w:rsidR="002F7B92" w:rsidRPr="00FA613E">
        <w:t xml:space="preserve"> </w:t>
      </w:r>
      <w:r w:rsidR="001D07C8" w:rsidRPr="00FA613E">
        <w:rPr>
          <w:bCs/>
        </w:rPr>
        <w:fldChar w:fldCharType="begin"/>
      </w:r>
      <w:r w:rsidR="00CA6B83" w:rsidRPr="00FA613E">
        <w:rPr>
          <w:bCs/>
        </w:rPr>
        <w:instrText xml:space="preserve"> ADDIN EN.CITE &lt;EndNote&gt;&lt;Cite&gt;&lt;Author&gt;Schweitzer&lt;/Author&gt;&lt;Year&gt;2006&lt;/Year&gt;&lt;RecNum&gt;61&lt;/RecNum&gt;&lt;DisplayText&gt;(66)&lt;/DisplayText&gt;&lt;record&gt;&lt;rec-number&gt;61&lt;/rec-number&gt;&lt;foreign-keys&gt;&lt;key app="EN" db-id="rrwwfarx4r2203e50sfptex6w2wapxsev9r0" timestamp="1725545473"&gt;61&lt;/key&gt;&lt;/foreign-keys&gt;&lt;ref-type name="Journal Article"&gt;17&lt;/ref-type&gt;&lt;contributors&gt;&lt;authors&gt;&lt;author&gt;Schweitzer, B. L.&lt;/author&gt;&lt;author&gt;Huang, K. J.&lt;/author&gt;&lt;author&gt;Kamath, M. B.&lt;/author&gt;&lt;author&gt;Emelyanov, A. V.&lt;/author&gt;&lt;author&gt;Birshtein, B. K.&lt;/author&gt;&lt;author&gt;DeKoter, R. P.&lt;/author&gt;&lt;/authors&gt;&lt;/contributors&gt;&lt;auth-address&gt;Univ Cincinnati, Coll Med, Dept Mol Genet Biochem &amp;amp; Microbiol, Cincinnati, OH 45267 USA&amp;#xD;Albert Einstein Coll Med, Dept Cell Biol, Bronx, NY 10461 USA&lt;/auth-address&gt;&lt;titles&gt;&lt;title&gt;Spi-C has opposing effects to PU.1 on gene expression in progenitor B cells&lt;/title&gt;&lt;secondary-title&gt;Journal of Immunology&lt;/secondary-title&gt;&lt;alt-title&gt;J Immunol&lt;/alt-title&gt;&lt;/titles&gt;&lt;periodical&gt;&lt;full-title&gt;Journal of Immunology&lt;/full-title&gt;&lt;abbr-1&gt;J Immunol&lt;/abbr-1&gt;&lt;/periodical&gt;&lt;alt-periodical&gt;&lt;full-title&gt;Journal of Immunology&lt;/full-title&gt;&lt;abbr-1&gt;J Immunol&lt;/abbr-1&gt;&lt;/alt-periodical&gt;&lt;pages&gt;2195-2207&lt;/pages&gt;&lt;volume&gt;177&lt;/volume&gt;&lt;number&gt;4&lt;/number&gt;&lt;keywords&gt;&lt;keyword&gt;igh regulatory region&lt;/keyword&gt;&lt;keyword&gt;ets protein&lt;/keyword&gt;&lt;keyword&gt;chain gene&lt;/keyword&gt;&lt;keyword&gt;intronic enhancer&lt;/keyword&gt;&lt;keyword&gt;transcription&lt;/keyword&gt;&lt;keyword&gt;receptor&lt;/keyword&gt;&lt;keyword&gt;complex&lt;/keyword&gt;&lt;keyword&gt;binding&lt;/keyword&gt;&lt;keyword&gt;domain&lt;/keyword&gt;&lt;keyword&gt;locus&lt;/keyword&gt;&lt;/keywords&gt;&lt;dates&gt;&lt;year&gt;2006&lt;/year&gt;&lt;pub-dates&gt;&lt;date&gt;Aug 15&lt;/date&gt;&lt;/pub-dates&gt;&lt;/dates&gt;&lt;isbn&gt;0022-1767&lt;/isbn&gt;&lt;accession-num&gt;WOS:000239745300026&lt;/accession-num&gt;&lt;urls&gt;&lt;related-urls&gt;&lt;url&gt;&lt;style face="underline" font="default" size="100%"&gt;&amp;lt;Go to ISI&amp;gt;://WOS:000239745300026&lt;/style&gt;&lt;/url&gt;&lt;/related-urls&gt;&lt;/urls&gt;&lt;electronic-resource-num&gt;10.4049/jimmunol.177.4.2195&lt;/electronic-resource-num&gt;&lt;language&gt;English&lt;/language&gt;&lt;/record&gt;&lt;/Cite&gt;&lt;/EndNote&gt;</w:instrText>
      </w:r>
      <w:r w:rsidR="001D07C8" w:rsidRPr="00FA613E">
        <w:rPr>
          <w:bCs/>
        </w:rPr>
        <w:fldChar w:fldCharType="separate"/>
      </w:r>
      <w:r w:rsidR="00CA6B83" w:rsidRPr="00FA613E">
        <w:rPr>
          <w:bCs/>
          <w:noProof/>
        </w:rPr>
        <w:t>(66)</w:t>
      </w:r>
      <w:r w:rsidR="001D07C8" w:rsidRPr="00FA613E">
        <w:rPr>
          <w:bCs/>
        </w:rPr>
        <w:fldChar w:fldCharType="end"/>
      </w:r>
      <w:r w:rsidR="309C9118" w:rsidRPr="00FA613E">
        <w:t xml:space="preserve"> implied</w:t>
      </w:r>
      <w:r w:rsidR="34F27406" w:rsidRPr="00FA613E">
        <w:rPr>
          <w:bCs/>
        </w:rPr>
        <w:t>.</w:t>
      </w:r>
      <w:r w:rsidR="67675D58" w:rsidRPr="00FA613E">
        <w:rPr>
          <w:bCs/>
        </w:rPr>
        <w:t xml:space="preserve"> </w:t>
      </w:r>
    </w:p>
    <w:p w14:paraId="105E584A" w14:textId="22CF6368" w:rsidR="002B7307" w:rsidRPr="00FA613E" w:rsidRDefault="00BA6A45" w:rsidP="008F3546">
      <w:pPr>
        <w:spacing w:line="480" w:lineRule="auto"/>
        <w:rPr>
          <w:bCs/>
        </w:rPr>
      </w:pPr>
      <w:r w:rsidRPr="00FA613E">
        <w:lastRenderedPageBreak/>
        <w:t xml:space="preserve">Despite </w:t>
      </w:r>
      <w:r w:rsidR="006519C9" w:rsidRPr="00FA613E">
        <w:t>similarities</w:t>
      </w:r>
      <w:r w:rsidR="001934F7" w:rsidRPr="00FA613E">
        <w:t xml:space="preserve"> in promoter sequence</w:t>
      </w:r>
      <w:r w:rsidR="00011D1B" w:rsidRPr="00FA613E">
        <w:t xml:space="preserve"> between mouse and human</w:t>
      </w:r>
      <w:r w:rsidR="006519C9" w:rsidRPr="00FA613E">
        <w:t xml:space="preserve"> </w:t>
      </w:r>
      <w:r w:rsidR="006519C9" w:rsidRPr="00FA613E">
        <w:fldChar w:fldCharType="begin"/>
      </w:r>
      <w:r w:rsidR="006519C9" w:rsidRPr="00FA613E">
        <w:instrText xml:space="preserve"> ADDIN EN.CITE &lt;EndNote&gt;&lt;Cite&gt;&lt;Author&gt;Houston&lt;/Author&gt;&lt;Year&gt;2007&lt;/Year&gt;&lt;RecNum&gt;55&lt;/RecNum&gt;&lt;DisplayText&gt;(64)&lt;/DisplayText&gt;&lt;record&gt;&lt;rec-number&gt;55&lt;/rec-number&gt;&lt;foreign-keys&gt;&lt;key app="EN" db-id="rrwwfarx4r2203e50sfptex6w2wapxsev9r0" timestamp="1725541713"&gt;55&lt;/key&gt;&lt;/foreign-keys&gt;&lt;ref-type name="Journal Article"&gt;17&lt;/ref-type&gt;&lt;contributors&gt;&lt;authors&gt;&lt;author&gt;Houston, I. B.&lt;/author&gt;&lt;author&gt;Kamath, M. B.&lt;/author&gt;&lt;author&gt;Schweitzer, B. L.&lt;/author&gt;&lt;author&gt;Chlon, T. M.&lt;/author&gt;&lt;author&gt;DeKoter, R. P.&lt;/author&gt;&lt;/authors&gt;&lt;/contributors&gt;&lt;auth-address&gt;Univ Cincinnati, Coll Med, Dept Mol Genet Biochem &amp;amp; Microbiol, Cincinnati, OH 45267 USA&lt;/auth-address&gt;&lt;titles&gt;&lt;title&gt;Reduction in PU.1 activity results in a block to B-cell development, abnormal myeloid proliferation, and neonatal lethality&lt;/title&gt;&lt;secondary-title&gt;Experimental Hematology&lt;/secondary-title&gt;&lt;alt-title&gt;Exp Hematol&lt;/alt-title&gt;&lt;/titles&gt;&lt;pages&gt;1056-1068&lt;/pages&gt;&lt;volume&gt;35&lt;/volume&gt;&lt;number&gt;7&lt;/number&gt;&lt;keywords&gt;&lt;keyword&gt;transcription factor pu.1&lt;/keyword&gt;&lt;keyword&gt;hematopoietic progenitors&lt;/keyword&gt;&lt;keyword&gt;gene-expression&lt;/keyword&gt;&lt;keyword&gt;gm-csf&lt;/keyword&gt;&lt;keyword&gt;macrophage&lt;/keyword&gt;&lt;keyword&gt;mice&lt;/keyword&gt;&lt;keyword&gt;roles&lt;/keyword&gt;&lt;/keywords&gt;&lt;dates&gt;&lt;year&gt;2007&lt;/year&gt;&lt;pub-dates&gt;&lt;date&gt;Jul&lt;/date&gt;&lt;/pub-dates&gt;&lt;/dates&gt;&lt;isbn&gt;0301-472x&lt;/isbn&gt;&lt;accession-num&gt;WOS:000247801000006&lt;/accession-num&gt;&lt;urls&gt;&lt;related-urls&gt;&lt;url&gt;&amp;lt;Go to ISI&amp;gt;://WOS:000247801000006&lt;/url&gt;&lt;/related-urls&gt;&lt;/urls&gt;&lt;electronic-resource-num&gt;10.1016/j.exphem.2007.04.005&lt;/electronic-resource-num&gt;&lt;language&gt;English&lt;/language&gt;&lt;/record&gt;&lt;/Cite&gt;&lt;/EndNote&gt;</w:instrText>
      </w:r>
      <w:r w:rsidR="006519C9" w:rsidRPr="00FA613E">
        <w:fldChar w:fldCharType="separate"/>
      </w:r>
      <w:r w:rsidR="006519C9" w:rsidRPr="00FA613E">
        <w:rPr>
          <w:noProof/>
        </w:rPr>
        <w:t>(64)</w:t>
      </w:r>
      <w:r w:rsidR="006519C9" w:rsidRPr="00FA613E">
        <w:fldChar w:fldCharType="end"/>
      </w:r>
      <w:r w:rsidRPr="00FA613E">
        <w:t xml:space="preserve">, </w:t>
      </w:r>
      <w:r w:rsidR="001934F7" w:rsidRPr="00FA613E">
        <w:t>t</w:t>
      </w:r>
      <w:r w:rsidRPr="00FA613E">
        <w:t>he identities of critical human TF</w:t>
      </w:r>
      <w:r w:rsidR="00B20287" w:rsidRPr="00FA613E">
        <w:t>s</w:t>
      </w:r>
      <w:r w:rsidRPr="00FA613E">
        <w:t xml:space="preserve"> and promoter elements that drive FcγRIIB expression are poorly defined</w:t>
      </w:r>
      <w:r w:rsidRPr="00FA613E">
        <w:rPr>
          <w:bCs/>
        </w:rPr>
        <w:t xml:space="preserve"> </w:t>
      </w:r>
      <w:r w:rsidRPr="00FA613E">
        <w:rPr>
          <w:bCs/>
        </w:rPr>
        <w:fldChar w:fldCharType="begin"/>
      </w:r>
      <w:r w:rsidRPr="00FA613E">
        <w:rPr>
          <w:bCs/>
        </w:rPr>
        <w:instrText xml:space="preserve"> ADDIN EN.CITE &lt;EndNote&gt;&lt;Cite&gt;&lt;Author&gt;Smith&lt;/Author&gt;&lt;Year&gt;2010&lt;/Year&gt;&lt;RecNum&gt;54&lt;/RecNum&gt;&lt;DisplayText&gt;(1)&lt;/DisplayText&gt;&lt;record&gt;&lt;rec-number&gt;54&lt;/rec-number&gt;&lt;foreign-keys&gt;&lt;key app="EN" db-id="rrwwfarx4r2203e50sfptex6w2wapxsev9r0" timestamp="1725535718"&gt;54&lt;/key&gt;&lt;/foreign-keys&gt;&lt;ref-type name="Journal Article"&gt;17&lt;/ref-type&gt;&lt;contributors&gt;&lt;authors&gt;&lt;author&gt;Smith, K. G. C.&lt;/author&gt;&lt;author&gt;Clatworthy, M. R.&lt;/author&gt;&lt;/authors&gt;&lt;/contributors&gt;&lt;titles&gt;&lt;title&gt;FcγRIIB in autoimmunity and infection: evolutionary and therapeutic implications (vol 10, pg 328, 2010)&lt;/title&gt;&lt;secondary-title&gt;Nature Reviews Immunology&lt;/secondary-title&gt;&lt;alt-title&gt;Nat Rev Immunol&lt;/alt-title&gt;&lt;/titles&gt;&lt;pages&gt;674-674&lt;/pages&gt;&lt;volume&gt;10&lt;/volume&gt;&lt;number&gt;9&lt;/number&gt;&lt;keywords&gt;&lt;keyword&gt;human-igg&lt;/keyword&gt;&lt;/keywords&gt;&lt;dates&gt;&lt;year&gt;2010&lt;/year&gt;&lt;pub-dates&gt;&lt;date&gt;Sep&lt;/date&gt;&lt;/pub-dates&gt;&lt;/dates&gt;&lt;isbn&gt;1474-1733&lt;/isbn&gt;&lt;accession-num&gt;WOS:000281329900015&lt;/accession-num&gt;&lt;urls&gt;&lt;related-urls&gt;&lt;url&gt;&amp;lt;Go to ISI&amp;gt;://WOS:000281329900015&lt;/url&gt;&lt;/related-urls&gt;&lt;/urls&gt;&lt;electronic-resource-num&gt;10.1038/nri2762&lt;/electronic-resource-num&gt;&lt;language&gt;English&lt;/language&gt;&lt;/record&gt;&lt;/Cite&gt;&lt;/EndNote&gt;</w:instrText>
      </w:r>
      <w:r w:rsidRPr="00FA613E">
        <w:rPr>
          <w:bCs/>
        </w:rPr>
        <w:fldChar w:fldCharType="separate"/>
      </w:r>
      <w:r w:rsidRPr="00FA613E">
        <w:rPr>
          <w:bCs/>
          <w:noProof/>
        </w:rPr>
        <w:t>(1)</w:t>
      </w:r>
      <w:r w:rsidRPr="00FA613E">
        <w:rPr>
          <w:bCs/>
        </w:rPr>
        <w:fldChar w:fldCharType="end"/>
      </w:r>
      <w:r w:rsidRPr="00FA613E">
        <w:rPr>
          <w:bCs/>
        </w:rPr>
        <w:t>.</w:t>
      </w:r>
      <w:r w:rsidR="004819B2" w:rsidRPr="00FA613E">
        <w:rPr>
          <w:bCs/>
        </w:rPr>
        <w:t xml:space="preserve"> </w:t>
      </w:r>
      <w:r w:rsidR="525D5C3F" w:rsidRPr="00FA613E">
        <w:t>In human</w:t>
      </w:r>
      <w:r w:rsidR="00C860BE" w:rsidRPr="00FA613E">
        <w:t>s</w:t>
      </w:r>
      <w:r w:rsidR="525D5C3F" w:rsidRPr="00FA613E">
        <w:t xml:space="preserve">, </w:t>
      </w:r>
      <w:r w:rsidR="710CBDEF" w:rsidRPr="00FA613E">
        <w:t xml:space="preserve">Nishimura et. al </w:t>
      </w:r>
      <w:r w:rsidR="42F67199" w:rsidRPr="00FA613E">
        <w:t xml:space="preserve">identified </w:t>
      </w:r>
      <w:r w:rsidR="5E86859C" w:rsidRPr="00FA613E">
        <w:t xml:space="preserve">a TSS proximal </w:t>
      </w:r>
      <w:r w:rsidR="41E2F0A5" w:rsidRPr="00FA613E">
        <w:t>m</w:t>
      </w:r>
      <w:r w:rsidR="7657C382" w:rsidRPr="00FA613E">
        <w:t>inim</w:t>
      </w:r>
      <w:r w:rsidR="004D00AE" w:rsidRPr="00FA613E">
        <w:t>um required</w:t>
      </w:r>
      <w:r w:rsidR="555F3161" w:rsidRPr="00FA613E">
        <w:t xml:space="preserve"> </w:t>
      </w:r>
      <w:r w:rsidR="0061389B" w:rsidRPr="00FA613E">
        <w:t>promoter</w:t>
      </w:r>
      <w:r w:rsidR="7657C382" w:rsidRPr="00FA613E">
        <w:rPr>
          <w:bCs/>
        </w:rPr>
        <w:t xml:space="preserve"> </w:t>
      </w:r>
      <w:r w:rsidR="0B078E52" w:rsidRPr="00FA613E">
        <w:t>fragment</w:t>
      </w:r>
      <w:r w:rsidR="555F3161" w:rsidRPr="00FA613E">
        <w:t xml:space="preserve"> (-1</w:t>
      </w:r>
      <w:r w:rsidR="00E46E46" w:rsidRPr="00FA613E">
        <w:t>6</w:t>
      </w:r>
      <w:r w:rsidR="555F3161" w:rsidRPr="00FA613E">
        <w:t xml:space="preserve">3: </w:t>
      </w:r>
      <w:r w:rsidR="00E46E46" w:rsidRPr="00FA613E">
        <w:t>+59</w:t>
      </w:r>
      <w:r w:rsidR="555F3161" w:rsidRPr="00FA613E">
        <w:t xml:space="preserve"> bp from TSS)</w:t>
      </w:r>
      <w:r w:rsidR="0B078E52" w:rsidRPr="00FA613E">
        <w:rPr>
          <w:bCs/>
        </w:rPr>
        <w:t xml:space="preserve"> </w:t>
      </w:r>
      <w:r w:rsidR="2A3FB5E3" w:rsidRPr="00FA613E">
        <w:t>associated with</w:t>
      </w:r>
      <w:r w:rsidR="009C666F" w:rsidRPr="00FA613E">
        <w:t xml:space="preserve"> </w:t>
      </w:r>
      <w:r w:rsidR="19F6E22F" w:rsidRPr="00FA613E">
        <w:t>ZNF140 and ZNF91</w:t>
      </w:r>
      <w:r w:rsidR="00A541AB" w:rsidRPr="00FA613E">
        <w:t xml:space="preserve">-mediated repression </w:t>
      </w:r>
      <w:r w:rsidR="009C666F" w:rsidRPr="00FA613E">
        <w:t>under ectopic expression conditions</w:t>
      </w:r>
      <w:r w:rsidR="002F7B92" w:rsidRPr="00FA613E">
        <w:rPr>
          <w:bCs/>
        </w:rPr>
        <w:t xml:space="preserve"> </w:t>
      </w:r>
      <w:r w:rsidR="00C07CB5" w:rsidRPr="00FA613E">
        <w:rPr>
          <w:bCs/>
        </w:rPr>
        <w:fldChar w:fldCharType="begin">
          <w:fldData xml:space="preserve">PEVuZE5vdGU+PENpdGU+PEF1dGhvcj5OaXNoaW11cmE8L0F1dGhvcj48WWVhcj4yMDAxPC9ZZWFy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</w:fldData>
        </w:fldChar>
      </w:r>
      <w:r w:rsidR="00CA6B83" w:rsidRPr="00FA613E">
        <w:rPr>
          <w:bCs/>
        </w:rPr>
        <w:instrText xml:space="preserve"> ADDIN EN.CITE </w:instrText>
      </w:r>
      <w:r w:rsidR="00CA6B83" w:rsidRPr="00FA613E">
        <w:rPr>
          <w:bCs/>
        </w:rPr>
        <w:fldChar w:fldCharType="begin">
          <w:fldData xml:space="preserve">PEVuZE5vdGU+PENpdGU+PEF1dGhvcj5OaXNoaW11cmE8L0F1dGhvcj48WWVhcj4yMDAxPC9ZZWFy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</w:fldData>
        </w:fldChar>
      </w:r>
      <w:r w:rsidR="00CA6B83" w:rsidRPr="00FA613E">
        <w:rPr>
          <w:bCs/>
        </w:rPr>
        <w:instrText xml:space="preserve"> ADDIN EN.CITE.DATA </w:instrText>
      </w:r>
      <w:r w:rsidR="00CA6B83" w:rsidRPr="00FA613E">
        <w:rPr>
          <w:bCs/>
        </w:rPr>
      </w:r>
      <w:r w:rsidR="00CA6B83" w:rsidRPr="00FA613E">
        <w:rPr>
          <w:bCs/>
        </w:rPr>
        <w:fldChar w:fldCharType="end"/>
      </w:r>
      <w:r w:rsidR="00C07CB5" w:rsidRPr="00FA613E">
        <w:rPr>
          <w:bCs/>
        </w:rPr>
      </w:r>
      <w:r w:rsidR="00C07CB5" w:rsidRPr="00FA613E">
        <w:rPr>
          <w:bCs/>
        </w:rPr>
        <w:fldChar w:fldCharType="separate"/>
      </w:r>
      <w:r w:rsidR="00CA6B83" w:rsidRPr="00FA613E">
        <w:rPr>
          <w:bCs/>
          <w:noProof/>
        </w:rPr>
        <w:t>(70)</w:t>
      </w:r>
      <w:r w:rsidR="00C07CB5" w:rsidRPr="00FA613E">
        <w:rPr>
          <w:bCs/>
        </w:rPr>
        <w:fldChar w:fldCharType="end"/>
      </w:r>
      <w:r w:rsidR="002F7B92" w:rsidRPr="00FA613E">
        <w:rPr>
          <w:bCs/>
        </w:rPr>
        <w:t>.</w:t>
      </w:r>
      <w:r w:rsidR="26D42FB6" w:rsidRPr="00FA613E">
        <w:rPr>
          <w:bCs/>
        </w:rPr>
        <w:t xml:space="preserve"> </w:t>
      </w:r>
      <w:r w:rsidR="14454659" w:rsidRPr="00FA613E">
        <w:t>Additional studies have identified AP-1</w:t>
      </w:r>
      <w:r w:rsidR="002F7B92" w:rsidRPr="00FA613E">
        <w:t xml:space="preserve"> </w:t>
      </w:r>
      <w:r w:rsidR="005868C6" w:rsidRPr="00FA613E">
        <w:rPr>
          <w:bCs/>
        </w:rPr>
        <w:fldChar w:fldCharType="begin"/>
      </w:r>
      <w:r w:rsidR="00032B05" w:rsidRPr="00FA613E">
        <w:rPr>
          <w:bCs/>
        </w:rPr>
        <w:instrText xml:space="preserve"> ADDIN EN.CITE &lt;EndNote&gt;&lt;Cite&gt;&lt;Author&gt;Olferiev&lt;/Author&gt;&lt;Year&gt;2007&lt;/Year&gt;&lt;RecNum&gt;17&lt;/RecNum&gt;&lt;DisplayText&gt;(54)&lt;/DisplayText&gt;&lt;record&gt;&lt;rec-number&gt;17&lt;/rec-number&gt;&lt;foreign-keys&gt;&lt;key app="EN" db-id="rrwwfarx4r2203e50sfptex6w2wapxsev9r0" timestamp="1724402936"&gt;17&lt;/key&gt;&lt;/foreign-keys&gt;&lt;ref-type name="Journal Article"&gt;17&lt;/ref-type&gt;&lt;contributors&gt;&lt;authors&gt;&lt;author&gt;Olferiev, M.&lt;/author&gt;&lt;author&gt;Masuda, E.&lt;/author&gt;&lt;author&gt;Tanaka, S.&lt;/author&gt;&lt;author&gt;Blank, M. C.&lt;/author&gt;&lt;author&gt;Pricop, L.&lt;/author&gt;&lt;/authors&gt;&lt;/contributors&gt;&lt;auth-address&gt;Hosp Special Surg, Div Res, New York, NY 10021 USA&amp;#xD;Cornell Univ, Weill Med Coll, Dept Med, Div Rheumatol, New York, NY 10021 USA&amp;#xD;Weill Grad Sch Med Sci, Program Immunol, New York, NY 10021 USA&lt;/auth-address&gt;&lt;titles&gt;&lt;title&gt;&lt;style face="normal" font="default" size="100%"&gt;The Role of Activating Protein 1 in the Transcriptional Regulation of the Human FCGR2B Promoter Mediated by the -343 G &lt;/style&gt;&lt;style face="normal" font="default" charset="1" size="100%"&gt;→&lt;/style&gt;&lt;style face="normal" font="default" size="100%"&gt; C Polymorphism Associated with Systemic Lupus Erythematosus&lt;/style&gt;&lt;/title&gt;&lt;secondary-title&gt;Journal of Biological Chemistry&lt;/secondary-title&gt;&lt;alt-title&gt;J Biol Chem&lt;/alt-title&gt;&lt;/titles&gt;&lt;pages&gt;1738-1746&lt;/pages&gt;&lt;volume&gt;282&lt;/volume&gt;&lt;number&gt;3&lt;/number&gt;&lt;keywords&gt;&lt;keyword&gt;fc-gamma-riib&lt;/keyword&gt;&lt;keyword&gt;alters receptor expression&lt;/keyword&gt;&lt;keyword&gt;cell-line&lt;/keyword&gt;&lt;keyword&gt;b-cells&lt;/keyword&gt;&lt;keyword&gt;rheumatoid-arthritis&lt;/keyword&gt;&lt;keyword&gt;iiib polymorphisms&lt;/keyword&gt;&lt;keyword&gt;autoimmune-disease&lt;/keyword&gt;&lt;keyword&gt;human monocytes&lt;/keyword&gt;&lt;keyword&gt;factor yy1&lt;/keyword&gt;&lt;keyword&gt;gene&lt;/keyword&gt;&lt;/keywords&gt;&lt;dates&gt;&lt;year&gt;2007&lt;/year&gt;&lt;pub-dates&gt;&lt;date&gt;Jan 19&lt;/date&gt;&lt;/pub-dates&gt;&lt;/dates&gt;&lt;accession-num&gt;WOS:000243451300025&lt;/accession-num&gt;&lt;urls&gt;&lt;related-urls&gt;&lt;url&gt;&lt;style face="underline" font="default" size="100%"&gt;&amp;lt;Go to ISI&amp;gt;://WOS:000243451300025&lt;/style&gt;&lt;/url&gt;&lt;/related-urls&gt;&lt;/urls&gt;&lt;electronic-resource-num&gt;10.1074/jbc.M605808200&lt;/electronic-resource-num&gt;&lt;language&gt;English&lt;/language&gt;&lt;/record&gt;&lt;/Cite&gt;&lt;/EndNote&gt;</w:instrText>
      </w:r>
      <w:r w:rsidR="005868C6" w:rsidRPr="00FA613E">
        <w:rPr>
          <w:bCs/>
        </w:rPr>
        <w:fldChar w:fldCharType="separate"/>
      </w:r>
      <w:r w:rsidR="00032B05" w:rsidRPr="00FA613E">
        <w:rPr>
          <w:bCs/>
          <w:noProof/>
        </w:rPr>
        <w:t>(54)</w:t>
      </w:r>
      <w:r w:rsidR="005868C6" w:rsidRPr="00FA613E">
        <w:rPr>
          <w:bCs/>
        </w:rPr>
        <w:fldChar w:fldCharType="end"/>
      </w:r>
      <w:r w:rsidR="14454659" w:rsidRPr="00FA613E">
        <w:t xml:space="preserve"> binding</w:t>
      </w:r>
      <w:r w:rsidR="0EED9372" w:rsidRPr="00FA613E">
        <w:t xml:space="preserve"> at</w:t>
      </w:r>
      <w:r w:rsidR="5CFBFCB3" w:rsidRPr="00FA613E">
        <w:t xml:space="preserve"> position</w:t>
      </w:r>
      <w:r w:rsidR="0EED9372" w:rsidRPr="00FA613E">
        <w:rPr>
          <w:bCs/>
        </w:rPr>
        <w:t xml:space="preserve"> -</w:t>
      </w:r>
      <w:r w:rsidR="313D5C20" w:rsidRPr="00FA613E">
        <w:t>30</w:t>
      </w:r>
      <w:r w:rsidR="00EA3669" w:rsidRPr="00FA613E">
        <w:t>4</w:t>
      </w:r>
      <w:r w:rsidR="548F94AC" w:rsidRPr="00FA613E">
        <w:rPr>
          <w:bCs/>
        </w:rPr>
        <w:t xml:space="preserve"> </w:t>
      </w:r>
      <w:r w:rsidR="4A086E82" w:rsidRPr="00FA613E">
        <w:t xml:space="preserve">and </w:t>
      </w:r>
      <w:r w:rsidR="42AFB695" w:rsidRPr="00FA613E">
        <w:t>TSS proximal</w:t>
      </w:r>
      <w:r w:rsidR="0D4016AB" w:rsidRPr="00FA613E">
        <w:t xml:space="preserve"> HIF2</w:t>
      </w:r>
      <w:r w:rsidR="63DBE59C" w:rsidRPr="00FA613E">
        <w:t xml:space="preserve"> binding</w:t>
      </w:r>
      <w:r w:rsidR="46BC4CB6" w:rsidRPr="00FA613E">
        <w:rPr>
          <w:bCs/>
        </w:rPr>
        <w:t xml:space="preserve"> </w:t>
      </w:r>
      <w:r w:rsidR="6A97E7B6" w:rsidRPr="00FA613E">
        <w:t>under</w:t>
      </w:r>
      <w:r w:rsidR="0D4016AB" w:rsidRPr="00FA613E">
        <w:t xml:space="preserve"> hypoxi</w:t>
      </w:r>
      <w:r w:rsidR="6A97E7B6" w:rsidRPr="00FA613E">
        <w:t>c conditions</w:t>
      </w:r>
      <w:r w:rsidR="000A575A" w:rsidRPr="00FA613E">
        <w:t xml:space="preserve"> that </w:t>
      </w:r>
      <w:r w:rsidR="002F0C33" w:rsidRPr="00FA613E">
        <w:t>co-operate to</w:t>
      </w:r>
      <w:r w:rsidR="000A575A" w:rsidRPr="00FA613E">
        <w:t xml:space="preserve"> drive hypoxia-mediated FcγRIIB upregulation</w:t>
      </w:r>
      <w:r w:rsidR="002F7B92" w:rsidRPr="00FA613E">
        <w:rPr>
          <w:bCs/>
        </w:rPr>
        <w:t xml:space="preserve"> </w:t>
      </w:r>
      <w:r w:rsidR="00266BD0" w:rsidRPr="00FA613E">
        <w:rPr>
          <w:bCs/>
        </w:rPr>
        <w:fldChar w:fldCharType="begin"/>
      </w:r>
      <w:r w:rsidR="009F1319" w:rsidRPr="00FA613E">
        <w:rPr>
          <w:bCs/>
        </w:rPr>
        <w:instrText xml:space="preserve"> ADDIN EN.CITE &lt;EndNote&gt;&lt;Cite&gt;&lt;Author&gt;Hussain&lt;/Author&gt;&lt;Year&gt;2022&lt;/Year&gt;&lt;RecNum&gt;1&lt;/RecNum&gt;&lt;DisplayText&gt;(23)&lt;/DisplayText&gt;&lt;record&gt;&lt;rec-number&gt;1&lt;/rec-number&gt;&lt;foreign-keys&gt;&lt;key app="EN" db-id="rrwwfarx4r2203e50sfptex6w2wapxsev9r0" timestamp="1723192213"&gt;1&lt;/key&gt;&lt;/foreign-keys&gt;&lt;ref-type name="Journal Article"&gt;17&lt;/ref-type&gt;&lt;contributors&gt;&lt;authors&gt;&lt;author&gt;Hussain, Khiyam&lt;/author&gt;&lt;author&gt;Liu, Rena&lt;/author&gt;&lt;author&gt;Smith, Rosanna C. G.&lt;/author&gt;&lt;author&gt;Müller, Kri T. J.&lt;/author&gt;&lt;author&gt;Ghorbani, Mohammadmersad&lt;/author&gt;&lt;author&gt;Macari, Sofia&lt;/author&gt;&lt;author&gt;Cleary, Kirstie L. S.&lt;/author&gt;&lt;author&gt;Oldham, Robert J.&lt;/author&gt;&lt;author&gt;Foxall, Russell B.&lt;/author&gt;&lt;author&gt;James, Sonya&lt;/author&gt;&lt;author&gt;Booth, Steven G.&lt;/author&gt;&lt;author&gt;Murray, Tom&lt;/author&gt;&lt;author&gt;Dahal, Lekh N.&lt;/author&gt;&lt;author&gt;Hargreaves, Chantal E.&lt;/author&gt;&lt;author&gt;Kemp, Robert S.&lt;/author&gt;&lt;author&gt;Longley, Jemma&lt;/author&gt;&lt;author&gt;Douglas, James&lt;/author&gt;&lt;author&gt;Markham, Hannah&lt;/author&gt;&lt;author&gt;Chee, Serena J.&lt;/author&gt;&lt;author&gt;Stopforth, Richard J.&lt;/author&gt;&lt;author&gt;Roghanian, Ali&lt;/author&gt;&lt;author&gt;Carter, Matthew J.&lt;/author&gt;&lt;author&gt;Ottensmeier, Christian H.&lt;/author&gt;&lt;author&gt;Frendéus, Bjorn&lt;/author&gt;&lt;author&gt;Cutress, Ramsey I.&lt;/author&gt;&lt;author&gt;French, Ruth R.&lt;/author&gt;&lt;author&gt;Glennie, Martin J.&lt;/author&gt;&lt;author&gt;Strefford, Jonathan C.&lt;/author&gt;&lt;author&gt;Thirdborough, Stephen M.&lt;/author&gt;&lt;author&gt;Beers, Stephen A.&lt;/author&gt;&lt;author&gt;Cragg, Mark S.&lt;/author&gt;&lt;/authors&gt;&lt;/contributors&gt;&lt;titles&gt;&lt;title&gt;HIF activation enhances FcγRIIb expression on mononuclear phagocytes impeding tumor targeting antibody immunotherapy&lt;/title&gt;&lt;secondary-title&gt;Journal of Experimental &amp;amp; Clinical Cancer Research&lt;/secondary-title&gt;&lt;/titles&gt;&lt;pages&gt;131&lt;/pages&gt;&lt;volume&gt;41&lt;/volume&gt;&lt;number&gt;1&lt;/number&gt;&lt;dates&gt;&lt;year&gt;2022&lt;/year&gt;&lt;pub-dates&gt;&lt;date&gt;2022/04/07&lt;/date&gt;&lt;/pub-dates&gt;&lt;/dates&gt;&lt;isbn&gt;1756-9966&lt;/isbn&gt;&lt;urls&gt;&lt;related-urls&gt;&lt;url&gt;https://doi.org/10.1186/s13046-022-02294-5&lt;/url&gt;&lt;/related-urls&gt;&lt;/urls&gt;&lt;electronic-resource-num&gt;10.1186/s13046-022-02294-5&lt;/electronic-resource-num&gt;&lt;/record&gt;&lt;/Cite&gt;&lt;/EndNote&gt;</w:instrText>
      </w:r>
      <w:r w:rsidR="00266BD0" w:rsidRPr="00FA613E">
        <w:rPr>
          <w:bCs/>
        </w:rPr>
        <w:fldChar w:fldCharType="separate"/>
      </w:r>
      <w:r w:rsidR="009F1319" w:rsidRPr="00FA613E">
        <w:rPr>
          <w:bCs/>
          <w:noProof/>
        </w:rPr>
        <w:t>(23)</w:t>
      </w:r>
      <w:r w:rsidR="00266BD0" w:rsidRPr="00FA613E">
        <w:rPr>
          <w:bCs/>
        </w:rPr>
        <w:fldChar w:fldCharType="end"/>
      </w:r>
      <w:r w:rsidR="002F7B92" w:rsidRPr="00FA613E">
        <w:rPr>
          <w:bCs/>
        </w:rPr>
        <w:t>.</w:t>
      </w:r>
      <w:r w:rsidR="405DB676" w:rsidRPr="00FA613E">
        <w:rPr>
          <w:bCs/>
        </w:rPr>
        <w:t xml:space="preserve"> </w:t>
      </w:r>
      <w:r w:rsidR="0083598B" w:rsidRPr="00FA613E">
        <w:rPr>
          <w:bCs/>
        </w:rPr>
        <w:t xml:space="preserve">As </w:t>
      </w:r>
      <w:r w:rsidR="5F5AF0BA" w:rsidRPr="00FA613E">
        <w:t>AP-1</w:t>
      </w:r>
      <w:r w:rsidR="00C65DF9" w:rsidRPr="00FA613E">
        <w:t xml:space="preserve"> binds outside the minim</w:t>
      </w:r>
      <w:r w:rsidR="00AD6953" w:rsidRPr="00FA613E">
        <w:t>um</w:t>
      </w:r>
      <w:r w:rsidR="00C65DF9" w:rsidRPr="00FA613E">
        <w:t xml:space="preserve"> required promoter fragment</w:t>
      </w:r>
      <w:r w:rsidR="00BF6839" w:rsidRPr="00FA613E">
        <w:t xml:space="preserve">, </w:t>
      </w:r>
      <w:r w:rsidR="0035224C" w:rsidRPr="00FA613E">
        <w:t xml:space="preserve">the nature of critical TFs </w:t>
      </w:r>
      <w:r w:rsidR="00094847" w:rsidRPr="00FA613E">
        <w:t>responsible for basal FcγRIIB</w:t>
      </w:r>
      <w:r w:rsidR="001E1CC4" w:rsidRPr="00FA613E">
        <w:t xml:space="preserve"> </w:t>
      </w:r>
      <w:r w:rsidR="00074FBD" w:rsidRPr="00FA613E">
        <w:t xml:space="preserve">promoter </w:t>
      </w:r>
      <w:r w:rsidR="001E1CC4" w:rsidRPr="00FA613E">
        <w:t>regulation remains unclear</w:t>
      </w:r>
      <w:r w:rsidR="6220C77D" w:rsidRPr="00FA613E">
        <w:rPr>
          <w:bCs/>
        </w:rPr>
        <w:t xml:space="preserve">. </w:t>
      </w:r>
    </w:p>
    <w:p w14:paraId="38A330A8" w14:textId="538B948E" w:rsidR="00267771" w:rsidRPr="00FA613E" w:rsidRDefault="7B9B412E" w:rsidP="008F3546">
      <w:pPr>
        <w:spacing w:line="480" w:lineRule="auto"/>
      </w:pPr>
      <w:r w:rsidRPr="00FA613E">
        <w:t>Given this ambiguity, we systematic</w:t>
      </w:r>
      <w:r w:rsidR="14C47C88" w:rsidRPr="00FA613E">
        <w:t>ally</w:t>
      </w:r>
      <w:r w:rsidRPr="00FA613E">
        <w:rPr>
          <w:bCs/>
        </w:rPr>
        <w:t xml:space="preserve"> </w:t>
      </w:r>
      <w:r w:rsidR="14C47C88" w:rsidRPr="00FA613E">
        <w:t xml:space="preserve">dissected the human </w:t>
      </w:r>
      <w:r w:rsidRPr="00FA613E">
        <w:t>FcγRIIB</w:t>
      </w:r>
      <w:r w:rsidR="14C47C88" w:rsidRPr="00FA613E">
        <w:t xml:space="preserve"> promoter to identify critical regulatory elements and </w:t>
      </w:r>
      <w:r w:rsidR="0C212E9F" w:rsidRPr="00FA613E">
        <w:t>TF binding sites</w:t>
      </w:r>
      <w:r w:rsidR="14C47C88" w:rsidRPr="00FA613E">
        <w:rPr>
          <w:bCs/>
        </w:rPr>
        <w:t>.</w:t>
      </w:r>
      <w:r w:rsidR="0C212E9F" w:rsidRPr="00FA613E">
        <w:t xml:space="preserve"> Using human immune </w:t>
      </w:r>
      <w:r w:rsidR="005C59FB" w:rsidRPr="00FA613E">
        <w:t>cells</w:t>
      </w:r>
      <w:r w:rsidR="79E92146" w:rsidRPr="00FA613E">
        <w:t>,</w:t>
      </w:r>
      <w:r w:rsidR="0C212E9F" w:rsidRPr="00FA613E">
        <w:t xml:space="preserve"> we identify that TSS proximal PU.1 binding is essential for promoter activity</w:t>
      </w:r>
      <w:r w:rsidR="2A14312E" w:rsidRPr="00FA613E">
        <w:t xml:space="preserve"> </w:t>
      </w:r>
      <w:r w:rsidR="0C212E9F" w:rsidRPr="00FA613E">
        <w:t>in</w:t>
      </w:r>
      <w:r w:rsidR="230BB2CA" w:rsidRPr="00FA613E">
        <w:t xml:space="preserve"> models of</w:t>
      </w:r>
      <w:r w:rsidR="0C212E9F" w:rsidRPr="00FA613E">
        <w:rPr>
          <w:bCs/>
        </w:rPr>
        <w:t xml:space="preserve"> </w:t>
      </w:r>
      <w:r w:rsidR="79E92146" w:rsidRPr="00FA613E">
        <w:t>B-lymphocyte</w:t>
      </w:r>
      <w:r w:rsidR="230BB2CA" w:rsidRPr="00FA613E">
        <w:t>s</w:t>
      </w:r>
      <w:r w:rsidR="79E92146" w:rsidRPr="00FA613E">
        <w:t xml:space="preserve"> and m</w:t>
      </w:r>
      <w:r w:rsidR="2A14312E" w:rsidRPr="00FA613E">
        <w:t>onocyte</w:t>
      </w:r>
      <w:r w:rsidR="230BB2CA" w:rsidRPr="00FA613E">
        <w:t>s</w:t>
      </w:r>
      <w:r w:rsidR="79E92146" w:rsidRPr="00FA613E">
        <w:rPr>
          <w:bCs/>
        </w:rPr>
        <w:t xml:space="preserve">. </w:t>
      </w:r>
      <w:r w:rsidR="00B67363" w:rsidRPr="00FA613E">
        <w:rPr>
          <w:bCs/>
        </w:rPr>
        <w:t xml:space="preserve">In B-cells, </w:t>
      </w:r>
      <w:r w:rsidR="00B67363" w:rsidRPr="00FA613E">
        <w:t>t</w:t>
      </w:r>
      <w:r w:rsidR="79E92146" w:rsidRPr="00FA613E">
        <w:t xml:space="preserve">he related TF SPIB </w:t>
      </w:r>
      <w:r w:rsidR="00803C09" w:rsidRPr="00FA613E">
        <w:t xml:space="preserve">also </w:t>
      </w:r>
      <w:r w:rsidR="79E92146" w:rsidRPr="00FA613E">
        <w:t xml:space="preserve">exhibits redundancy with PU.1 in </w:t>
      </w:r>
      <w:r w:rsidR="00E82F5A" w:rsidRPr="00FA613E">
        <w:t>regulating FcγRIIB expression</w:t>
      </w:r>
      <w:r w:rsidR="007041EB" w:rsidRPr="00FA613E">
        <w:t>.</w:t>
      </w:r>
      <w:r w:rsidR="2A14312E" w:rsidRPr="00FA613E">
        <w:t xml:space="preserve"> </w:t>
      </w:r>
      <w:r w:rsidR="007041EB" w:rsidRPr="00FA613E">
        <w:t>As</w:t>
      </w:r>
      <w:r w:rsidR="2A14312E" w:rsidRPr="00FA613E">
        <w:t xml:space="preserve"> </w:t>
      </w:r>
      <w:r w:rsidR="00C35DD7" w:rsidRPr="00FA613E">
        <w:t xml:space="preserve">SPIB </w:t>
      </w:r>
      <w:r w:rsidR="2A14312E" w:rsidRPr="00FA613E">
        <w:t>is not expressed in monocytes</w:t>
      </w:r>
      <w:r w:rsidR="0087414B" w:rsidRPr="00FA613E">
        <w:rPr>
          <w:bCs/>
        </w:rPr>
        <w:t>,</w:t>
      </w:r>
      <w:r w:rsidR="79E92146" w:rsidRPr="00FA613E">
        <w:rPr>
          <w:bCs/>
        </w:rPr>
        <w:t xml:space="preserve"> </w:t>
      </w:r>
      <w:r w:rsidR="00803C09" w:rsidRPr="00FA613E">
        <w:t>th</w:t>
      </w:r>
      <w:r w:rsidR="00B01B7E" w:rsidRPr="00FA613E">
        <w:t>ese observations represent</w:t>
      </w:r>
      <w:r w:rsidR="307EA787" w:rsidRPr="00FA613E">
        <w:t xml:space="preserve"> </w:t>
      </w:r>
      <w:r w:rsidR="2A14312E" w:rsidRPr="00FA613E">
        <w:t xml:space="preserve">lineage-specific </w:t>
      </w:r>
      <w:r w:rsidR="00B01B7E" w:rsidRPr="00FA613E">
        <w:t xml:space="preserve">mechanisms of </w:t>
      </w:r>
      <w:r w:rsidR="77C9C1BF" w:rsidRPr="00FA613E">
        <w:t xml:space="preserve">FcγRIIB </w:t>
      </w:r>
      <w:r w:rsidR="307EA787" w:rsidRPr="00FA613E">
        <w:t xml:space="preserve">promoter </w:t>
      </w:r>
      <w:r w:rsidR="77C9C1BF" w:rsidRPr="00FA613E">
        <w:t>regulation.</w:t>
      </w:r>
      <w:r w:rsidR="307EA787" w:rsidRPr="00FA613E">
        <w:rPr>
          <w:bCs/>
        </w:rPr>
        <w:t xml:space="preserve"> </w:t>
      </w:r>
      <w:r w:rsidR="70C30342" w:rsidRPr="00FA613E">
        <w:t xml:space="preserve">PU.1 is </w:t>
      </w:r>
      <w:r w:rsidR="335BF415" w:rsidRPr="00FA613E">
        <w:t xml:space="preserve">also </w:t>
      </w:r>
      <w:r w:rsidR="70C30342" w:rsidRPr="00FA613E">
        <w:t xml:space="preserve">essential for </w:t>
      </w:r>
      <w:r w:rsidR="46819A7C" w:rsidRPr="00FA613E">
        <w:t>activating</w:t>
      </w:r>
      <w:r w:rsidR="70C30342" w:rsidRPr="00FA613E">
        <w:t xml:space="preserve"> FcγR</w:t>
      </w:r>
      <w:r w:rsidR="0C018AF9" w:rsidRPr="00FA613E">
        <w:t>I and IIA</w:t>
      </w:r>
      <w:r w:rsidR="70C30342" w:rsidRPr="00FA613E">
        <w:t xml:space="preserve"> expression</w:t>
      </w:r>
      <w:r w:rsidR="335BF415" w:rsidRPr="00FA613E">
        <w:t xml:space="preserve"> in monocytes</w:t>
      </w:r>
      <w:r w:rsidR="53B16DFF" w:rsidRPr="00FA613E">
        <w:t>. However, in isolation</w:t>
      </w:r>
      <w:r w:rsidR="00CA25F9" w:rsidRPr="00FA613E">
        <w:t>, ectopic</w:t>
      </w:r>
      <w:r w:rsidR="53B16DFF" w:rsidRPr="00FA613E">
        <w:t xml:space="preserve"> </w:t>
      </w:r>
      <w:r w:rsidR="50D5ECDC" w:rsidRPr="00FA613E">
        <w:t>PU.1</w:t>
      </w:r>
      <w:r w:rsidR="00CA25F9" w:rsidRPr="00FA613E">
        <w:t xml:space="preserve"> expression</w:t>
      </w:r>
      <w:r w:rsidR="50D5ECDC" w:rsidRPr="00FA613E">
        <w:t xml:space="preserve"> </w:t>
      </w:r>
      <w:r w:rsidR="53B16DFF" w:rsidRPr="00FA613E">
        <w:t>is insufficient</w:t>
      </w:r>
      <w:r w:rsidR="70C30342" w:rsidRPr="00FA613E">
        <w:t xml:space="preserve"> to drive FcγR</w:t>
      </w:r>
      <w:r w:rsidR="53B16DFF" w:rsidRPr="00FA613E">
        <w:t xml:space="preserve"> expression</w:t>
      </w:r>
      <w:r w:rsidR="335BF415" w:rsidRPr="00FA613E">
        <w:t>. Consequently, PU.1 likely</w:t>
      </w:r>
      <w:r w:rsidR="53B16DFF" w:rsidRPr="00FA613E">
        <w:t xml:space="preserve"> primes FcγR</w:t>
      </w:r>
      <w:r w:rsidR="335BF415" w:rsidRPr="00FA613E">
        <w:t xml:space="preserve"> loci</w:t>
      </w:r>
      <w:r w:rsidR="53B16DFF" w:rsidRPr="00FA613E">
        <w:t xml:space="preserve"> for transcription</w:t>
      </w:r>
      <w:r w:rsidR="335BF415" w:rsidRPr="00FA613E">
        <w:t xml:space="preserve"> and requires co-operation with additional, potentially lineage-specific, TF to </w:t>
      </w:r>
      <w:r w:rsidR="50D5ECDC" w:rsidRPr="00FA613E">
        <w:t xml:space="preserve">elicit </w:t>
      </w:r>
      <w:r w:rsidR="335BF415" w:rsidRPr="00FA613E">
        <w:t xml:space="preserve">FcγR expression. </w:t>
      </w:r>
    </w:p>
    <w:p w14:paraId="1C7722A3" w14:textId="194D91CF" w:rsidR="00E95D99" w:rsidRPr="00FA613E" w:rsidRDefault="00E95D99" w:rsidP="008F3546">
      <w:pPr>
        <w:spacing w:line="480" w:lineRule="auto"/>
        <w:rPr>
          <w:b/>
        </w:rPr>
      </w:pPr>
      <w:r w:rsidRPr="00FA613E">
        <w:rPr>
          <w:b/>
        </w:rPr>
        <w:t>Materials &amp; Methods</w:t>
      </w:r>
    </w:p>
    <w:p w14:paraId="3A5FEF62" w14:textId="2F61BE9E" w:rsidR="005044FC" w:rsidRPr="00FA613E" w:rsidRDefault="00E95D99" w:rsidP="008F3546">
      <w:pPr>
        <w:spacing w:line="480" w:lineRule="auto"/>
        <w:rPr>
          <w:b/>
        </w:rPr>
      </w:pPr>
      <w:r w:rsidRPr="00FA613E">
        <w:rPr>
          <w:b/>
        </w:rPr>
        <w:t xml:space="preserve">Human subjects </w:t>
      </w:r>
      <w:r w:rsidR="00AA742B" w:rsidRPr="00FA613E">
        <w:rPr>
          <w:b/>
        </w:rPr>
        <w:t xml:space="preserve">&amp; </w:t>
      </w:r>
      <w:r w:rsidR="00960F0D" w:rsidRPr="00FA613E">
        <w:rPr>
          <w:b/>
        </w:rPr>
        <w:t>c</w:t>
      </w:r>
      <w:r w:rsidR="00AA742B" w:rsidRPr="00FA613E">
        <w:rPr>
          <w:b/>
        </w:rPr>
        <w:t xml:space="preserve">ell </w:t>
      </w:r>
      <w:r w:rsidR="00960F0D" w:rsidRPr="00FA613E">
        <w:rPr>
          <w:b/>
        </w:rPr>
        <w:t>l</w:t>
      </w:r>
      <w:r w:rsidR="00AA742B" w:rsidRPr="00FA613E">
        <w:rPr>
          <w:b/>
        </w:rPr>
        <w:t>ines</w:t>
      </w:r>
    </w:p>
    <w:p w14:paraId="6D60B961" w14:textId="59555031" w:rsidR="00F95FB5" w:rsidRPr="00FA613E" w:rsidRDefault="00E95D99" w:rsidP="008F3546">
      <w:pPr>
        <w:spacing w:line="480" w:lineRule="auto"/>
        <w:rPr>
          <w:bCs/>
        </w:rPr>
      </w:pPr>
      <w:r w:rsidRPr="00FA613E">
        <w:rPr>
          <w:bCs/>
        </w:rPr>
        <w:t>Anonymi</w:t>
      </w:r>
      <w:r w:rsidR="00C72D77" w:rsidRPr="00FA613E">
        <w:rPr>
          <w:bCs/>
        </w:rPr>
        <w:t>s</w:t>
      </w:r>
      <w:r w:rsidRPr="00FA613E">
        <w:rPr>
          <w:bCs/>
        </w:rPr>
        <w:t xml:space="preserve">ed leukocyte cones were </w:t>
      </w:r>
      <w:r w:rsidR="00F95FB5" w:rsidRPr="00FA613E">
        <w:rPr>
          <w:bCs/>
        </w:rPr>
        <w:t>obtained</w:t>
      </w:r>
      <w:r w:rsidRPr="00FA613E">
        <w:rPr>
          <w:bCs/>
        </w:rPr>
        <w:t xml:space="preserve"> </w:t>
      </w:r>
      <w:r w:rsidR="00E55234" w:rsidRPr="00FA613E">
        <w:rPr>
          <w:bCs/>
        </w:rPr>
        <w:t>from</w:t>
      </w:r>
      <w:r w:rsidR="009E57B1" w:rsidRPr="00FA613E">
        <w:rPr>
          <w:bCs/>
        </w:rPr>
        <w:t xml:space="preserve"> </w:t>
      </w:r>
      <w:r w:rsidR="00533E12" w:rsidRPr="00FA613E">
        <w:rPr>
          <w:bCs/>
        </w:rPr>
        <w:t xml:space="preserve">informed consenting </w:t>
      </w:r>
      <w:r w:rsidRPr="00FA613E">
        <w:rPr>
          <w:bCs/>
        </w:rPr>
        <w:t>healthy</w:t>
      </w:r>
      <w:r w:rsidR="007776AD" w:rsidRPr="00FA613E">
        <w:rPr>
          <w:bCs/>
        </w:rPr>
        <w:t xml:space="preserve"> </w:t>
      </w:r>
      <w:r w:rsidRPr="00FA613E">
        <w:rPr>
          <w:bCs/>
        </w:rPr>
        <w:t>adult</w:t>
      </w:r>
      <w:r w:rsidR="00DB10B2" w:rsidRPr="00FA613E">
        <w:rPr>
          <w:bCs/>
        </w:rPr>
        <w:t xml:space="preserve"> donors</w:t>
      </w:r>
      <w:r w:rsidR="00C72D77" w:rsidRPr="00FA613E">
        <w:rPr>
          <w:bCs/>
        </w:rPr>
        <w:t xml:space="preserve"> </w:t>
      </w:r>
      <w:r w:rsidRPr="00FA613E">
        <w:rPr>
          <w:bCs/>
        </w:rPr>
        <w:t>attending</w:t>
      </w:r>
      <w:r w:rsidR="002E7BA3" w:rsidRPr="00FA613E">
        <w:rPr>
          <w:bCs/>
        </w:rPr>
        <w:t xml:space="preserve"> </w:t>
      </w:r>
      <w:r w:rsidRPr="00FA613E">
        <w:rPr>
          <w:bCs/>
        </w:rPr>
        <w:t xml:space="preserve">the </w:t>
      </w:r>
      <w:r w:rsidR="002E7BA3" w:rsidRPr="00FA613E">
        <w:rPr>
          <w:bCs/>
        </w:rPr>
        <w:t>Southampton</w:t>
      </w:r>
      <w:r w:rsidR="0027184C" w:rsidRPr="00FA613E">
        <w:rPr>
          <w:bCs/>
        </w:rPr>
        <w:t xml:space="preserve"> Blood</w:t>
      </w:r>
      <w:r w:rsidR="002E7BA3" w:rsidRPr="00FA613E">
        <w:rPr>
          <w:bCs/>
        </w:rPr>
        <w:t xml:space="preserve"> Donor Centre </w:t>
      </w:r>
      <w:r w:rsidR="0027184C" w:rsidRPr="00FA613E">
        <w:rPr>
          <w:bCs/>
        </w:rPr>
        <w:t>(</w:t>
      </w:r>
      <w:r w:rsidRPr="00FA613E">
        <w:rPr>
          <w:bCs/>
        </w:rPr>
        <w:t>National Blood Service</w:t>
      </w:r>
      <w:r w:rsidR="0027184C" w:rsidRPr="00FA613E">
        <w:rPr>
          <w:bCs/>
        </w:rPr>
        <w:t xml:space="preserve">, </w:t>
      </w:r>
      <w:r w:rsidRPr="00FA613E">
        <w:rPr>
          <w:bCs/>
        </w:rPr>
        <w:t>Southampton, UK).</w:t>
      </w:r>
      <w:r w:rsidR="006F7065" w:rsidRPr="00FA613E">
        <w:rPr>
          <w:bCs/>
        </w:rPr>
        <w:t xml:space="preserve"> </w:t>
      </w:r>
      <w:r w:rsidR="006723B9" w:rsidRPr="00FA613E">
        <w:rPr>
          <w:bCs/>
        </w:rPr>
        <w:t xml:space="preserve">The use of primary human material was </w:t>
      </w:r>
      <w:r w:rsidR="00CB4C5A" w:rsidRPr="00FA613E">
        <w:rPr>
          <w:bCs/>
        </w:rPr>
        <w:t>reviewed</w:t>
      </w:r>
      <w:r w:rsidR="00206E22" w:rsidRPr="00FA613E">
        <w:rPr>
          <w:bCs/>
        </w:rPr>
        <w:t xml:space="preserve"> and approved</w:t>
      </w:r>
      <w:r w:rsidR="00CB4C5A" w:rsidRPr="00FA613E">
        <w:rPr>
          <w:bCs/>
        </w:rPr>
        <w:t xml:space="preserve"> locally</w:t>
      </w:r>
      <w:r w:rsidR="006723B9" w:rsidRPr="00FA613E">
        <w:rPr>
          <w:bCs/>
        </w:rPr>
        <w:t xml:space="preserve"> by the University of Southampton Faculty of Medicine Ethics Committee (19660.A11) and </w:t>
      </w:r>
      <w:r w:rsidR="00CB4C5A" w:rsidRPr="00FA613E">
        <w:rPr>
          <w:bCs/>
        </w:rPr>
        <w:t>at a national level by the</w:t>
      </w:r>
      <w:r w:rsidR="000B2892" w:rsidRPr="00FA613E">
        <w:rPr>
          <w:bCs/>
        </w:rPr>
        <w:t xml:space="preserve"> </w:t>
      </w:r>
      <w:r w:rsidR="00AF5C2E" w:rsidRPr="00FA613E">
        <w:t>National Health Service/Health and Social Care</w:t>
      </w:r>
      <w:r w:rsidR="00CB4C5A" w:rsidRPr="00FA613E">
        <w:rPr>
          <w:bCs/>
        </w:rPr>
        <w:t xml:space="preserve"> </w:t>
      </w:r>
      <w:r w:rsidR="006723B9" w:rsidRPr="00FA613E">
        <w:rPr>
          <w:bCs/>
        </w:rPr>
        <w:t xml:space="preserve">Research </w:t>
      </w:r>
      <w:r w:rsidR="00CB4C5A" w:rsidRPr="00FA613E">
        <w:rPr>
          <w:bCs/>
        </w:rPr>
        <w:t>E</w:t>
      </w:r>
      <w:r w:rsidR="006723B9" w:rsidRPr="00FA613E">
        <w:rPr>
          <w:bCs/>
        </w:rPr>
        <w:t>thi</w:t>
      </w:r>
      <w:r w:rsidR="00AF5C2E" w:rsidRPr="00FA613E">
        <w:rPr>
          <w:bCs/>
        </w:rPr>
        <w:t>cs</w:t>
      </w:r>
      <w:r w:rsidR="006723B9" w:rsidRPr="00FA613E">
        <w:rPr>
          <w:bCs/>
        </w:rPr>
        <w:t xml:space="preserve"> </w:t>
      </w:r>
      <w:r w:rsidR="00CB4C5A" w:rsidRPr="00FA613E">
        <w:rPr>
          <w:bCs/>
        </w:rPr>
        <w:t>C</w:t>
      </w:r>
      <w:r w:rsidR="006723B9" w:rsidRPr="00FA613E">
        <w:rPr>
          <w:bCs/>
        </w:rPr>
        <w:t>ommittee (REC) (IRAS: 186605)</w:t>
      </w:r>
      <w:r w:rsidR="00206E22" w:rsidRPr="00FA613E">
        <w:rPr>
          <w:bCs/>
        </w:rPr>
        <w:t xml:space="preserve">. </w:t>
      </w:r>
      <w:r w:rsidRPr="00FA613E">
        <w:rPr>
          <w:bCs/>
        </w:rPr>
        <w:t>Peripheral blood mononuclear cells (PBMC)</w:t>
      </w:r>
      <w:r w:rsidR="0000766A" w:rsidRPr="00FA613E">
        <w:rPr>
          <w:bCs/>
        </w:rPr>
        <w:t xml:space="preserve"> were isolated </w:t>
      </w:r>
      <w:r w:rsidR="004F7F8D" w:rsidRPr="00FA613E">
        <w:rPr>
          <w:bCs/>
        </w:rPr>
        <w:t>using</w:t>
      </w:r>
      <w:r w:rsidR="0000766A" w:rsidRPr="00FA613E">
        <w:rPr>
          <w:bCs/>
        </w:rPr>
        <w:t xml:space="preserve"> </w:t>
      </w:r>
      <w:r w:rsidR="004F7F8D" w:rsidRPr="00FA613E">
        <w:rPr>
          <w:bCs/>
        </w:rPr>
        <w:t xml:space="preserve">Lymphoprep </w:t>
      </w:r>
      <w:r w:rsidR="0000766A" w:rsidRPr="00FA613E">
        <w:rPr>
          <w:bCs/>
        </w:rPr>
        <w:t>density gradient centrifugation</w:t>
      </w:r>
      <w:r w:rsidR="004F7F8D" w:rsidRPr="00FA613E">
        <w:rPr>
          <w:bCs/>
        </w:rPr>
        <w:t xml:space="preserve"> medium </w:t>
      </w:r>
      <w:r w:rsidR="004F7F8D" w:rsidRPr="00FA613E">
        <w:rPr>
          <w:bCs/>
        </w:rPr>
        <w:lastRenderedPageBreak/>
        <w:t>(Stem Cell Technologies</w:t>
      </w:r>
      <w:r w:rsidR="00FD1A79" w:rsidRPr="00FA613E">
        <w:rPr>
          <w:bCs/>
        </w:rPr>
        <w:t>)</w:t>
      </w:r>
      <w:r w:rsidR="0000766A" w:rsidRPr="00FA613E">
        <w:rPr>
          <w:bCs/>
        </w:rPr>
        <w:t xml:space="preserve"> </w:t>
      </w:r>
      <w:r w:rsidR="00533E12" w:rsidRPr="00FA613E">
        <w:rPr>
          <w:bCs/>
        </w:rPr>
        <w:t xml:space="preserve">as </w:t>
      </w:r>
      <w:r w:rsidR="00095D36" w:rsidRPr="00FA613E">
        <w:rPr>
          <w:bCs/>
        </w:rPr>
        <w:t>described previously</w:t>
      </w:r>
      <w:r w:rsidR="002F7B92" w:rsidRPr="00FA613E">
        <w:rPr>
          <w:bCs/>
        </w:rPr>
        <w:t xml:space="preserve"> </w:t>
      </w:r>
      <w:r w:rsidR="009C60C5" w:rsidRPr="00FA613E">
        <w:rPr>
          <w:bCs/>
        </w:rPr>
        <w:fldChar w:fldCharType="begin"/>
      </w:r>
      <w:r w:rsidR="009F1319" w:rsidRPr="00FA613E">
        <w:rPr>
          <w:bCs/>
        </w:rPr>
        <w:instrText xml:space="preserve"> ADDIN EN.CITE &lt;EndNote&gt;&lt;Cite&gt;&lt;Author&gt;Hussain&lt;/Author&gt;&lt;Year&gt;2022&lt;/Year&gt;&lt;RecNum&gt;1&lt;/RecNum&gt;&lt;DisplayText&gt;(23)&lt;/DisplayText&gt;&lt;record&gt;&lt;rec-number&gt;1&lt;/rec-number&gt;&lt;foreign-keys&gt;&lt;key app="EN" db-id="rrwwfarx4r2203e50sfptex6w2wapxsev9r0" timestamp="1723192213"&gt;1&lt;/key&gt;&lt;/foreign-keys&gt;&lt;ref-type name="Journal Article"&gt;17&lt;/ref-type&gt;&lt;contributors&gt;&lt;authors&gt;&lt;author&gt;Hussain, Khiyam&lt;/author&gt;&lt;author&gt;Liu, Rena&lt;/author&gt;&lt;author&gt;Smith, Rosanna C. G.&lt;/author&gt;&lt;author&gt;Müller, Kri T. J.&lt;/author&gt;&lt;author&gt;Ghorbani, Mohammadmersad&lt;/author&gt;&lt;author&gt;Macari, Sofia&lt;/author&gt;&lt;author&gt;Cleary, Kirstie L. S.&lt;/author&gt;&lt;author&gt;Oldham, Robert J.&lt;/author&gt;&lt;author&gt;Foxall, Russell B.&lt;/author&gt;&lt;author&gt;James, Sonya&lt;/author&gt;&lt;author&gt;Booth, Steven G.&lt;/author&gt;&lt;author&gt;Murray, Tom&lt;/author&gt;&lt;author&gt;Dahal, Lekh N.&lt;/author&gt;&lt;author&gt;Hargreaves, Chantal E.&lt;/author&gt;&lt;author&gt;Kemp, Robert S.&lt;/author&gt;&lt;author&gt;Longley, Jemma&lt;/author&gt;&lt;author&gt;Douglas, James&lt;/author&gt;&lt;author&gt;Markham, Hannah&lt;/author&gt;&lt;author&gt;Chee, Serena J.&lt;/author&gt;&lt;author&gt;Stopforth, Richard J.&lt;/author&gt;&lt;author&gt;Roghanian, Ali&lt;/author&gt;&lt;author&gt;Carter, Matthew J.&lt;/author&gt;&lt;author&gt;Ottensmeier, Christian H.&lt;/author&gt;&lt;author&gt;Frendéus, Bjorn&lt;/author&gt;&lt;author&gt;Cutress, Ramsey I.&lt;/author&gt;&lt;author&gt;French, Ruth R.&lt;/author&gt;&lt;author&gt;Glennie, Martin J.&lt;/author&gt;&lt;author&gt;Strefford, Jonathan C.&lt;/author&gt;&lt;author&gt;Thirdborough, Stephen M.&lt;/author&gt;&lt;author&gt;Beers, Stephen A.&lt;/author&gt;&lt;author&gt;Cragg, Mark S.&lt;/author&gt;&lt;/authors&gt;&lt;/contributors&gt;&lt;titles&gt;&lt;title&gt;HIF activation enhances FcγRIIb expression on mononuclear phagocytes impeding tumor targeting antibody immunotherapy&lt;/title&gt;&lt;secondary-title&gt;Journal of Experimental &amp;amp; Clinical Cancer Research&lt;/secondary-title&gt;&lt;/titles&gt;&lt;pages&gt;131&lt;/pages&gt;&lt;volume&gt;41&lt;/volume&gt;&lt;number&gt;1&lt;/number&gt;&lt;dates&gt;&lt;year&gt;2022&lt;/year&gt;&lt;pub-dates&gt;&lt;date&gt;2022/04/07&lt;/date&gt;&lt;/pub-dates&gt;&lt;/dates&gt;&lt;isbn&gt;1756-9966&lt;/isbn&gt;&lt;urls&gt;&lt;related-urls&gt;&lt;url&gt;https://doi.org/10.1186/s13046-022-02294-5&lt;/url&gt;&lt;/related-urls&gt;&lt;/urls&gt;&lt;electronic-resource-num&gt;10.1186/s13046-022-02294-5&lt;/electronic-resource-num&gt;&lt;/record&gt;&lt;/Cite&gt;&lt;/EndNote&gt;</w:instrText>
      </w:r>
      <w:r w:rsidR="009C60C5" w:rsidRPr="00FA613E">
        <w:rPr>
          <w:bCs/>
        </w:rPr>
        <w:fldChar w:fldCharType="separate"/>
      </w:r>
      <w:r w:rsidR="009F1319" w:rsidRPr="00FA613E">
        <w:rPr>
          <w:bCs/>
          <w:noProof/>
        </w:rPr>
        <w:t>(23)</w:t>
      </w:r>
      <w:r w:rsidR="009C60C5" w:rsidRPr="00FA613E">
        <w:rPr>
          <w:bCs/>
        </w:rPr>
        <w:fldChar w:fldCharType="end"/>
      </w:r>
      <w:r w:rsidR="002F7B92" w:rsidRPr="00FA613E">
        <w:rPr>
          <w:bCs/>
        </w:rPr>
        <w:t>.</w:t>
      </w:r>
      <w:r w:rsidR="000537BE" w:rsidRPr="00FA613E">
        <w:rPr>
          <w:bCs/>
        </w:rPr>
        <w:t xml:space="preserve"> </w:t>
      </w:r>
      <w:r w:rsidR="00533E12" w:rsidRPr="00FA613E">
        <w:rPr>
          <w:bCs/>
        </w:rPr>
        <w:t xml:space="preserve">Primary human monocytes were isolated </w:t>
      </w:r>
      <w:r w:rsidR="00AF060F" w:rsidRPr="00FA613E">
        <w:rPr>
          <w:bCs/>
        </w:rPr>
        <w:t>by</w:t>
      </w:r>
      <w:r w:rsidR="00D6243A" w:rsidRPr="00FA613E">
        <w:rPr>
          <w:bCs/>
        </w:rPr>
        <w:t xml:space="preserve"> magnetic separation</w:t>
      </w:r>
      <w:r w:rsidR="00AC3139" w:rsidRPr="00FA613E">
        <w:rPr>
          <w:bCs/>
        </w:rPr>
        <w:t xml:space="preserve"> </w:t>
      </w:r>
      <w:r w:rsidR="000537BE" w:rsidRPr="00FA613E">
        <w:rPr>
          <w:bCs/>
        </w:rPr>
        <w:t>using</w:t>
      </w:r>
      <w:r w:rsidR="00533E12" w:rsidRPr="00FA613E">
        <w:rPr>
          <w:bCs/>
        </w:rPr>
        <w:t xml:space="preserve"> </w:t>
      </w:r>
      <w:r w:rsidR="00187344" w:rsidRPr="00FA613E">
        <w:rPr>
          <w:bCs/>
        </w:rPr>
        <w:t xml:space="preserve">negative selection </w:t>
      </w:r>
      <w:r w:rsidR="00533E12" w:rsidRPr="00FA613E">
        <w:rPr>
          <w:bCs/>
        </w:rPr>
        <w:t xml:space="preserve">Pan Monocyte Isolation </w:t>
      </w:r>
      <w:r w:rsidR="00D6243A" w:rsidRPr="00FA613E">
        <w:rPr>
          <w:bCs/>
        </w:rPr>
        <w:t>kit</w:t>
      </w:r>
      <w:r w:rsidR="00206382" w:rsidRPr="00FA613E">
        <w:rPr>
          <w:bCs/>
        </w:rPr>
        <w:t>s</w:t>
      </w:r>
      <w:r w:rsidR="00D6243A" w:rsidRPr="00FA613E">
        <w:rPr>
          <w:bCs/>
        </w:rPr>
        <w:t xml:space="preserve"> </w:t>
      </w:r>
      <w:r w:rsidR="00533E12" w:rsidRPr="00FA613E">
        <w:rPr>
          <w:bCs/>
        </w:rPr>
        <w:t>or</w:t>
      </w:r>
      <w:r w:rsidR="00187344" w:rsidRPr="00FA613E">
        <w:rPr>
          <w:bCs/>
        </w:rPr>
        <w:t xml:space="preserve"> positive selection (Figure 5A only)</w:t>
      </w:r>
      <w:r w:rsidR="00533E12" w:rsidRPr="00FA613E">
        <w:rPr>
          <w:bCs/>
        </w:rPr>
        <w:t xml:space="preserve"> CD14 microbeads (both Miltenyi Biotech</w:t>
      </w:r>
      <w:r w:rsidR="00CE1264" w:rsidRPr="00FA613E">
        <w:rPr>
          <w:bCs/>
        </w:rPr>
        <w:t>)</w:t>
      </w:r>
      <w:r w:rsidR="00533E12" w:rsidRPr="00FA613E">
        <w:rPr>
          <w:bCs/>
        </w:rPr>
        <w:t>. Primary human B-cells were purified by positive selection using CD19 microbeads (Miltenyi Biotech).</w:t>
      </w:r>
      <w:r w:rsidR="00A670FF" w:rsidRPr="00FA613E">
        <w:rPr>
          <w:bCs/>
        </w:rPr>
        <w:t xml:space="preserve"> </w:t>
      </w:r>
      <w:r w:rsidR="00EF3FCB" w:rsidRPr="00FA613E">
        <w:rPr>
          <w:bCs/>
        </w:rPr>
        <w:t xml:space="preserve">Purified monocytes were maintained </w:t>
      </w:r>
      <w:r w:rsidR="00973EC6" w:rsidRPr="00FA613E">
        <w:rPr>
          <w:bCs/>
        </w:rPr>
        <w:t xml:space="preserve">in CTL test medium </w:t>
      </w:r>
      <w:r w:rsidR="000F369E" w:rsidRPr="00FA613E">
        <w:rPr>
          <w:bCs/>
        </w:rPr>
        <w:t>(CTL)</w:t>
      </w:r>
      <w:r w:rsidR="006E14BB" w:rsidRPr="00FA613E">
        <w:rPr>
          <w:bCs/>
        </w:rPr>
        <w:t xml:space="preserve"> supplemented with 1 mM pyruvate, 2 mM glutamine, 100 U mL</w:t>
      </w:r>
      <w:r w:rsidR="006E14BB" w:rsidRPr="00FA613E">
        <w:rPr>
          <w:bCs/>
          <w:vertAlign w:val="superscript"/>
        </w:rPr>
        <w:t>-1</w:t>
      </w:r>
      <w:r w:rsidR="006E14BB" w:rsidRPr="00FA613E">
        <w:rPr>
          <w:bCs/>
        </w:rPr>
        <w:t xml:space="preserve"> penicillin, and 100 </w:t>
      </w:r>
      <w:r w:rsidR="006E14BB" w:rsidRPr="00FA613E">
        <w:rPr>
          <w:rFonts w:cstheme="minorHAnsi"/>
          <w:bCs/>
        </w:rPr>
        <w:t>µ</w:t>
      </w:r>
      <w:r w:rsidR="006E14BB" w:rsidRPr="00FA613E">
        <w:rPr>
          <w:bCs/>
        </w:rPr>
        <w:t>g mL</w:t>
      </w:r>
      <w:r w:rsidR="006E14BB" w:rsidRPr="00FA613E">
        <w:rPr>
          <w:bCs/>
          <w:vertAlign w:val="superscript"/>
        </w:rPr>
        <w:t>-1</w:t>
      </w:r>
      <w:r w:rsidR="006E14BB" w:rsidRPr="00FA613E">
        <w:rPr>
          <w:bCs/>
        </w:rPr>
        <w:t xml:space="preserve"> streptomycin</w:t>
      </w:r>
      <w:r w:rsidR="00960F0D" w:rsidRPr="00FA613E">
        <w:rPr>
          <w:bCs/>
        </w:rPr>
        <w:t xml:space="preserve"> at 1x10</w:t>
      </w:r>
      <w:r w:rsidR="00960F0D" w:rsidRPr="00FA613E">
        <w:rPr>
          <w:bCs/>
          <w:vertAlign w:val="superscript"/>
        </w:rPr>
        <w:t>6</w:t>
      </w:r>
      <w:r w:rsidR="006E14BB" w:rsidRPr="00FA613E">
        <w:rPr>
          <w:bCs/>
        </w:rPr>
        <w:t xml:space="preserve"> </w:t>
      </w:r>
      <w:r w:rsidR="00960F0D" w:rsidRPr="00FA613E">
        <w:rPr>
          <w:bCs/>
        </w:rPr>
        <w:t>mL</w:t>
      </w:r>
      <w:r w:rsidR="006E14BB" w:rsidRPr="00FA613E">
        <w:rPr>
          <w:bCs/>
          <w:vertAlign w:val="superscript"/>
        </w:rPr>
        <w:t>-1</w:t>
      </w:r>
      <w:r w:rsidR="00960F0D" w:rsidRPr="00FA613E">
        <w:rPr>
          <w:bCs/>
        </w:rPr>
        <w:t xml:space="preserve"> in a humidified 37</w:t>
      </w:r>
      <w:r w:rsidR="00960F0D" w:rsidRPr="00FA613E">
        <w:rPr>
          <w:rFonts w:cstheme="minorHAnsi"/>
          <w:bCs/>
        </w:rPr>
        <w:t>°</w:t>
      </w:r>
      <w:r w:rsidR="00960F0D" w:rsidRPr="00FA613E">
        <w:rPr>
          <w:bCs/>
        </w:rPr>
        <w:t>C, 5% CO</w:t>
      </w:r>
      <w:r w:rsidR="00960F0D" w:rsidRPr="00FA613E">
        <w:rPr>
          <w:bCs/>
          <w:vertAlign w:val="subscript"/>
        </w:rPr>
        <w:t xml:space="preserve">2 </w:t>
      </w:r>
      <w:r w:rsidR="00960F0D" w:rsidRPr="00FA613E">
        <w:rPr>
          <w:bCs/>
        </w:rPr>
        <w:t>incubator</w:t>
      </w:r>
      <w:r w:rsidR="00960F0D" w:rsidRPr="00FA613E">
        <w:rPr>
          <w:bCs/>
          <w:vertAlign w:val="subscript"/>
        </w:rPr>
        <w:t>.</w:t>
      </w:r>
      <w:r w:rsidR="00960F0D" w:rsidRPr="00FA613E">
        <w:rPr>
          <w:bCs/>
        </w:rPr>
        <w:t xml:space="preserve"> </w:t>
      </w:r>
      <w:r w:rsidR="008C3088" w:rsidRPr="00FA613E">
        <w:rPr>
          <w:bCs/>
        </w:rPr>
        <w:t>THP-1</w:t>
      </w:r>
      <w:r w:rsidR="009103E3" w:rsidRPr="00FA613E">
        <w:rPr>
          <w:bCs/>
        </w:rPr>
        <w:t xml:space="preserve">, </w:t>
      </w:r>
      <w:r w:rsidR="00EE6F83" w:rsidRPr="00FA613E">
        <w:rPr>
          <w:bCs/>
        </w:rPr>
        <w:t>Raji</w:t>
      </w:r>
      <w:r w:rsidR="009103E3" w:rsidRPr="00FA613E">
        <w:rPr>
          <w:bCs/>
        </w:rPr>
        <w:t xml:space="preserve">, and </w:t>
      </w:r>
      <w:r w:rsidR="00EE6F83" w:rsidRPr="00FA613E">
        <w:rPr>
          <w:bCs/>
        </w:rPr>
        <w:t>Ramos</w:t>
      </w:r>
      <w:r w:rsidR="009103E3" w:rsidRPr="00FA613E">
        <w:rPr>
          <w:bCs/>
        </w:rPr>
        <w:t xml:space="preserve"> cell lines were obtained from</w:t>
      </w:r>
      <w:r w:rsidR="00A72384" w:rsidRPr="00FA613E">
        <w:rPr>
          <w:bCs/>
        </w:rPr>
        <w:t xml:space="preserve"> the American Type Culture Collection</w:t>
      </w:r>
      <w:r w:rsidR="009103E3" w:rsidRPr="00FA613E">
        <w:rPr>
          <w:bCs/>
        </w:rPr>
        <w:t xml:space="preserve"> </w:t>
      </w:r>
      <w:r w:rsidR="00A72384" w:rsidRPr="00FA613E">
        <w:rPr>
          <w:bCs/>
        </w:rPr>
        <w:t>(</w:t>
      </w:r>
      <w:r w:rsidR="009103E3" w:rsidRPr="00FA613E">
        <w:rPr>
          <w:bCs/>
        </w:rPr>
        <w:t>ATCC</w:t>
      </w:r>
      <w:r w:rsidR="00A72384" w:rsidRPr="00FA613E">
        <w:rPr>
          <w:bCs/>
        </w:rPr>
        <w:t xml:space="preserve">). </w:t>
      </w:r>
      <w:r w:rsidR="008C3088" w:rsidRPr="00FA613E">
        <w:rPr>
          <w:bCs/>
        </w:rPr>
        <w:t>BJAB</w:t>
      </w:r>
      <w:r w:rsidR="00A72384" w:rsidRPr="00FA613E">
        <w:rPr>
          <w:bCs/>
        </w:rPr>
        <w:t xml:space="preserve"> and </w:t>
      </w:r>
      <w:r w:rsidR="00B07AFE" w:rsidRPr="00FA613E">
        <w:rPr>
          <w:bCs/>
        </w:rPr>
        <w:t xml:space="preserve">SUDHL6 </w:t>
      </w:r>
      <w:r w:rsidR="00A72384" w:rsidRPr="00FA613E">
        <w:rPr>
          <w:bCs/>
        </w:rPr>
        <w:t>were the generous gift of Prof. G. Packham</w:t>
      </w:r>
      <w:r w:rsidR="00FA5B50" w:rsidRPr="00FA613E">
        <w:rPr>
          <w:bCs/>
        </w:rPr>
        <w:t>. THP-1 cGAS</w:t>
      </w:r>
      <w:r w:rsidR="00FA5B50" w:rsidRPr="00FA613E">
        <w:rPr>
          <w:bCs/>
          <w:vertAlign w:val="superscript"/>
        </w:rPr>
        <w:t>-/-</w:t>
      </w:r>
      <w:r w:rsidR="00FA5B50" w:rsidRPr="00FA613E">
        <w:rPr>
          <w:bCs/>
        </w:rPr>
        <w:t xml:space="preserve"> cell line was obtained from Invivogen</w:t>
      </w:r>
      <w:r w:rsidR="00DA1DC1" w:rsidRPr="00FA613E">
        <w:rPr>
          <w:bCs/>
        </w:rPr>
        <w:t xml:space="preserve">. All cell lines were maintained </w:t>
      </w:r>
      <w:r w:rsidR="00431BC4" w:rsidRPr="00FA613E">
        <w:rPr>
          <w:bCs/>
        </w:rPr>
        <w:t>at 37</w:t>
      </w:r>
      <w:r w:rsidR="00431BC4" w:rsidRPr="00FA613E">
        <w:rPr>
          <w:rFonts w:cstheme="minorHAnsi"/>
          <w:bCs/>
        </w:rPr>
        <w:t>°</w:t>
      </w:r>
      <w:r w:rsidR="00431BC4" w:rsidRPr="00FA613E">
        <w:rPr>
          <w:bCs/>
        </w:rPr>
        <w:t>C, 5% CO</w:t>
      </w:r>
      <w:r w:rsidR="00431BC4" w:rsidRPr="00FA613E">
        <w:rPr>
          <w:bCs/>
          <w:vertAlign w:val="subscript"/>
        </w:rPr>
        <w:t>2</w:t>
      </w:r>
      <w:r w:rsidR="00DA1DC1" w:rsidRPr="00FA613E">
        <w:rPr>
          <w:bCs/>
        </w:rPr>
        <w:t xml:space="preserve"> </w:t>
      </w:r>
      <w:r w:rsidR="00770315" w:rsidRPr="00FA613E">
        <w:rPr>
          <w:bCs/>
        </w:rPr>
        <w:t>in</w:t>
      </w:r>
      <w:r w:rsidR="001E53A9" w:rsidRPr="00FA613E">
        <w:rPr>
          <w:bCs/>
        </w:rPr>
        <w:t xml:space="preserve"> complete RPMI</w:t>
      </w:r>
      <w:r w:rsidR="00770315" w:rsidRPr="00FA613E">
        <w:rPr>
          <w:bCs/>
        </w:rPr>
        <w:t xml:space="preserve"> </w:t>
      </w:r>
      <w:bookmarkStart w:id="1" w:name="_Hlk174090117"/>
      <w:r w:rsidR="001E53A9" w:rsidRPr="00FA613E">
        <w:rPr>
          <w:bCs/>
        </w:rPr>
        <w:t>(</w:t>
      </w:r>
      <w:r w:rsidR="00DA1DC1" w:rsidRPr="00FA613E">
        <w:rPr>
          <w:bCs/>
        </w:rPr>
        <w:t>RPMI1640 (Thermo Fisher</w:t>
      </w:r>
      <w:r w:rsidR="00252AA8" w:rsidRPr="00FA613E">
        <w:rPr>
          <w:bCs/>
        </w:rPr>
        <w:t xml:space="preserve"> Scientific)</w:t>
      </w:r>
      <w:r w:rsidR="00770315" w:rsidRPr="00FA613E">
        <w:rPr>
          <w:bCs/>
        </w:rPr>
        <w:t xml:space="preserve"> supplemented with</w:t>
      </w:r>
      <w:r w:rsidR="00252AA8" w:rsidRPr="00FA613E">
        <w:rPr>
          <w:bCs/>
        </w:rPr>
        <w:t xml:space="preserve"> </w:t>
      </w:r>
      <w:r w:rsidR="00CB02A6" w:rsidRPr="00FA613E">
        <w:rPr>
          <w:bCs/>
        </w:rPr>
        <w:t xml:space="preserve">1 mM </w:t>
      </w:r>
      <w:r w:rsidR="006E193A" w:rsidRPr="00FA613E">
        <w:rPr>
          <w:bCs/>
        </w:rPr>
        <w:t>p</w:t>
      </w:r>
      <w:r w:rsidR="00CB02A6" w:rsidRPr="00FA613E">
        <w:rPr>
          <w:bCs/>
        </w:rPr>
        <w:t xml:space="preserve">yruvate, </w:t>
      </w:r>
      <w:r w:rsidR="00DF4607" w:rsidRPr="00FA613E">
        <w:rPr>
          <w:bCs/>
        </w:rPr>
        <w:t>2</w:t>
      </w:r>
      <w:r w:rsidR="00CB02A6" w:rsidRPr="00FA613E">
        <w:rPr>
          <w:bCs/>
        </w:rPr>
        <w:t xml:space="preserve"> mM </w:t>
      </w:r>
      <w:r w:rsidR="006E193A" w:rsidRPr="00FA613E">
        <w:rPr>
          <w:bCs/>
        </w:rPr>
        <w:t>g</w:t>
      </w:r>
      <w:r w:rsidR="00CB02A6" w:rsidRPr="00FA613E">
        <w:rPr>
          <w:bCs/>
        </w:rPr>
        <w:t xml:space="preserve">lutamine, </w:t>
      </w:r>
      <w:r w:rsidR="003A72E1" w:rsidRPr="00FA613E">
        <w:rPr>
          <w:bCs/>
        </w:rPr>
        <w:t>100 U</w:t>
      </w:r>
      <w:r w:rsidR="00A3372C" w:rsidRPr="00FA613E">
        <w:rPr>
          <w:bCs/>
        </w:rPr>
        <w:t xml:space="preserve"> </w:t>
      </w:r>
      <w:r w:rsidR="003A72E1" w:rsidRPr="00FA613E">
        <w:rPr>
          <w:bCs/>
        </w:rPr>
        <w:t>mL</w:t>
      </w:r>
      <w:r w:rsidR="00A3372C" w:rsidRPr="00FA613E">
        <w:rPr>
          <w:bCs/>
          <w:vertAlign w:val="superscript"/>
        </w:rPr>
        <w:t>-1</w:t>
      </w:r>
      <w:r w:rsidR="003A72E1" w:rsidRPr="00FA613E">
        <w:rPr>
          <w:bCs/>
        </w:rPr>
        <w:t xml:space="preserve"> </w:t>
      </w:r>
      <w:r w:rsidR="006E193A" w:rsidRPr="00FA613E">
        <w:rPr>
          <w:bCs/>
        </w:rPr>
        <w:t>p</w:t>
      </w:r>
      <w:r w:rsidR="003A72E1" w:rsidRPr="00FA613E">
        <w:rPr>
          <w:bCs/>
        </w:rPr>
        <w:t xml:space="preserve">enicillin, 100 </w:t>
      </w:r>
      <w:r w:rsidR="003A72E1" w:rsidRPr="00FA613E">
        <w:rPr>
          <w:rFonts w:cstheme="minorHAnsi"/>
          <w:bCs/>
        </w:rPr>
        <w:t>µ</w:t>
      </w:r>
      <w:r w:rsidR="003A72E1" w:rsidRPr="00FA613E">
        <w:rPr>
          <w:bCs/>
        </w:rPr>
        <w:t>g</w:t>
      </w:r>
      <w:r w:rsidR="00A3372C" w:rsidRPr="00FA613E">
        <w:rPr>
          <w:bCs/>
        </w:rPr>
        <w:t xml:space="preserve"> </w:t>
      </w:r>
      <w:r w:rsidR="003A72E1" w:rsidRPr="00FA613E">
        <w:rPr>
          <w:bCs/>
        </w:rPr>
        <w:t>mL</w:t>
      </w:r>
      <w:r w:rsidR="00A3372C" w:rsidRPr="00FA613E">
        <w:rPr>
          <w:bCs/>
          <w:vertAlign w:val="superscript"/>
        </w:rPr>
        <w:t>-1</w:t>
      </w:r>
      <w:r w:rsidR="003A72E1" w:rsidRPr="00FA613E">
        <w:rPr>
          <w:bCs/>
        </w:rPr>
        <w:t xml:space="preserve"> </w:t>
      </w:r>
      <w:r w:rsidR="006E193A" w:rsidRPr="00FA613E">
        <w:rPr>
          <w:bCs/>
        </w:rPr>
        <w:t>s</w:t>
      </w:r>
      <w:r w:rsidR="003A72E1" w:rsidRPr="00FA613E">
        <w:rPr>
          <w:bCs/>
        </w:rPr>
        <w:t>treptomycin</w:t>
      </w:r>
      <w:r w:rsidR="00431BC4" w:rsidRPr="00FA613E">
        <w:rPr>
          <w:bCs/>
        </w:rPr>
        <w:t xml:space="preserve">, 10% heat-inactivated </w:t>
      </w:r>
      <w:r w:rsidR="00A670FF" w:rsidRPr="00FA613E">
        <w:rPr>
          <w:bCs/>
        </w:rPr>
        <w:t>foetal</w:t>
      </w:r>
      <w:r w:rsidR="00431BC4" w:rsidRPr="00FA613E">
        <w:rPr>
          <w:bCs/>
        </w:rPr>
        <w:t xml:space="preserve"> bovine serum (FBS)</w:t>
      </w:r>
      <w:r w:rsidR="001E53A9" w:rsidRPr="00FA613E">
        <w:rPr>
          <w:bCs/>
        </w:rPr>
        <w:t>)</w:t>
      </w:r>
      <w:r w:rsidR="00431BC4" w:rsidRPr="00FA613E">
        <w:rPr>
          <w:bCs/>
        </w:rPr>
        <w:t>.</w:t>
      </w:r>
      <w:r w:rsidR="001655E0" w:rsidRPr="00FA613E">
        <w:rPr>
          <w:bCs/>
        </w:rPr>
        <w:t xml:space="preserve"> HEK293F were obtained from Thermo Fisher Scientific and cultured in Freestyle293 medium (Thermo Fisher Scientific). </w:t>
      </w:r>
    </w:p>
    <w:bookmarkEnd w:id="1"/>
    <w:p w14:paraId="3E53514C" w14:textId="7C77FEE0" w:rsidR="00AA5814" w:rsidRPr="00FA613E" w:rsidRDefault="00AA5814" w:rsidP="008F3546">
      <w:pPr>
        <w:spacing w:line="480" w:lineRule="auto"/>
        <w:rPr>
          <w:b/>
        </w:rPr>
      </w:pPr>
      <w:r w:rsidRPr="00FA613E">
        <w:rPr>
          <w:b/>
        </w:rPr>
        <w:t>Animals</w:t>
      </w:r>
    </w:p>
    <w:p w14:paraId="563F415F" w14:textId="581560A8" w:rsidR="000E40AA" w:rsidRPr="00FA613E" w:rsidRDefault="74E5E8F5" w:rsidP="008F3546">
      <w:pPr>
        <w:spacing w:line="480" w:lineRule="auto"/>
      </w:pPr>
      <w:r w:rsidRPr="00FA613E">
        <w:t>Human (h)</w:t>
      </w:r>
      <w:r w:rsidR="71204E88" w:rsidRPr="00FA613E">
        <w:t>FcγRIIB</w:t>
      </w:r>
      <w:r w:rsidR="71204E88" w:rsidRPr="00FA613E">
        <w:rPr>
          <w:vertAlign w:val="superscript"/>
        </w:rPr>
        <w:t>+/−</w:t>
      </w:r>
      <w:r w:rsidR="71204E88" w:rsidRPr="00FA613E">
        <w:t xml:space="preserve"> C57BL/6 J mice</w:t>
      </w:r>
      <w:r w:rsidRPr="00FA613E">
        <w:rPr>
          <w:bCs/>
        </w:rPr>
        <w:t xml:space="preserve">, </w:t>
      </w:r>
      <w:r w:rsidR="71204E88" w:rsidRPr="00FA613E">
        <w:t>described previously</w:t>
      </w:r>
      <w:r w:rsidR="002F7B92" w:rsidRPr="00FA613E">
        <w:rPr>
          <w:bCs/>
        </w:rPr>
        <w:t xml:space="preserve"> </w:t>
      </w:r>
      <w:r w:rsidR="001D2FE1" w:rsidRPr="00FA613E">
        <w:rPr>
          <w:bCs/>
        </w:rPr>
        <w:fldChar w:fldCharType="begin">
          <w:fldData xml:space="preserve">PEVuZE5vdGU+PENpdGU+PEF1dGhvcj5Sb2doYW5pYW48L0F1dGhvcj48WWVhcj4yMDE1PC9ZZWFy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</w:fldData>
        </w:fldChar>
      </w:r>
      <w:r w:rsidR="001E0931" w:rsidRPr="00FA613E">
        <w:rPr>
          <w:bCs/>
        </w:rPr>
        <w:instrText xml:space="preserve"> ADDIN EN.CITE </w:instrText>
      </w:r>
      <w:r w:rsidR="001E0931" w:rsidRPr="00FA613E">
        <w:rPr>
          <w:bCs/>
        </w:rPr>
        <w:fldChar w:fldCharType="begin">
          <w:fldData xml:space="preserve">PEVuZE5vdGU+PENpdGU+PEF1dGhvcj5Sb2doYW5pYW48L0F1dGhvcj48WWVhcj4yMDE1PC9ZZWFy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</w:fldData>
        </w:fldChar>
      </w:r>
      <w:r w:rsidR="001E0931" w:rsidRPr="00FA613E">
        <w:rPr>
          <w:bCs/>
        </w:rPr>
        <w:instrText xml:space="preserve"> ADDIN EN.CITE.DATA </w:instrText>
      </w:r>
      <w:r w:rsidR="001E0931" w:rsidRPr="00FA613E">
        <w:rPr>
          <w:bCs/>
        </w:rPr>
      </w:r>
      <w:r w:rsidR="001E0931" w:rsidRPr="00FA613E">
        <w:rPr>
          <w:bCs/>
        </w:rPr>
        <w:fldChar w:fldCharType="end"/>
      </w:r>
      <w:r w:rsidR="001D2FE1" w:rsidRPr="00FA613E">
        <w:rPr>
          <w:bCs/>
        </w:rPr>
      </w:r>
      <w:r w:rsidR="001D2FE1" w:rsidRPr="00FA613E">
        <w:rPr>
          <w:bCs/>
        </w:rPr>
        <w:fldChar w:fldCharType="separate"/>
      </w:r>
      <w:r w:rsidR="001E0931" w:rsidRPr="00FA613E">
        <w:rPr>
          <w:bCs/>
          <w:noProof/>
        </w:rPr>
        <w:t>(5)</w:t>
      </w:r>
      <w:r w:rsidR="001D2FE1" w:rsidRPr="00FA613E">
        <w:rPr>
          <w:bCs/>
        </w:rPr>
        <w:fldChar w:fldCharType="end"/>
      </w:r>
      <w:r w:rsidR="002F7B92" w:rsidRPr="00FA613E">
        <w:rPr>
          <w:bCs/>
        </w:rPr>
        <w:t>,</w:t>
      </w:r>
      <w:r w:rsidRPr="00FA613E">
        <w:t xml:space="preserve"> were </w:t>
      </w:r>
      <w:r w:rsidR="540C93AD" w:rsidRPr="00FA613E">
        <w:t xml:space="preserve">maintained </w:t>
      </w:r>
      <w:r w:rsidRPr="00FA613E">
        <w:t xml:space="preserve">in local animal facilities </w:t>
      </w:r>
      <w:r w:rsidR="12E98BFA" w:rsidRPr="00FA613E">
        <w:t xml:space="preserve">in individually ventilated cages (IVC) under specific pathogen-free (SPF) conditions. </w:t>
      </w:r>
      <w:r w:rsidR="3E3E412E" w:rsidRPr="00FA613E">
        <w:t xml:space="preserve">The use of animals was approved by </w:t>
      </w:r>
      <w:r w:rsidR="71204E88" w:rsidRPr="00FA613E">
        <w:t xml:space="preserve">the </w:t>
      </w:r>
      <w:r w:rsidR="4C42583A" w:rsidRPr="00FA613E">
        <w:t>University of Southampton</w:t>
      </w:r>
      <w:r w:rsidR="71204E88" w:rsidRPr="00FA613E">
        <w:t xml:space="preserve"> Animal Welfare Ethical Review Board (AWERB)</w:t>
      </w:r>
      <w:r w:rsidR="750BD137" w:rsidRPr="00FA613E">
        <w:rPr>
          <w:bCs/>
        </w:rPr>
        <w:t xml:space="preserve"> </w:t>
      </w:r>
      <w:r w:rsidR="4453B226" w:rsidRPr="00FA613E">
        <w:t>and w</w:t>
      </w:r>
      <w:r w:rsidR="4CBE9BA4" w:rsidRPr="00FA613E">
        <w:t>as</w:t>
      </w:r>
      <w:r w:rsidR="4453B226" w:rsidRPr="00FA613E">
        <w:t xml:space="preserve"> conducted under</w:t>
      </w:r>
      <w:r w:rsidR="71204E88" w:rsidRPr="00FA613E">
        <w:t xml:space="preserve"> UK Home Office Project license</w:t>
      </w:r>
      <w:r w:rsidR="59074AB0" w:rsidRPr="00FA613E">
        <w:t xml:space="preserve"> P4D9C89EA</w:t>
      </w:r>
      <w:r w:rsidR="71204E88" w:rsidRPr="00FA613E">
        <w:t>. Experiments used both male and female mic</w:t>
      </w:r>
      <w:r w:rsidR="0BB117DE" w:rsidRPr="00FA613E">
        <w:t>e at</w:t>
      </w:r>
      <w:r w:rsidR="0755845C" w:rsidRPr="00FA613E">
        <w:t xml:space="preserve"> approximately</w:t>
      </w:r>
      <w:r w:rsidR="0BB117DE" w:rsidRPr="00FA613E">
        <w:rPr>
          <w:bCs/>
        </w:rPr>
        <w:t xml:space="preserve"> </w:t>
      </w:r>
      <w:r w:rsidR="6B39E994" w:rsidRPr="00FA613E">
        <w:t>12 weeks</w:t>
      </w:r>
      <w:r w:rsidR="0BB117DE" w:rsidRPr="00FA613E">
        <w:t xml:space="preserve"> of age</w:t>
      </w:r>
      <w:r w:rsidR="71204E88" w:rsidRPr="00FA613E">
        <w:rPr>
          <w:bCs/>
        </w:rPr>
        <w:t xml:space="preserve">. </w:t>
      </w:r>
      <w:r w:rsidR="750BD137" w:rsidRPr="00FA613E">
        <w:t xml:space="preserve">Groups were age and sex-matched. </w:t>
      </w:r>
      <w:r w:rsidR="71204E88" w:rsidRPr="00FA613E">
        <w:t xml:space="preserve">Mice were maintained on a 12-h light/dark cycle, </w:t>
      </w:r>
      <w:r w:rsidR="750BD137" w:rsidRPr="00FA613E">
        <w:t xml:space="preserve">with </w:t>
      </w:r>
      <w:r w:rsidR="71204E88" w:rsidRPr="00FA613E">
        <w:t>food and water</w:t>
      </w:r>
      <w:r w:rsidR="3C9AB226" w:rsidRPr="00FA613E">
        <w:t xml:space="preserve"> available</w:t>
      </w:r>
      <w:r w:rsidR="750BD137" w:rsidRPr="00FA613E">
        <w:rPr>
          <w:bCs/>
        </w:rPr>
        <w:t xml:space="preserve"> </w:t>
      </w:r>
      <w:r w:rsidR="750BD137" w:rsidRPr="00FA613E">
        <w:rPr>
          <w:i/>
          <w:iCs/>
        </w:rPr>
        <w:t>ad libitum</w:t>
      </w:r>
      <w:r w:rsidR="3C9AB226" w:rsidRPr="00FA613E">
        <w:rPr>
          <w:bCs/>
        </w:rPr>
        <w:t>.</w:t>
      </w:r>
      <w:r w:rsidR="3C400C8B" w:rsidRPr="00FA613E">
        <w:rPr>
          <w:bCs/>
        </w:rPr>
        <w:t xml:space="preserve"> </w:t>
      </w:r>
      <w:r w:rsidR="0E66434C" w:rsidRPr="00FA613E">
        <w:t xml:space="preserve">For </w:t>
      </w:r>
      <w:r w:rsidR="0E66434C" w:rsidRPr="00FA613E">
        <w:rPr>
          <w:i/>
          <w:iCs/>
        </w:rPr>
        <w:t>in vivo</w:t>
      </w:r>
      <w:r w:rsidR="0E66434C" w:rsidRPr="00FA613E">
        <w:t xml:space="preserve"> administration, </w:t>
      </w:r>
      <w:r w:rsidR="666D7AF5" w:rsidRPr="00FA613E">
        <w:t>PLX51107</w:t>
      </w:r>
      <w:r w:rsidR="7C3FB361" w:rsidRPr="00FA613E">
        <w:rPr>
          <w:bCs/>
        </w:rPr>
        <w:t xml:space="preserve"> (</w:t>
      </w:r>
      <w:r w:rsidR="7C3FB361" w:rsidRPr="00FA613E">
        <w:t>Selleck</w:t>
      </w:r>
      <w:r w:rsidR="6CABA7ED" w:rsidRPr="00FA613E">
        <w:t>chem</w:t>
      </w:r>
      <w:r w:rsidR="6CABA7ED" w:rsidRPr="00FA613E">
        <w:rPr>
          <w:bCs/>
        </w:rPr>
        <w:t>)</w:t>
      </w:r>
      <w:r w:rsidR="0E66434C" w:rsidRPr="00FA613E">
        <w:t xml:space="preserve"> was formulated in 10% n-methyl</w:t>
      </w:r>
      <w:r w:rsidR="4F8EA58A" w:rsidRPr="00FA613E">
        <w:t xml:space="preserve">-2-pyrrolidone, </w:t>
      </w:r>
      <w:r w:rsidR="0E66434C" w:rsidRPr="00FA613E">
        <w:t>40% polyethylene glycol-400, 5% tocopherol methoxypolyethylene glycol succinate, and 5% Poloxamer 407</w:t>
      </w:r>
      <w:r w:rsidR="4F8EA58A" w:rsidRPr="00FA613E">
        <w:rPr>
          <w:bCs/>
        </w:rPr>
        <w:t>,</w:t>
      </w:r>
      <w:r w:rsidR="0E66434C" w:rsidRPr="00FA613E">
        <w:t xml:space="preserve"> as previously described</w:t>
      </w:r>
      <w:r w:rsidR="6CABA7ED" w:rsidRPr="00FA613E">
        <w:rPr>
          <w:bCs/>
        </w:rPr>
        <w:t>,</w:t>
      </w:r>
      <w:r w:rsidR="00794AA0" w:rsidRPr="00FA613E">
        <w:rPr>
          <w:bCs/>
        </w:rPr>
        <w:fldChar w:fldCharType="begin"/>
      </w:r>
      <w:r w:rsidR="00CA6B83" w:rsidRPr="00FA613E">
        <w:rPr>
          <w:bCs/>
        </w:rPr>
        <w:instrText xml:space="preserve"> ADDIN EN.CITE &lt;EndNote&gt;&lt;Cite&gt;&lt;Author&gt;Cummin&lt;/Author&gt;&lt;Year&gt;2020&lt;/Year&gt;&lt;RecNum&gt;3&lt;/RecNum&gt;&lt;DisplayText&gt;(71)&lt;/DisplayText&gt;&lt;record&gt;&lt;rec-number&gt;3&lt;/rec-number&gt;&lt;foreign-keys&gt;&lt;key app="EN" db-id="rrwwfarx4r2203e50sfptex6w2wapxsev9r0" timestamp="1723192903"&gt;3&lt;/key&gt;&lt;/foreign-keys&gt;&lt;ref-type name="Journal Article"&gt;17&lt;/ref-type&gt;&lt;contributors&gt;&lt;authors&gt;&lt;author&gt;Cummin, T. E. C.&lt;/author&gt;&lt;author&gt;Cox, K. L.&lt;/author&gt;&lt;author&gt;Murray, T. D.&lt;/author&gt;&lt;author&gt;Turaj, A. H.&lt;/author&gt;&lt;author&gt;Dunning, L.&lt;/author&gt;&lt;author&gt;English, V. L.&lt;/author&gt;&lt;author&gt;Fell, R.&lt;/author&gt;&lt;author&gt;Packham, G.&lt;/author&gt;&lt;author&gt;Ma, Y.&lt;/author&gt;&lt;author&gt;Powell, B.&lt;/author&gt;&lt;author&gt;Johnson, P. W. M.&lt;/author&gt;&lt;author&gt;Cragg, M. S.&lt;/author&gt;&lt;author&gt;Carter, M. J.&lt;/author&gt;&lt;/authors&gt;&lt;/contributors&gt;&lt;auth-address&gt;Univ Southampton, Fac Med, Ctr Canc Immunol, Antibody &amp;amp; Vaccine Grp, Southampton, Hants, England&amp;#xD;Univ Southampton, Fac Med, Ctr Canc Immunol, Preclin Unit, Southampton, Hants, England&amp;#xD;Univ Southampton, Fac Med, Canc Sci Unit, Canc Res UK Ctr, Southampton, Hants, England&amp;#xD;Plexxikon Inc, Berkeley, CA USA&lt;/auth-address&gt;&lt;titles&gt;&lt;title&gt;BET inhibitors synergize with venetoclax to induce apoptosis in MYC-driven lymphomas with high BCL-2 expression&lt;/title&gt;&lt;secondary-title&gt;Blood Advances&lt;/secondary-title&gt;&lt;alt-title&gt;Blood Adv&lt;/alt-title&gt;&lt;/titles&gt;&lt;pages&gt;3316-3328&lt;/pages&gt;&lt;volume&gt;4&lt;/volume&gt;&lt;number&gt;14&lt;/number&gt;&lt;keywords&gt;&lt;keyword&gt;b-cell lymphoma&lt;/keyword&gt;&lt;keyword&gt;antitumor-activity&lt;/keyword&gt;&lt;keyword&gt;bh3-only proteins&lt;/keyword&gt;&lt;keyword&gt;family&lt;/keyword&gt;&lt;keyword&gt;bim&lt;/keyword&gt;&lt;keyword&gt;bromodomain&lt;/keyword&gt;&lt;keyword&gt;enhancers&lt;/keyword&gt;&lt;keyword&gt;survival&lt;/keyword&gt;&lt;keyword&gt;requires&lt;/keyword&gt;&lt;keyword&gt;deletion&lt;/keyword&gt;&lt;/keywords&gt;&lt;dates&gt;&lt;year&gt;2020&lt;/year&gt;&lt;pub-dates&gt;&lt;date&gt;Jul&lt;/date&gt;&lt;/pub-dates&gt;&lt;/dates&gt;&lt;isbn&gt;2473-9529&lt;/isbn&gt;&lt;accession-num&gt;WOS:000556049900015&lt;/accession-num&gt;&lt;urls&gt;&lt;related-urls&gt;&lt;url&gt;&amp;lt;Go to ISI&amp;gt;://WOS:000556049900015&lt;/url&gt;&lt;/related-urls&gt;&lt;/urls&gt;&lt;electronic-resource-num&gt;10.1182/bloodadvances.2020002231&lt;/electronic-resource-num&gt;&lt;language&gt;English&lt;/language&gt;&lt;/record&gt;&lt;/Cite&gt;&lt;/EndNote&gt;</w:instrText>
      </w:r>
      <w:r w:rsidR="00794AA0" w:rsidRPr="00FA613E">
        <w:rPr>
          <w:bCs/>
        </w:rPr>
        <w:fldChar w:fldCharType="separate"/>
      </w:r>
      <w:r w:rsidR="00CA6B83" w:rsidRPr="00FA613E">
        <w:rPr>
          <w:bCs/>
          <w:noProof/>
        </w:rPr>
        <w:t>(71)</w:t>
      </w:r>
      <w:r w:rsidR="00794AA0" w:rsidRPr="00FA613E">
        <w:rPr>
          <w:bCs/>
        </w:rPr>
        <w:fldChar w:fldCharType="end"/>
      </w:r>
      <w:r w:rsidR="6CABA7ED" w:rsidRPr="00FA613E">
        <w:t xml:space="preserve"> and administered</w:t>
      </w:r>
      <w:r w:rsidR="66BDC9C3" w:rsidRPr="00FA613E">
        <w:t xml:space="preserve"> at 10 mg/kg</w:t>
      </w:r>
      <w:r w:rsidR="6CABA7ED" w:rsidRPr="00FA613E">
        <w:rPr>
          <w:bCs/>
        </w:rPr>
        <w:t xml:space="preserve"> </w:t>
      </w:r>
      <w:r w:rsidR="6CABA7ED" w:rsidRPr="00FA613E">
        <w:rPr>
          <w:i/>
          <w:iCs/>
        </w:rPr>
        <w:t>per os</w:t>
      </w:r>
      <w:r w:rsidR="6CABA7ED" w:rsidRPr="00FA613E">
        <w:t xml:space="preserve"> by gavage </w:t>
      </w:r>
      <w:r w:rsidR="423C66AE" w:rsidRPr="00FA613E">
        <w:t>once daily.</w:t>
      </w:r>
      <w:r w:rsidR="36C909DD" w:rsidRPr="00FA613E">
        <w:t xml:space="preserve"> Animals were monitored daily for </w:t>
      </w:r>
      <w:r w:rsidR="599B7C6F" w:rsidRPr="00FA613E">
        <w:t>adverse effects</w:t>
      </w:r>
      <w:r w:rsidR="1F6546C5" w:rsidRPr="00FA613E">
        <w:t>, with no toxicities apparent in the study</w:t>
      </w:r>
      <w:r w:rsidR="599B7C6F" w:rsidRPr="00FA613E">
        <w:rPr>
          <w:bCs/>
        </w:rPr>
        <w:t xml:space="preserve">. </w:t>
      </w:r>
      <w:r w:rsidR="66BDC9C3" w:rsidRPr="00FA613E">
        <w:t>Animal tissues were extracted</w:t>
      </w:r>
      <w:r w:rsidR="7E71B594" w:rsidRPr="00FA613E">
        <w:t xml:space="preserve"> and</w:t>
      </w:r>
      <w:r w:rsidR="66BDC9C3" w:rsidRPr="00FA613E">
        <w:t xml:space="preserve"> disaggregated to form single cell suspensions</w:t>
      </w:r>
      <w:r w:rsidR="041FC91E" w:rsidRPr="00FA613E">
        <w:rPr>
          <w:bCs/>
        </w:rPr>
        <w:t xml:space="preserve"> </w:t>
      </w:r>
      <w:r w:rsidR="66BDC9C3" w:rsidRPr="00FA613E">
        <w:t>as previously described.</w:t>
      </w:r>
      <w:r w:rsidR="008A7138" w:rsidRPr="00FA613E">
        <w:rPr>
          <w:bCs/>
        </w:rPr>
        <w:fldChar w:fldCharType="begin"/>
      </w:r>
      <w:r w:rsidR="009F1319" w:rsidRPr="00FA613E">
        <w:rPr>
          <w:bCs/>
        </w:rPr>
        <w:instrText xml:space="preserve"> ADDIN EN.CITE &lt;EndNote&gt;&lt;Cite&gt;&lt;Author&gt;Hussain&lt;/Author&gt;&lt;Year&gt;2022&lt;/Year&gt;&lt;RecNum&gt;1&lt;/RecNum&gt;&lt;DisplayText&gt;(23)&lt;/DisplayText&gt;&lt;record&gt;&lt;rec-number&gt;1&lt;/rec-number&gt;&lt;foreign-keys&gt;&lt;key app="EN" db-id="rrwwfarx4r2203e50sfptex6w2wapxsev9r0" timestamp="1723192213"&gt;1&lt;/key&gt;&lt;/foreign-keys&gt;&lt;ref-type name="Journal Article"&gt;17&lt;/ref-type&gt;&lt;contributors&gt;&lt;authors&gt;&lt;author&gt;Hussain, Khiyam&lt;/author&gt;&lt;author&gt;Liu, Rena&lt;/author&gt;&lt;author&gt;Smith, Rosanna C. G.&lt;/author&gt;&lt;author&gt;Müller, Kri T. J.&lt;/author&gt;&lt;author&gt;Ghorbani, Mohammadmersad&lt;/author&gt;&lt;author&gt;Macari, Sofia&lt;/author&gt;&lt;author&gt;Cleary, Kirstie L. S.&lt;/author&gt;&lt;author&gt;Oldham, Robert J.&lt;/author&gt;&lt;author&gt;Foxall, Russell B.&lt;/author&gt;&lt;author&gt;James, Sonya&lt;/author&gt;&lt;author&gt;Booth, Steven G.&lt;/author&gt;&lt;author&gt;Murray, Tom&lt;/author&gt;&lt;author&gt;Dahal, Lekh N.&lt;/author&gt;&lt;author&gt;Hargreaves, Chantal E.&lt;/author&gt;&lt;author&gt;Kemp, Robert S.&lt;/author&gt;&lt;author&gt;Longley, Jemma&lt;/author&gt;&lt;author&gt;Douglas, James&lt;/author&gt;&lt;author&gt;Markham, Hannah&lt;/author&gt;&lt;author&gt;Chee, Serena J.&lt;/author&gt;&lt;author&gt;Stopforth, Richard J.&lt;/author&gt;&lt;author&gt;Roghanian, Ali&lt;/author&gt;&lt;author&gt;Carter, Matthew J.&lt;/author&gt;&lt;author&gt;Ottensmeier, Christian H.&lt;/author&gt;&lt;author&gt;Frendéus, Bjorn&lt;/author&gt;&lt;author&gt;Cutress, Ramsey I.&lt;/author&gt;&lt;author&gt;French, Ruth R.&lt;/author&gt;&lt;author&gt;Glennie, Martin J.&lt;/author&gt;&lt;author&gt;Strefford, Jonathan C.&lt;/author&gt;&lt;author&gt;Thirdborough, Stephen M.&lt;/author&gt;&lt;author&gt;Beers, Stephen A.&lt;/author&gt;&lt;author&gt;Cragg, Mark S.&lt;/author&gt;&lt;/authors&gt;&lt;/contributors&gt;&lt;titles&gt;&lt;title&gt;HIF activation enhances FcγRIIb expression on mononuclear phagocytes impeding tumor targeting antibody immunotherapy&lt;/title&gt;&lt;secondary-title&gt;Journal of Experimental &amp;amp; Clinical Cancer Research&lt;/secondary-title&gt;&lt;/titles&gt;&lt;pages&gt;131&lt;/pages&gt;&lt;volume&gt;41&lt;/volume&gt;&lt;number&gt;1&lt;/number&gt;&lt;dates&gt;&lt;year&gt;2022&lt;/year&gt;&lt;pub-dates&gt;&lt;date&gt;2022/04/07&lt;/date&gt;&lt;/pub-dates&gt;&lt;/dates&gt;&lt;isbn&gt;1756-9966&lt;/isbn&gt;&lt;urls&gt;&lt;related-urls&gt;&lt;url&gt;https://doi.org/10.1186/s13046-022-02294-5&lt;/url&gt;&lt;/related-urls&gt;&lt;/urls&gt;&lt;electronic-resource-num&gt;10.1186/s13046-022-02294-5&lt;/electronic-resource-num&gt;&lt;/record&gt;&lt;/Cite&gt;&lt;/EndNote&gt;</w:instrText>
      </w:r>
      <w:r w:rsidR="008A7138" w:rsidRPr="00FA613E">
        <w:rPr>
          <w:bCs/>
        </w:rPr>
        <w:fldChar w:fldCharType="separate"/>
      </w:r>
      <w:r w:rsidR="009F1319" w:rsidRPr="00FA613E">
        <w:rPr>
          <w:bCs/>
          <w:noProof/>
        </w:rPr>
        <w:t>(23)</w:t>
      </w:r>
      <w:r w:rsidR="008A7138" w:rsidRPr="00FA613E">
        <w:rPr>
          <w:bCs/>
        </w:rPr>
        <w:fldChar w:fldCharType="end"/>
      </w:r>
      <w:r w:rsidR="55F8A7CC" w:rsidRPr="00FA613E">
        <w:rPr>
          <w:bCs/>
        </w:rPr>
        <w:t xml:space="preserve"> </w:t>
      </w:r>
    </w:p>
    <w:p w14:paraId="2A986D9E" w14:textId="320FF359" w:rsidR="00847A20" w:rsidRPr="00FA613E" w:rsidRDefault="00DF2381" w:rsidP="008F3546">
      <w:pPr>
        <w:spacing w:line="480" w:lineRule="auto"/>
        <w:rPr>
          <w:b/>
          <w:bCs/>
        </w:rPr>
      </w:pPr>
      <w:r w:rsidRPr="00FA613E">
        <w:rPr>
          <w:b/>
          <w:bCs/>
        </w:rPr>
        <w:t xml:space="preserve">Human FcγR </w:t>
      </w:r>
      <w:r w:rsidR="00D50A58" w:rsidRPr="00FA613E">
        <w:rPr>
          <w:b/>
          <w:bCs/>
        </w:rPr>
        <w:t>TSS annotation and</w:t>
      </w:r>
      <w:r w:rsidRPr="00FA613E">
        <w:rPr>
          <w:b/>
          <w:bCs/>
        </w:rPr>
        <w:t xml:space="preserve"> </w:t>
      </w:r>
      <w:r w:rsidR="00847A20" w:rsidRPr="00FA613E">
        <w:rPr>
          <w:b/>
          <w:bCs/>
        </w:rPr>
        <w:t>Reporter Assay</w:t>
      </w:r>
      <w:r w:rsidR="00D50A58" w:rsidRPr="00FA613E">
        <w:rPr>
          <w:b/>
          <w:bCs/>
        </w:rPr>
        <w:t>s</w:t>
      </w:r>
    </w:p>
    <w:p w14:paraId="692CA0FF" w14:textId="6A0D2A3C" w:rsidR="004227F2" w:rsidRPr="00FA613E" w:rsidRDefault="00D528C2" w:rsidP="008F3546">
      <w:pPr>
        <w:spacing w:line="480" w:lineRule="auto"/>
      </w:pPr>
      <w:r w:rsidRPr="00FA613E">
        <w:lastRenderedPageBreak/>
        <w:t xml:space="preserve">A representative TSS position per </w:t>
      </w:r>
      <w:r w:rsidR="000229A0" w:rsidRPr="00FA613E">
        <w:t xml:space="preserve">FcγR </w:t>
      </w:r>
      <w:r w:rsidRPr="00FA613E">
        <w:t xml:space="preserve">gene was determined from Ensembl v97 (July 2019) annotation. The representative TSS chosen has </w:t>
      </w:r>
      <w:r w:rsidR="000229A0" w:rsidRPr="00FA613E">
        <w:t>the greatest</w:t>
      </w:r>
      <w:r w:rsidRPr="00FA613E">
        <w:t xml:space="preserve"> number of Ensembl Havana transcripts, else the most transcripts, else is the most 5’, and was implemented using CiiiDER</w:t>
      </w:r>
      <w:r w:rsidR="00C66260" w:rsidRPr="00FA613E">
        <w:t xml:space="preserve"> </w:t>
      </w:r>
      <w:r w:rsidR="00C66260" w:rsidRPr="00FA613E">
        <w:fldChar w:fldCharType="begin"/>
      </w:r>
      <w:r w:rsidR="00CA6B83" w:rsidRPr="00FA613E">
        <w:instrText xml:space="preserve"> ADDIN EN.CITE &lt;EndNote&gt;&lt;Cite&gt;&lt;Author&gt;Gearing&lt;/Author&gt;&lt;Year&gt;2019&lt;/Year&gt;&lt;RecNum&gt;113&lt;/RecNum&gt;&lt;DisplayText&gt;(72)&lt;/DisplayText&gt;&lt;record&gt;&lt;rec-number&gt;113&lt;/rec-number&gt;&lt;foreign-keys&gt;&lt;key app="EN" db-id="rrwwfarx4r2203e50sfptex6w2wapxsev9r0" timestamp="1732008045"&gt;113&lt;/key&gt;&lt;/foreign-keys&gt;&lt;ref-type name="Journal Article"&gt;17&lt;/ref-type&gt;&lt;contributors&gt;&lt;authors&gt;&lt;author&gt;Gearing, L. J.&lt;/author&gt;&lt;author&gt;Cumming, H. E.&lt;/author&gt;&lt;author&gt;Chapman, R.&lt;/author&gt;&lt;author&gt;Finkel, A. M.&lt;/author&gt;&lt;author&gt;Woodhouse, I. B.&lt;/author&gt;&lt;author&gt;Luu, K.&lt;/author&gt;&lt;author&gt;Gould, J. A.&lt;/author&gt;&lt;author&gt;Forster, S. C.&lt;/author&gt;&lt;author&gt;Hertzog, P. J.&lt;/author&gt;&lt;/authors&gt;&lt;/contributors&gt;&lt;auth-address&gt;Hudson Inst Med Res, Ctr Innate Immun &amp;amp; Infect Dis, Clayton, Vic, Australia&amp;#xD;Monash Univ, Dept Mol Translat Sci, Clayton, Vic, Australia&lt;/auth-address&gt;&lt;titles&gt;&lt;title&gt;CiiiDER: A tool for predicting and analysing transcription factor binding sit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4&lt;/volume&gt;&lt;number&gt;9&lt;/number&gt;&lt;keywords&gt;&lt;keyword&gt;open-access database&lt;/keyword&gt;&lt;keyword&gt;DNA&lt;/keyword&gt;&lt;keyword&gt;jaspar&lt;/keyword&gt;&lt;keyword&gt;interferome&lt;/keyword&gt;&lt;keyword&gt;pathways&lt;/keyword&gt;&lt;keyword&gt;elements&lt;/keyword&gt;&lt;keyword&gt;update&lt;/keyword&gt;&lt;keyword&gt;motifs&lt;/keyword&gt;&lt;/keywords&gt;&lt;dates&gt;&lt;year&gt;2019&lt;/year&gt;&lt;pub-dates&gt;&lt;date&gt;Sep 4&lt;/date&gt;&lt;/pub-dates&gt;&lt;/dates&gt;&lt;isbn&gt;1932-6203&lt;/isbn&gt;&lt;accession-num&gt;WOS:000486313000003&lt;/accession-num&gt;&lt;urls&gt;&lt;related-urls&gt;&lt;url&gt;&amp;lt;Go to ISI&amp;gt;://WOS:000486313000003&lt;/url&gt;&lt;/related-urls&gt;&lt;/urls&gt;&lt;electronic-resource-num&gt;ARTN e0215495&amp;#xD;10.1371/journal.pone.0215495&lt;/electronic-resource-num&gt;&lt;language&gt;English&lt;/language&gt;&lt;/record&gt;&lt;/Cite&gt;&lt;/EndNote&gt;</w:instrText>
      </w:r>
      <w:r w:rsidR="00C66260" w:rsidRPr="00FA613E">
        <w:fldChar w:fldCharType="separate"/>
      </w:r>
      <w:r w:rsidR="00CA6B83" w:rsidRPr="00FA613E">
        <w:rPr>
          <w:noProof/>
        </w:rPr>
        <w:t>(72)</w:t>
      </w:r>
      <w:r w:rsidR="00C66260" w:rsidRPr="00FA613E">
        <w:fldChar w:fldCharType="end"/>
      </w:r>
      <w:r w:rsidRPr="00FA613E">
        <w:t xml:space="preserve">. TSS coordinates are </w:t>
      </w:r>
      <w:r w:rsidR="000229A0" w:rsidRPr="00FA613E">
        <w:t>+1</w:t>
      </w:r>
      <w:r w:rsidRPr="00FA613E">
        <w:t>-based.</w:t>
      </w:r>
      <w:r w:rsidR="00DF2381" w:rsidRPr="00FA613E">
        <w:t xml:space="preserve"> The human FcγRIIB TSS was defined as</w:t>
      </w:r>
      <w:r w:rsidR="00FA7380" w:rsidRPr="00FA613E">
        <w:t xml:space="preserve"> 161,663,160 using the</w:t>
      </w:r>
      <w:r w:rsidR="00CE48BF" w:rsidRPr="00FA613E">
        <w:t xml:space="preserve"> chromosome 1, GRCh38.p14 Primary Assembly (</w:t>
      </w:r>
      <w:r w:rsidR="00FA7380" w:rsidRPr="00FA613E">
        <w:t>NC_000001.11</w:t>
      </w:r>
      <w:r w:rsidR="00CE48BF" w:rsidRPr="00FA613E">
        <w:t>), as</w:t>
      </w:r>
      <w:r w:rsidR="0228BD93" w:rsidRPr="00FA613E">
        <w:t xml:space="preserve"> outlined in Supplementary figure 1A. Positional information, both from this study and the wider </w:t>
      </w:r>
      <w:r w:rsidR="7F99B147" w:rsidRPr="00FA613E">
        <w:t>literature</w:t>
      </w:r>
      <w:r w:rsidR="0228BD93" w:rsidRPr="00FA613E">
        <w:rPr>
          <w:bCs/>
        </w:rPr>
        <w:t xml:space="preserve">, </w:t>
      </w:r>
      <w:r w:rsidR="7F99B147" w:rsidRPr="00FA613E">
        <w:t xml:space="preserve">have been updated to reflect this </w:t>
      </w:r>
      <w:r w:rsidR="00E04620" w:rsidRPr="00FA613E">
        <w:t>nomenclature</w:t>
      </w:r>
      <w:r w:rsidR="009C33D5" w:rsidRPr="00FA613E">
        <w:t>.</w:t>
      </w:r>
      <w:r w:rsidR="7F99B147" w:rsidRPr="00FA613E">
        <w:t xml:space="preserve"> </w:t>
      </w:r>
      <w:r w:rsidR="002D4580" w:rsidRPr="00FA613E">
        <w:t>A</w:t>
      </w:r>
      <w:r w:rsidR="17BA77F2" w:rsidRPr="00FA613E">
        <w:t xml:space="preserve"> h</w:t>
      </w:r>
      <w:r w:rsidR="2AAB1ECB" w:rsidRPr="00FA613E">
        <w:t>uman FcγRIIB</w:t>
      </w:r>
      <w:r w:rsidR="17BA77F2" w:rsidRPr="00FA613E">
        <w:t xml:space="preserve"> 1 Kb</w:t>
      </w:r>
      <w:r w:rsidR="2AAB1ECB" w:rsidRPr="00FA613E">
        <w:rPr>
          <w:bCs/>
        </w:rPr>
        <w:t xml:space="preserve"> </w:t>
      </w:r>
      <w:r w:rsidR="1D837958" w:rsidRPr="00FA613E">
        <w:t xml:space="preserve">promoter fragment (Supplementary Table 1) </w:t>
      </w:r>
      <w:r w:rsidR="17BA77F2" w:rsidRPr="00FA613E">
        <w:t xml:space="preserve">was cloned from </w:t>
      </w:r>
      <w:r w:rsidR="47A73EE1" w:rsidRPr="00FA613E">
        <w:t>Raji</w:t>
      </w:r>
      <w:r w:rsidR="2E81CE92" w:rsidRPr="00FA613E">
        <w:t xml:space="preserve"> genomic DNA</w:t>
      </w:r>
      <w:r w:rsidR="1D7E3BCB" w:rsidRPr="00FA613E">
        <w:t xml:space="preserve">, as described </w:t>
      </w:r>
      <w:r w:rsidR="4C02DF58" w:rsidRPr="00FA613E">
        <w:t>in</w:t>
      </w:r>
      <w:r w:rsidR="002F7B92" w:rsidRPr="00FA613E">
        <w:t xml:space="preserve"> </w:t>
      </w:r>
      <w:r w:rsidR="00246008" w:rsidRPr="00FA613E">
        <w:rPr>
          <w:bCs/>
        </w:rPr>
        <w:fldChar w:fldCharType="begin">
          <w:fldData xml:space="preserve">PEVuZE5vdGU+PENpdGU+PEF1dGhvcj5Sb2doYW5pYW48L0F1dGhvcj48WWVhcj4yMDE1PC9ZZWFy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</w:fldData>
        </w:fldChar>
      </w:r>
      <w:r w:rsidR="001E0931" w:rsidRPr="00FA613E">
        <w:rPr>
          <w:bCs/>
        </w:rPr>
        <w:instrText xml:space="preserve"> ADDIN EN.CITE </w:instrText>
      </w:r>
      <w:r w:rsidR="001E0931" w:rsidRPr="00FA613E">
        <w:rPr>
          <w:bCs/>
        </w:rPr>
        <w:fldChar w:fldCharType="begin">
          <w:fldData xml:space="preserve">PEVuZE5vdGU+PENpdGU+PEF1dGhvcj5Sb2doYW5pYW48L0F1dGhvcj48WWVhcj4yMDE1PC9ZZWFy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</w:fldData>
        </w:fldChar>
      </w:r>
      <w:r w:rsidR="001E0931" w:rsidRPr="00FA613E">
        <w:rPr>
          <w:bCs/>
        </w:rPr>
        <w:instrText xml:space="preserve"> ADDIN EN.CITE.DATA </w:instrText>
      </w:r>
      <w:r w:rsidR="001E0931" w:rsidRPr="00FA613E">
        <w:rPr>
          <w:bCs/>
        </w:rPr>
      </w:r>
      <w:r w:rsidR="001E0931" w:rsidRPr="00FA613E">
        <w:rPr>
          <w:bCs/>
        </w:rPr>
        <w:fldChar w:fldCharType="end"/>
      </w:r>
      <w:r w:rsidR="00246008" w:rsidRPr="00FA613E">
        <w:rPr>
          <w:bCs/>
        </w:rPr>
      </w:r>
      <w:r w:rsidR="00246008" w:rsidRPr="00FA613E">
        <w:rPr>
          <w:bCs/>
        </w:rPr>
        <w:fldChar w:fldCharType="separate"/>
      </w:r>
      <w:r w:rsidR="001E0931" w:rsidRPr="00FA613E">
        <w:rPr>
          <w:bCs/>
          <w:noProof/>
        </w:rPr>
        <w:t>(5)</w:t>
      </w:r>
      <w:r w:rsidR="00246008" w:rsidRPr="00FA613E">
        <w:rPr>
          <w:bCs/>
        </w:rPr>
        <w:fldChar w:fldCharType="end"/>
      </w:r>
      <w:r w:rsidR="002F7B92" w:rsidRPr="00FA613E">
        <w:rPr>
          <w:bCs/>
        </w:rPr>
        <w:t>,</w:t>
      </w:r>
      <w:r w:rsidR="1D7E3BCB" w:rsidRPr="00FA613E">
        <w:rPr>
          <w:bCs/>
        </w:rPr>
        <w:t xml:space="preserve"> </w:t>
      </w:r>
      <w:r w:rsidR="00432F9E" w:rsidRPr="00FA613E">
        <w:t>and ligated into pMCS</w:t>
      </w:r>
      <w:r w:rsidR="00432F9E" w:rsidRPr="00FA613E">
        <w:rPr>
          <w:bCs/>
        </w:rPr>
        <w:t xml:space="preserve"> </w:t>
      </w:r>
      <w:r w:rsidR="00432F9E" w:rsidRPr="00FA613E">
        <w:t xml:space="preserve">Cypridina Luc (Thermo Fisher). Deletion constructs (Supplementary Table 1) were created by using </w:t>
      </w:r>
      <w:r w:rsidR="001C1382" w:rsidRPr="00FA613E">
        <w:t xml:space="preserve">a </w:t>
      </w:r>
      <w:r w:rsidR="00432F9E" w:rsidRPr="00FA613E">
        <w:t>site-directed mutagenesis approach. PCR primers were designed to flank the proposed deletion sites</w:t>
      </w:r>
      <w:r w:rsidR="001C1382" w:rsidRPr="00FA613E">
        <w:t>.</w:t>
      </w:r>
      <w:r w:rsidR="00432F9E" w:rsidRPr="00FA613E">
        <w:t xml:space="preserve"> PCR of the pMCS Cypridina Luc plasmid was performed using Phusion High-Fidelity DNA Polymerase (N</w:t>
      </w:r>
      <w:r w:rsidR="001C1382" w:rsidRPr="00FA613E">
        <w:t>ew England Biolabs</w:t>
      </w:r>
      <w:r w:rsidR="00432F9E" w:rsidRPr="00FA613E">
        <w:t xml:space="preserve">). </w:t>
      </w:r>
      <w:r w:rsidR="00D737D0" w:rsidRPr="00FA613E">
        <w:t xml:space="preserve">The </w:t>
      </w:r>
      <w:r w:rsidR="00432F9E" w:rsidRPr="00FA613E">
        <w:t>PCR product was gel purified using QIAquick Gel Extraction Kit (Qiagen)</w:t>
      </w:r>
      <w:r w:rsidR="00D737D0" w:rsidRPr="00FA613E">
        <w:t xml:space="preserve"> and was subsequently </w:t>
      </w:r>
      <w:r w:rsidR="00432F9E" w:rsidRPr="00FA613E">
        <w:t>treated with DpnI to destroy the original plasmid (N</w:t>
      </w:r>
      <w:r w:rsidR="00145231" w:rsidRPr="00FA613E">
        <w:t>ew England Biolabs</w:t>
      </w:r>
      <w:r w:rsidR="00432F9E" w:rsidRPr="00FA613E">
        <w:t>), phosphorylated using T4 Polynucleotide Kinase (</w:t>
      </w:r>
      <w:r w:rsidR="00145231" w:rsidRPr="00FA613E">
        <w:t>New England Biolabs</w:t>
      </w:r>
      <w:r w:rsidR="00432F9E" w:rsidRPr="00FA613E">
        <w:t>) and self-ligated overnight using T4 DNA Ligase</w:t>
      </w:r>
      <w:r w:rsidR="00050213" w:rsidRPr="00FA613E">
        <w:t xml:space="preserve"> (New Engla</w:t>
      </w:r>
      <w:r w:rsidR="00990673" w:rsidRPr="00FA613E">
        <w:t>nd Biolabs</w:t>
      </w:r>
      <w:r w:rsidR="00432F9E" w:rsidRPr="00FA613E">
        <w:t>). The reaction mixture was used for bacterial transformation using NEB® 5-alpha Competent E. coli (</w:t>
      </w:r>
      <w:r w:rsidR="00990673" w:rsidRPr="00FA613E">
        <w:t>New England Biolabs</w:t>
      </w:r>
      <w:r w:rsidR="00432F9E" w:rsidRPr="00FA613E">
        <w:t xml:space="preserve">). Individual colonies were grown to isolate the </w:t>
      </w:r>
      <w:r w:rsidR="00990673" w:rsidRPr="00FA613E">
        <w:t>plasmid,</w:t>
      </w:r>
      <w:r w:rsidR="00432F9E" w:rsidRPr="00FA613E">
        <w:t xml:space="preserve"> and deletions were confirmed by Sanger sequencing.</w:t>
      </w:r>
      <w:r w:rsidR="00990673" w:rsidRPr="00FA613E">
        <w:t xml:space="preserve"> </w:t>
      </w:r>
    </w:p>
    <w:p w14:paraId="66DE7FFE" w14:textId="0ACEA239" w:rsidR="006133B0" w:rsidRPr="00FA613E" w:rsidRDefault="2325C93F" w:rsidP="008F3546">
      <w:pPr>
        <w:spacing w:line="480" w:lineRule="auto"/>
      </w:pPr>
      <w:r w:rsidRPr="00FA613E">
        <w:t>Raji, THP-1</w:t>
      </w:r>
      <w:r w:rsidR="2666E7BD" w:rsidRPr="00FA613E">
        <w:t xml:space="preserve"> </w:t>
      </w:r>
      <w:r w:rsidR="28F94130" w:rsidRPr="00FA613E">
        <w:t>c</w:t>
      </w:r>
      <w:r w:rsidR="2666E7BD" w:rsidRPr="00FA613E">
        <w:t>GAS</w:t>
      </w:r>
      <w:r w:rsidR="2666E7BD" w:rsidRPr="00FA613E">
        <w:rPr>
          <w:vertAlign w:val="superscript"/>
        </w:rPr>
        <w:t>-/-</w:t>
      </w:r>
      <w:r w:rsidRPr="00FA613E">
        <w:t xml:space="preserve">, Ramos, </w:t>
      </w:r>
      <w:r w:rsidR="2666E7BD" w:rsidRPr="00FA613E">
        <w:t xml:space="preserve">SUDHL6 </w:t>
      </w:r>
      <w:r w:rsidRPr="00FA613E">
        <w:t>and BJAB cell lines were transfected using the Neon Transfection System (Thermo Fisher Scientific). Prior to transfection, cells were grown in antibiotic-free RPMI1640 (Thermo Fisher Scientific) supplemented with 1 mM pyruvate, 2 mM glutamine, 10% FBS. Cells were seeded at 3x10</w:t>
      </w:r>
      <w:r w:rsidRPr="00FA613E">
        <w:rPr>
          <w:vertAlign w:val="superscript"/>
        </w:rPr>
        <w:t xml:space="preserve">5 </w:t>
      </w:r>
      <w:r w:rsidRPr="00FA613E">
        <w:t>mL</w:t>
      </w:r>
      <w:r w:rsidRPr="00FA613E">
        <w:rPr>
          <w:vertAlign w:val="superscript"/>
        </w:rPr>
        <w:t>-1</w:t>
      </w:r>
      <w:r w:rsidRPr="00FA613E">
        <w:t xml:space="preserve"> and 48 hours later transfected using 100 µL (Raji, THP-1) or 10 µL tips (Ramos, BJAB, SUDHL6). Cells were washed with PBS and the supernatant removed following centrifugation (300 x</w:t>
      </w:r>
      <w:r w:rsidR="72137764" w:rsidRPr="00FA613E">
        <w:t xml:space="preserve"> </w:t>
      </w:r>
      <w:r w:rsidRPr="00FA613E">
        <w:t>g, 5 minutes). Cell pellets were re-suspended at 2x10</w:t>
      </w:r>
      <w:r w:rsidRPr="00FA613E">
        <w:rPr>
          <w:vertAlign w:val="superscript"/>
        </w:rPr>
        <w:t>7</w:t>
      </w:r>
      <w:r w:rsidRPr="00FA613E">
        <w:t xml:space="preserve"> mL</w:t>
      </w:r>
      <w:r w:rsidRPr="00FA613E">
        <w:rPr>
          <w:vertAlign w:val="superscript"/>
        </w:rPr>
        <w:t>-1</w:t>
      </w:r>
      <w:r w:rsidRPr="00FA613E">
        <w:t xml:space="preserve"> in Buffer R alongside</w:t>
      </w:r>
      <w:r w:rsidR="2666E7BD" w:rsidRPr="00FA613E">
        <w:t xml:space="preserve"> 5 µg</w:t>
      </w:r>
      <w:r w:rsidR="2EC95BB0" w:rsidRPr="00FA613E">
        <w:t xml:space="preserve"> of the indicated</w:t>
      </w:r>
      <w:r w:rsidR="2666E7BD" w:rsidRPr="00FA613E">
        <w:t xml:space="preserve"> </w:t>
      </w:r>
      <w:r w:rsidR="297094B7" w:rsidRPr="00FA613E">
        <w:t>pMCS Cypridina Luc</w:t>
      </w:r>
      <w:r w:rsidR="005F5801" w:rsidRPr="00FA613E">
        <w:t xml:space="preserve"> construct</w:t>
      </w:r>
      <w:r w:rsidR="2EC95BB0" w:rsidRPr="00FA613E">
        <w:t xml:space="preserve"> </w:t>
      </w:r>
      <w:r w:rsidR="38A26F7D" w:rsidRPr="00FA613E">
        <w:t xml:space="preserve">and 5 µg pCMV Firefly Luc (Thermo Fisher Scientific) </w:t>
      </w:r>
      <w:r w:rsidR="70B84BE9" w:rsidRPr="00FA613E">
        <w:t xml:space="preserve">constitutive control construct. </w:t>
      </w:r>
      <w:r w:rsidRPr="00FA613E">
        <w:t>Cells were aspirated into Neon tips and electroporated using the following parameters: 1350 V, 30 ms, 1 pulse. Following electroporation, cells were seeded at 1x10</w:t>
      </w:r>
      <w:r w:rsidRPr="00FA613E">
        <w:rPr>
          <w:vertAlign w:val="superscript"/>
        </w:rPr>
        <w:t>6</w:t>
      </w:r>
      <w:r w:rsidRPr="00FA613E">
        <w:t xml:space="preserve"> </w:t>
      </w:r>
      <w:r w:rsidRPr="00FA613E">
        <w:lastRenderedPageBreak/>
        <w:t>mL</w:t>
      </w:r>
      <w:r w:rsidRPr="00FA613E">
        <w:rPr>
          <w:vertAlign w:val="superscript"/>
        </w:rPr>
        <w:t>-1</w:t>
      </w:r>
      <w:r w:rsidRPr="00FA613E">
        <w:t xml:space="preserve"> in antibiotic-free RPMI1640 (Thermo Fisher Scientific) supplemented with 1 mM pyruvate, 2 mM glutamine, 20% heat-inactivated FBS</w:t>
      </w:r>
      <w:r w:rsidR="7B639E8A" w:rsidRPr="00FA613E">
        <w:t xml:space="preserve"> </w:t>
      </w:r>
      <w:r w:rsidRPr="00FA613E">
        <w:t>and grown in a humidified 37°C, 5% CO</w:t>
      </w:r>
      <w:r w:rsidRPr="00FA613E">
        <w:rPr>
          <w:vertAlign w:val="subscript"/>
        </w:rPr>
        <w:t>2</w:t>
      </w:r>
      <w:r w:rsidRPr="00FA613E">
        <w:t xml:space="preserve"> incubator.</w:t>
      </w:r>
      <w:r w:rsidR="70B84BE9" w:rsidRPr="00FA613E">
        <w:t xml:space="preserve"> Luciferase activity was measured 24 hours later using </w:t>
      </w:r>
      <w:r w:rsidR="4AE0DBC0" w:rsidRPr="00FA613E">
        <w:t xml:space="preserve">Pierce Cypridina-Firefly Luciferase Dual Assay Kit (Thermo Fisher Scientific) </w:t>
      </w:r>
      <w:r w:rsidR="392E85DE" w:rsidRPr="00FA613E">
        <w:t>according to the manufacturer’s instruction</w:t>
      </w:r>
      <w:r w:rsidR="394745A4" w:rsidRPr="00FA613E">
        <w:t xml:space="preserve"> and a Varioskan </w:t>
      </w:r>
      <w:r w:rsidR="3E9E423D" w:rsidRPr="00FA613E">
        <w:t xml:space="preserve">Flash microplate reader (Thermo Fisher Scientific). </w:t>
      </w:r>
      <w:r w:rsidR="608A00AA" w:rsidRPr="00FA613E">
        <w:t xml:space="preserve">Background luminescence readings were subtracted from recordings and </w:t>
      </w:r>
      <w:r w:rsidR="00E4199E" w:rsidRPr="00FA613E">
        <w:t>c</w:t>
      </w:r>
      <w:r w:rsidR="608A00AA" w:rsidRPr="00FA613E">
        <w:t xml:space="preserve">ypridina luciferase data </w:t>
      </w:r>
      <w:r w:rsidR="5921902A" w:rsidRPr="00FA613E">
        <w:t>normalised</w:t>
      </w:r>
      <w:r w:rsidR="608A00AA" w:rsidRPr="00FA613E">
        <w:t xml:space="preserve"> to the </w:t>
      </w:r>
      <w:r w:rsidR="00E4199E" w:rsidRPr="00FA613E">
        <w:t>f</w:t>
      </w:r>
      <w:r w:rsidR="608A00AA" w:rsidRPr="00FA613E">
        <w:t>irefly</w:t>
      </w:r>
      <w:r w:rsidR="00A24B0A" w:rsidRPr="00FA613E">
        <w:t xml:space="preserve"> luciferase</w:t>
      </w:r>
      <w:r w:rsidR="608A00AA" w:rsidRPr="00FA613E">
        <w:t xml:space="preserve"> internal control. </w:t>
      </w:r>
      <w:r w:rsidR="5921902A" w:rsidRPr="00FA613E">
        <w:t xml:space="preserve">Data were expressed as fold change from the full </w:t>
      </w:r>
      <w:r w:rsidR="0CD92397" w:rsidRPr="00FA613E">
        <w:t>-1113: +1 bp</w:t>
      </w:r>
      <w:r w:rsidR="5921902A" w:rsidRPr="00FA613E">
        <w:t xml:space="preserve"> pMCS Cypridina Luc construct.</w:t>
      </w:r>
      <w:r w:rsidR="5C99DB00" w:rsidRPr="00FA613E">
        <w:t xml:space="preserve"> </w:t>
      </w:r>
      <w:r w:rsidR="4F19AE73" w:rsidRPr="00FA613E">
        <w:t>HEK293F</w:t>
      </w:r>
      <w:r w:rsidR="53EBE957" w:rsidRPr="00FA613E">
        <w:t xml:space="preserve"> </w:t>
      </w:r>
      <w:r w:rsidR="4841830E" w:rsidRPr="00FA613E">
        <w:t xml:space="preserve">cells </w:t>
      </w:r>
      <w:r w:rsidR="53EBE957" w:rsidRPr="00FA613E">
        <w:t xml:space="preserve">were transfected with 10 µg pCMV3 or pCMV3 </w:t>
      </w:r>
      <w:r w:rsidR="2EB95B30" w:rsidRPr="00FA613E">
        <w:t>PU.1 (both Sino Biological)</w:t>
      </w:r>
      <w:r w:rsidR="0D8680BF" w:rsidRPr="00FA613E">
        <w:t xml:space="preserve"> using </w:t>
      </w:r>
      <w:r w:rsidR="3FBF426D" w:rsidRPr="00FA613E">
        <w:t>Freestyle MAX</w:t>
      </w:r>
      <w:r w:rsidR="02DA5D64" w:rsidRPr="00FA613E">
        <w:t xml:space="preserve"> transfection reagent</w:t>
      </w:r>
      <w:r w:rsidR="3FBF426D" w:rsidRPr="00FA613E">
        <w:t xml:space="preserve"> (Thermo Fisher Scientific) according to the manufacturer’s instruction. </w:t>
      </w:r>
    </w:p>
    <w:p w14:paraId="76E025B6" w14:textId="4AF4AE18" w:rsidR="00FC6043" w:rsidRPr="00FA613E" w:rsidRDefault="0086501A" w:rsidP="008F3546">
      <w:pPr>
        <w:spacing w:line="480" w:lineRule="auto"/>
        <w:rPr>
          <w:b/>
        </w:rPr>
      </w:pPr>
      <w:r w:rsidRPr="00FA613E">
        <w:rPr>
          <w:b/>
        </w:rPr>
        <w:t xml:space="preserve">Gene </w:t>
      </w:r>
      <w:r w:rsidR="007F4F9D" w:rsidRPr="00FA613E">
        <w:rPr>
          <w:b/>
        </w:rPr>
        <w:t>Knockdown</w:t>
      </w:r>
    </w:p>
    <w:p w14:paraId="6B253477" w14:textId="24E92C94" w:rsidR="00EB6669" w:rsidRPr="00FA613E" w:rsidRDefault="0079058E" w:rsidP="008F3546">
      <w:pPr>
        <w:spacing w:line="480" w:lineRule="auto"/>
        <w:rPr>
          <w:bCs/>
        </w:rPr>
      </w:pPr>
      <w:r w:rsidRPr="00FA613E">
        <w:rPr>
          <w:bCs/>
        </w:rPr>
        <w:t>Raji</w:t>
      </w:r>
      <w:r w:rsidR="002353BA" w:rsidRPr="00FA613E">
        <w:rPr>
          <w:bCs/>
        </w:rPr>
        <w:t xml:space="preserve"> and</w:t>
      </w:r>
      <w:r w:rsidRPr="00FA613E">
        <w:rPr>
          <w:bCs/>
        </w:rPr>
        <w:t xml:space="preserve"> THP-1 cell lines were transfected</w:t>
      </w:r>
      <w:r w:rsidR="00B44D63" w:rsidRPr="00FA613E">
        <w:rPr>
          <w:bCs/>
        </w:rPr>
        <w:t xml:space="preserve"> as described above except </w:t>
      </w:r>
      <w:r w:rsidR="007D2016" w:rsidRPr="00FA613E">
        <w:rPr>
          <w:bCs/>
        </w:rPr>
        <w:t>200 picomoles</w:t>
      </w:r>
      <w:r w:rsidR="006E0584" w:rsidRPr="00FA613E">
        <w:rPr>
          <w:bCs/>
        </w:rPr>
        <w:t xml:space="preserve"> </w:t>
      </w:r>
      <w:r w:rsidR="00AA73CD" w:rsidRPr="00FA613E">
        <w:rPr>
          <w:bCs/>
        </w:rPr>
        <w:t>gene-specific siRNA</w:t>
      </w:r>
      <w:r w:rsidR="00D37C32" w:rsidRPr="00FA613E">
        <w:rPr>
          <w:bCs/>
        </w:rPr>
        <w:t xml:space="preserve"> (Detailed in Supplementary Table </w:t>
      </w:r>
      <w:r w:rsidR="00695A7E" w:rsidRPr="00FA613E">
        <w:rPr>
          <w:bCs/>
        </w:rPr>
        <w:t>2</w:t>
      </w:r>
      <w:r w:rsidR="00D37C32" w:rsidRPr="00FA613E">
        <w:rPr>
          <w:bCs/>
        </w:rPr>
        <w:t>)</w:t>
      </w:r>
      <w:r w:rsidR="00AA73CD" w:rsidRPr="00FA613E">
        <w:rPr>
          <w:bCs/>
        </w:rPr>
        <w:t xml:space="preserve"> </w:t>
      </w:r>
      <w:r w:rsidR="007D2016" w:rsidRPr="00FA613E">
        <w:rPr>
          <w:bCs/>
        </w:rPr>
        <w:t>or an appropriate scrambled siRNA control</w:t>
      </w:r>
      <w:r w:rsidR="00B44D63" w:rsidRPr="00FA613E">
        <w:rPr>
          <w:bCs/>
        </w:rPr>
        <w:t xml:space="preserve"> was utilised</w:t>
      </w:r>
      <w:r w:rsidR="007D2016" w:rsidRPr="00FA613E">
        <w:rPr>
          <w:bCs/>
        </w:rPr>
        <w:t xml:space="preserve"> (Supplementary Table 2)</w:t>
      </w:r>
      <w:r w:rsidR="00B53B03" w:rsidRPr="00FA613E">
        <w:rPr>
          <w:bCs/>
        </w:rPr>
        <w:t>.</w:t>
      </w:r>
      <w:r w:rsidR="00D37C32" w:rsidRPr="00FA613E">
        <w:rPr>
          <w:bCs/>
        </w:rPr>
        <w:t xml:space="preserve"> I</w:t>
      </w:r>
      <w:r w:rsidR="004D4A38" w:rsidRPr="00FA613E">
        <w:rPr>
          <w:bCs/>
        </w:rPr>
        <w:t>mpacts upon target gene expression were monitored 24 and 48 hours later by qPCR and/or immunoblot. Impacts upon Fc</w:t>
      </w:r>
      <w:r w:rsidR="004D4A38" w:rsidRPr="00FA613E">
        <w:rPr>
          <w:rFonts w:cstheme="minorHAnsi"/>
          <w:bCs/>
        </w:rPr>
        <w:t>γ</w:t>
      </w:r>
      <w:r w:rsidR="004D4A38" w:rsidRPr="00FA613E">
        <w:rPr>
          <w:bCs/>
        </w:rPr>
        <w:t>RIIB expression were reported at t</w:t>
      </w:r>
      <w:r w:rsidR="007836CE" w:rsidRPr="00FA613E">
        <w:rPr>
          <w:bCs/>
        </w:rPr>
        <w:t xml:space="preserve">imepoints exhibiting peak target gene </w:t>
      </w:r>
      <w:r w:rsidR="007F4F9D" w:rsidRPr="00FA613E">
        <w:rPr>
          <w:bCs/>
        </w:rPr>
        <w:t>knockdown</w:t>
      </w:r>
      <w:r w:rsidR="007836CE" w:rsidRPr="00FA613E">
        <w:rPr>
          <w:bCs/>
        </w:rPr>
        <w:t xml:space="preserve"> (24 or 48 hours). </w:t>
      </w:r>
      <w:r w:rsidR="006A5CAA" w:rsidRPr="00FA613E">
        <w:rPr>
          <w:bCs/>
        </w:rPr>
        <w:t>Isolated monocyte</w:t>
      </w:r>
      <w:r w:rsidR="00B44D63" w:rsidRPr="00FA613E">
        <w:rPr>
          <w:bCs/>
        </w:rPr>
        <w:t xml:space="preserve"> gene </w:t>
      </w:r>
      <w:r w:rsidR="00C25045" w:rsidRPr="00FA613E">
        <w:rPr>
          <w:bCs/>
        </w:rPr>
        <w:t>knockdown</w:t>
      </w:r>
      <w:r w:rsidR="006A5CAA" w:rsidRPr="00FA613E">
        <w:rPr>
          <w:bCs/>
        </w:rPr>
        <w:t xml:space="preserve"> w</w:t>
      </w:r>
      <w:r w:rsidR="002640F7" w:rsidRPr="00FA613E">
        <w:rPr>
          <w:bCs/>
        </w:rPr>
        <w:t>as</w:t>
      </w:r>
      <w:r w:rsidR="006A5CAA" w:rsidRPr="00FA613E">
        <w:rPr>
          <w:bCs/>
        </w:rPr>
        <w:t xml:space="preserve"> </w:t>
      </w:r>
      <w:r w:rsidR="0048763D" w:rsidRPr="00FA613E">
        <w:rPr>
          <w:bCs/>
        </w:rPr>
        <w:t xml:space="preserve">similarly </w:t>
      </w:r>
      <w:r w:rsidR="00B44D63" w:rsidRPr="00FA613E">
        <w:rPr>
          <w:bCs/>
        </w:rPr>
        <w:t xml:space="preserve">achieved </w:t>
      </w:r>
      <w:r w:rsidR="0048763D" w:rsidRPr="00FA613E">
        <w:rPr>
          <w:bCs/>
        </w:rPr>
        <w:t xml:space="preserve">using 100 </w:t>
      </w:r>
      <w:r w:rsidR="0048763D" w:rsidRPr="00FA613E">
        <w:rPr>
          <w:rFonts w:cstheme="minorHAnsi"/>
          <w:bCs/>
        </w:rPr>
        <w:t>µ</w:t>
      </w:r>
      <w:r w:rsidR="0048763D" w:rsidRPr="00FA613E">
        <w:rPr>
          <w:bCs/>
        </w:rPr>
        <w:t>L tips</w:t>
      </w:r>
      <w:r w:rsidR="002640F7" w:rsidRPr="00FA613E">
        <w:rPr>
          <w:bCs/>
        </w:rPr>
        <w:t>,</w:t>
      </w:r>
      <w:r w:rsidR="0048763D" w:rsidRPr="00FA613E">
        <w:rPr>
          <w:bCs/>
        </w:rPr>
        <w:t xml:space="preserve"> except cells were re-suspended </w:t>
      </w:r>
      <w:r w:rsidR="00EB6669" w:rsidRPr="00FA613E">
        <w:rPr>
          <w:bCs/>
        </w:rPr>
        <w:t>at 3×10</w:t>
      </w:r>
      <w:r w:rsidR="00EB6669" w:rsidRPr="00FA613E">
        <w:rPr>
          <w:bCs/>
          <w:vertAlign w:val="superscript"/>
        </w:rPr>
        <w:t>7</w:t>
      </w:r>
      <w:r w:rsidR="00EB6669" w:rsidRPr="00FA613E">
        <w:rPr>
          <w:bCs/>
        </w:rPr>
        <w:t xml:space="preserve"> mL</w:t>
      </w:r>
      <w:r w:rsidR="0048763D" w:rsidRPr="00FA613E">
        <w:rPr>
          <w:bCs/>
          <w:vertAlign w:val="superscript"/>
        </w:rPr>
        <w:t>-1</w:t>
      </w:r>
      <w:r w:rsidR="00EB6669" w:rsidRPr="00FA613E">
        <w:rPr>
          <w:bCs/>
        </w:rPr>
        <w:t xml:space="preserve"> in buffer T </w:t>
      </w:r>
      <w:r w:rsidR="0048763D" w:rsidRPr="00FA613E">
        <w:rPr>
          <w:bCs/>
        </w:rPr>
        <w:t xml:space="preserve">and </w:t>
      </w:r>
      <w:r w:rsidR="00385A06" w:rsidRPr="00FA613E">
        <w:rPr>
          <w:bCs/>
        </w:rPr>
        <w:t xml:space="preserve">electroporated at </w:t>
      </w:r>
      <w:r w:rsidR="00EB6669" w:rsidRPr="00FA613E">
        <w:rPr>
          <w:bCs/>
        </w:rPr>
        <w:t>1920 V, 25 ms, 1 pulse.</w:t>
      </w:r>
      <w:r w:rsidR="00385A06" w:rsidRPr="00FA613E">
        <w:rPr>
          <w:bCs/>
        </w:rPr>
        <w:t xml:space="preserve"> Post electroporation, monocytes were </w:t>
      </w:r>
      <w:r w:rsidR="00974653" w:rsidRPr="00FA613E">
        <w:rPr>
          <w:bCs/>
        </w:rPr>
        <w:t>cultured at 1x10</w:t>
      </w:r>
      <w:r w:rsidR="00974653" w:rsidRPr="00FA613E">
        <w:rPr>
          <w:bCs/>
          <w:vertAlign w:val="superscript"/>
        </w:rPr>
        <w:t>6</w:t>
      </w:r>
      <w:r w:rsidR="00974653" w:rsidRPr="00FA613E">
        <w:rPr>
          <w:bCs/>
        </w:rPr>
        <w:t xml:space="preserve"> mL</w:t>
      </w:r>
      <w:r w:rsidR="00974653" w:rsidRPr="00FA613E">
        <w:rPr>
          <w:bCs/>
          <w:vertAlign w:val="superscript"/>
        </w:rPr>
        <w:t>-1</w:t>
      </w:r>
      <w:r w:rsidR="00974653" w:rsidRPr="00FA613E">
        <w:rPr>
          <w:bCs/>
        </w:rPr>
        <w:t xml:space="preserve"> in </w:t>
      </w:r>
      <w:r w:rsidR="00804103" w:rsidRPr="00FA613E">
        <w:rPr>
          <w:bCs/>
        </w:rPr>
        <w:t xml:space="preserve">CTL medium supplemented with 1 mM pyruvate, 2 mM glutamine, </w:t>
      </w:r>
      <w:r w:rsidR="0015270C" w:rsidRPr="00FA613E">
        <w:rPr>
          <w:bCs/>
        </w:rPr>
        <w:t>2</w:t>
      </w:r>
      <w:r w:rsidR="00804103" w:rsidRPr="00FA613E">
        <w:rPr>
          <w:bCs/>
        </w:rPr>
        <w:t>0% heat-inactivated FBS.</w:t>
      </w:r>
      <w:r w:rsidR="003D4662" w:rsidRPr="00FA613E">
        <w:rPr>
          <w:bCs/>
        </w:rPr>
        <w:t xml:space="preserve"> </w:t>
      </w:r>
      <w:r w:rsidR="007D5CA9" w:rsidRPr="00FA613E">
        <w:rPr>
          <w:bCs/>
        </w:rPr>
        <w:t xml:space="preserve">Monocyte gene </w:t>
      </w:r>
      <w:r w:rsidR="00C25045" w:rsidRPr="00FA613E">
        <w:rPr>
          <w:bCs/>
        </w:rPr>
        <w:t>knockdown</w:t>
      </w:r>
      <w:r w:rsidR="007D5CA9" w:rsidRPr="00FA613E">
        <w:rPr>
          <w:bCs/>
        </w:rPr>
        <w:t xml:space="preserve"> data </w:t>
      </w:r>
      <w:r w:rsidR="00C25045" w:rsidRPr="00FA613E">
        <w:rPr>
          <w:bCs/>
        </w:rPr>
        <w:t xml:space="preserve">are </w:t>
      </w:r>
      <w:r w:rsidR="007D5CA9" w:rsidRPr="00FA613E">
        <w:rPr>
          <w:bCs/>
        </w:rPr>
        <w:t>reported 48 hours post transfection.</w:t>
      </w:r>
    </w:p>
    <w:p w14:paraId="0E5FC9B8" w14:textId="33FECC74" w:rsidR="00FD5A48" w:rsidRPr="00FA613E" w:rsidRDefault="00670783" w:rsidP="008F3546">
      <w:pPr>
        <w:spacing w:line="480" w:lineRule="auto"/>
        <w:rPr>
          <w:b/>
        </w:rPr>
      </w:pPr>
      <w:r w:rsidRPr="00FA613E">
        <w:rPr>
          <w:b/>
        </w:rPr>
        <w:t>Flow Cytometry</w:t>
      </w:r>
    </w:p>
    <w:p w14:paraId="7335E46D" w14:textId="68F3D1CC" w:rsidR="002A41BB" w:rsidRPr="00FA613E" w:rsidRDefault="6A57FEFF" w:rsidP="008F3546">
      <w:pPr>
        <w:spacing w:line="480" w:lineRule="auto"/>
      </w:pPr>
      <w:r w:rsidRPr="00FA613E">
        <w:t>Human cell lines or p</w:t>
      </w:r>
      <w:r w:rsidR="518653F1" w:rsidRPr="00FA613E">
        <w:t xml:space="preserve">urified immune cells </w:t>
      </w:r>
      <w:r w:rsidR="1D05EAB3" w:rsidRPr="00FA613E">
        <w:t xml:space="preserve">were </w:t>
      </w:r>
      <w:r w:rsidR="5913FE3A" w:rsidRPr="00FA613E">
        <w:t>incubated</w:t>
      </w:r>
      <w:r w:rsidRPr="00FA613E">
        <w:t xml:space="preserve"> at room temperature</w:t>
      </w:r>
      <w:r w:rsidR="5913FE3A" w:rsidRPr="00FA613E">
        <w:t xml:space="preserve"> with </w:t>
      </w:r>
      <w:r w:rsidR="518653F1" w:rsidRPr="00FA613E">
        <w:t>complete RPMI 1640 supplemented with 10% Human AB serum (</w:t>
      </w:r>
      <w:r w:rsidRPr="00FA613E">
        <w:t>Sigma Aldrich</w:t>
      </w:r>
      <w:r w:rsidR="518653F1" w:rsidRPr="00FA613E">
        <w:t xml:space="preserve">) </w:t>
      </w:r>
      <w:r w:rsidRPr="00FA613E">
        <w:t>for 15 minutes</w:t>
      </w:r>
      <w:r w:rsidR="38AEBBFE" w:rsidRPr="00FA613E">
        <w:t>.</w:t>
      </w:r>
      <w:r w:rsidR="4DDA6097" w:rsidRPr="00FA613E">
        <w:t xml:space="preserve"> Cells were centrifuged, the supernatant discarded, and </w:t>
      </w:r>
      <w:r w:rsidR="22BA74A2" w:rsidRPr="00FA613E">
        <w:t>re-suspended in</w:t>
      </w:r>
      <w:r w:rsidR="58C8923F" w:rsidRPr="00FA613E">
        <w:t xml:space="preserve"> flow cytometry wash buffer (PBS, 1% BSA (Europa), 0.1% sodium azide (Sigm</w:t>
      </w:r>
      <w:r w:rsidR="22BA74A2" w:rsidRPr="00FA613E">
        <w:t>a-Aldrich)</w:t>
      </w:r>
      <w:r w:rsidR="55CF9833" w:rsidRPr="00FA613E">
        <w:t>)</w:t>
      </w:r>
      <w:r w:rsidR="2C882BD3" w:rsidRPr="00FA613E">
        <w:t xml:space="preserve"> containing appropriate concentrations of </w:t>
      </w:r>
      <w:r w:rsidR="2C882BD3" w:rsidRPr="00FA613E">
        <w:lastRenderedPageBreak/>
        <w:t>fluorochrome-conjugated antibodies</w:t>
      </w:r>
      <w:r w:rsidR="0E1B9977" w:rsidRPr="00FA613E">
        <w:t xml:space="preserve"> and stained</w:t>
      </w:r>
      <w:r w:rsidR="4B622320" w:rsidRPr="00FA613E">
        <w:t xml:space="preserve"> for 30 minutes at</w:t>
      </w:r>
      <w:r w:rsidR="55CF9833" w:rsidRPr="00FA613E">
        <w:t xml:space="preserve"> 4°C. </w:t>
      </w:r>
      <w:r w:rsidR="518653F1" w:rsidRPr="00FA613E">
        <w:t>Samples were stained with anti-CD19 APC (clone: HIB19)</w:t>
      </w:r>
      <w:r w:rsidR="64E5D15B" w:rsidRPr="00FA613E">
        <w:t xml:space="preserve"> or</w:t>
      </w:r>
      <w:r w:rsidR="518653F1" w:rsidRPr="00FA613E">
        <w:t xml:space="preserve"> anti-CD14 Pacific Blue (clone: </w:t>
      </w:r>
      <w:r w:rsidR="6FFED5DE" w:rsidRPr="00FA613E">
        <w:t>63D3</w:t>
      </w:r>
      <w:r w:rsidR="518653F1" w:rsidRPr="00FA613E">
        <w:t>)</w:t>
      </w:r>
      <w:r w:rsidR="6FFED5DE" w:rsidRPr="00FA613E">
        <w:t xml:space="preserve"> </w:t>
      </w:r>
      <w:r w:rsidR="64E5D15B" w:rsidRPr="00FA613E">
        <w:t xml:space="preserve">(both </w:t>
      </w:r>
      <w:r w:rsidR="6FFED5DE" w:rsidRPr="00FA613E">
        <w:t>Biolegend</w:t>
      </w:r>
      <w:r w:rsidR="64E5D15B" w:rsidRPr="00FA613E">
        <w:t>)</w:t>
      </w:r>
      <w:r w:rsidR="11E5E3F0" w:rsidRPr="00FA613E">
        <w:t xml:space="preserve"> according to the manufacturer’s </w:t>
      </w:r>
      <w:r w:rsidR="014BE633" w:rsidRPr="00FA613E">
        <w:t>recommendations</w:t>
      </w:r>
      <w:r w:rsidR="518653F1" w:rsidRPr="00FA613E">
        <w:t xml:space="preserve"> </w:t>
      </w:r>
      <w:r w:rsidR="64E5D15B" w:rsidRPr="00FA613E">
        <w:t>in conjunction with FcγR-specific</w:t>
      </w:r>
      <w:r w:rsidR="5A8E33DF" w:rsidRPr="00FA613E">
        <w:t xml:space="preserve"> Fc-silenced</w:t>
      </w:r>
      <w:r w:rsidR="64E5D15B" w:rsidRPr="00FA613E">
        <w:t xml:space="preserve"> mAb</w:t>
      </w:r>
      <w:r w:rsidR="003114EF" w:rsidRPr="00FA613E">
        <w:t>s</w:t>
      </w:r>
      <w:r w:rsidR="64E5D15B" w:rsidRPr="00FA613E">
        <w:t>.</w:t>
      </w:r>
      <w:r w:rsidR="0E1B9977" w:rsidRPr="00FA613E">
        <w:t xml:space="preserve"> </w:t>
      </w:r>
      <w:r w:rsidR="518653F1" w:rsidRPr="00FA613E">
        <w:t xml:space="preserve">FcγR staining </w:t>
      </w:r>
      <w:r w:rsidR="0E1B9977" w:rsidRPr="00FA613E">
        <w:t>utilised</w:t>
      </w:r>
      <w:r w:rsidR="4036CDAD" w:rsidRPr="00FA613E">
        <w:t xml:space="preserve"> in-house Alexa fluor 488-conjugated antibodies:</w:t>
      </w:r>
      <w:r w:rsidR="518653F1" w:rsidRPr="00FA613E">
        <w:t xml:space="preserve"> anti-FcγRI (clone: 10.1, F(ab')2), anti-FcγRII</w:t>
      </w:r>
      <w:r w:rsidR="662A8597" w:rsidRPr="00FA613E">
        <w:t>A</w:t>
      </w:r>
      <w:r w:rsidR="518653F1" w:rsidRPr="00FA613E">
        <w:t xml:space="preserve"> (clone: E08</w:t>
      </w:r>
      <w:r w:rsidR="5A8E33DF" w:rsidRPr="00FA613E">
        <w:t xml:space="preserve"> IgG1 N297Q</w:t>
      </w:r>
      <w:r w:rsidR="518653F1" w:rsidRPr="00FA613E">
        <w:t>), anti-FcγRII</w:t>
      </w:r>
      <w:r w:rsidR="662A8597" w:rsidRPr="00FA613E">
        <w:t>B</w:t>
      </w:r>
      <w:r w:rsidR="518653F1" w:rsidRPr="00FA613E">
        <w:t xml:space="preserve"> (clone: 6G11</w:t>
      </w:r>
      <w:r w:rsidR="02DB4669" w:rsidRPr="00FA613E">
        <w:t xml:space="preserve"> IgG1 N297Q) </w:t>
      </w:r>
      <w:r w:rsidR="4036CDAD" w:rsidRPr="00FA613E">
        <w:t>in comparison to AT171-1 IgG1 N297Q</w:t>
      </w:r>
      <w:r w:rsidR="0E1B9977" w:rsidRPr="00FA613E">
        <w:t xml:space="preserve"> or</w:t>
      </w:r>
      <w:r w:rsidR="187DA8FE" w:rsidRPr="00FA613E">
        <w:t xml:space="preserve"> </w:t>
      </w:r>
      <w:r w:rsidR="2D6AE19E" w:rsidRPr="00FA613E">
        <w:t>D10E6 mouse IgG1 F(</w:t>
      </w:r>
      <w:r w:rsidR="6759F269" w:rsidRPr="00FA613E">
        <w:t>a</w:t>
      </w:r>
      <w:r w:rsidR="2D6AE19E" w:rsidRPr="00FA613E">
        <w:t>b)</w:t>
      </w:r>
      <w:r w:rsidR="6759F269" w:rsidRPr="00FA613E">
        <w:t>’</w:t>
      </w:r>
      <w:r w:rsidR="2D6AE19E" w:rsidRPr="00FA613E">
        <w:rPr>
          <w:vertAlign w:val="subscript"/>
        </w:rPr>
        <w:t>2</w:t>
      </w:r>
      <w:r w:rsidR="76D2629C" w:rsidRPr="00FA613E">
        <w:t>.</w:t>
      </w:r>
      <w:r w:rsidR="7FC76E8B" w:rsidRPr="00FA613E">
        <w:t xml:space="preserve"> </w:t>
      </w:r>
      <w:r w:rsidR="002E3BC5" w:rsidRPr="00FA613E">
        <w:t>FcγRII</w:t>
      </w:r>
      <w:r w:rsidR="00BF29D7" w:rsidRPr="00FA613E">
        <w:t>A</w:t>
      </w:r>
      <w:r w:rsidR="002E3BC5" w:rsidRPr="00FA613E">
        <w:t xml:space="preserve"> or II</w:t>
      </w:r>
      <w:r w:rsidR="00BF29D7" w:rsidRPr="00FA613E">
        <w:t>B</w:t>
      </w:r>
      <w:r w:rsidR="002E3BC5" w:rsidRPr="00FA613E">
        <w:t>-specific mAb</w:t>
      </w:r>
      <w:r w:rsidR="003114EF" w:rsidRPr="00FA613E">
        <w:t>s</w:t>
      </w:r>
      <w:r w:rsidR="002E3BC5" w:rsidRPr="00FA613E">
        <w:t xml:space="preserve"> were described previously </w:t>
      </w:r>
      <w:r w:rsidR="00BF29D7" w:rsidRPr="00FA613E">
        <w:fldChar w:fldCharType="begin">
          <w:fldData xml:space="preserve">PEVuZE5vdGU+PENpdGU+PEF1dGhvcj5Sb2doYW5pYW48L0F1dGhvcj48WWVhcj4yMDE1PC9ZZWFy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</w:fldData>
        </w:fldChar>
      </w:r>
      <w:r w:rsidR="001E0931" w:rsidRPr="00FA613E">
        <w:instrText xml:space="preserve"> ADDIN EN.CITE </w:instrText>
      </w:r>
      <w:r w:rsidR="001E0931" w:rsidRPr="00FA613E">
        <w:fldChar w:fldCharType="begin">
          <w:fldData xml:space="preserve">PEVuZE5vdGU+PENpdGU+PEF1dGhvcj5Sb2doYW5pYW48L0F1dGhvcj48WWVhcj4yMDE1PC9ZZWFy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</w:fldData>
        </w:fldChar>
      </w:r>
      <w:r w:rsidR="001E0931" w:rsidRPr="00FA613E">
        <w:instrText xml:space="preserve"> ADDIN EN.CITE.DATA </w:instrText>
      </w:r>
      <w:r w:rsidR="001E0931" w:rsidRPr="00FA613E">
        <w:fldChar w:fldCharType="end"/>
      </w:r>
      <w:r w:rsidR="00BF29D7" w:rsidRPr="00FA613E">
        <w:fldChar w:fldCharType="separate"/>
      </w:r>
      <w:r w:rsidR="001E0931" w:rsidRPr="00FA613E">
        <w:rPr>
          <w:noProof/>
        </w:rPr>
        <w:t>(5)</w:t>
      </w:r>
      <w:r w:rsidR="00BF29D7" w:rsidRPr="00FA613E">
        <w:fldChar w:fldCharType="end"/>
      </w:r>
      <w:r w:rsidR="00BF29D7" w:rsidRPr="00FA613E">
        <w:t xml:space="preserve"> </w:t>
      </w:r>
      <w:r w:rsidR="002E3BC5" w:rsidRPr="00FA613E">
        <w:t>and provided by BioInvent International AB</w:t>
      </w:r>
      <w:r w:rsidR="0041654C" w:rsidRPr="00FA613E">
        <w:t xml:space="preserve">, FcγRI-specific mAb </w:t>
      </w:r>
      <w:r w:rsidR="007270AA" w:rsidRPr="00FA613E">
        <w:t xml:space="preserve">was </w:t>
      </w:r>
      <w:r w:rsidR="0041654C" w:rsidRPr="00FA613E">
        <w:t>generated from published sequences</w:t>
      </w:r>
      <w:r w:rsidR="11E5E3F0" w:rsidRPr="00FA613E">
        <w:t>.</w:t>
      </w:r>
      <w:r w:rsidR="014BE633" w:rsidRPr="00FA613E">
        <w:t xml:space="preserve"> Samples were then washed with flow cytometry wash buffer, centrifuged at </w:t>
      </w:r>
      <w:r w:rsidR="767B4E7A" w:rsidRPr="00FA613E">
        <w:t>340 x</w:t>
      </w:r>
      <w:r w:rsidR="59BD9037" w:rsidRPr="00FA613E">
        <w:t xml:space="preserve"> </w:t>
      </w:r>
      <w:r w:rsidR="767B4E7A" w:rsidRPr="00FA613E">
        <w:t xml:space="preserve">g, </w:t>
      </w:r>
      <w:r w:rsidR="619341A2" w:rsidRPr="00FA613E">
        <w:t>supernatant discarded</w:t>
      </w:r>
      <w:r w:rsidR="25C0A975" w:rsidRPr="00FA613E">
        <w:t>,</w:t>
      </w:r>
      <w:r w:rsidR="619341A2" w:rsidRPr="00FA613E">
        <w:t xml:space="preserve"> and re-suspended in 100 μL wash buffer. Samples were then </w:t>
      </w:r>
      <w:r w:rsidR="3F008256" w:rsidRPr="00FA613E">
        <w:t>acquired using</w:t>
      </w:r>
      <w:r w:rsidR="619341A2" w:rsidRPr="00FA613E">
        <w:t xml:space="preserve"> flow cytometry </w:t>
      </w:r>
      <w:r w:rsidR="3F008256" w:rsidRPr="00FA613E">
        <w:t>on a</w:t>
      </w:r>
      <w:r w:rsidR="619341A2" w:rsidRPr="00FA613E">
        <w:t xml:space="preserve"> FACSCanto II (BD Biosciences)</w:t>
      </w:r>
      <w:r w:rsidR="3F008256" w:rsidRPr="00FA613E">
        <w:t xml:space="preserve"> and analysed using FlowJo Software (BD Biosciences).</w:t>
      </w:r>
      <w:r w:rsidR="216C9C89" w:rsidRPr="00FA613E">
        <w:t xml:space="preserve"> Geometric mean fluorescence intens</w:t>
      </w:r>
      <w:r w:rsidR="0E8B70FA" w:rsidRPr="00FA613E">
        <w:t xml:space="preserve">ity (gMFI) was </w:t>
      </w:r>
      <w:r w:rsidR="45F1BD6D" w:rsidRPr="00FA613E">
        <w:t xml:space="preserve">recorded and normalised to gMFI of an appropriate isotype control by subtraction (ΔgMFI). </w:t>
      </w:r>
    </w:p>
    <w:p w14:paraId="3E1C1EA8" w14:textId="55398D8D" w:rsidR="007D18A3" w:rsidRPr="00FA613E" w:rsidRDefault="007D18A3" w:rsidP="008F3546">
      <w:pPr>
        <w:spacing w:line="480" w:lineRule="auto"/>
        <w:rPr>
          <w:b/>
        </w:rPr>
      </w:pPr>
      <w:r w:rsidRPr="00FA613E">
        <w:rPr>
          <w:b/>
        </w:rPr>
        <w:t>Chromatin Immunoprecipitation</w:t>
      </w:r>
    </w:p>
    <w:p w14:paraId="2EF20B18" w14:textId="407C2C02" w:rsidR="001B7C8A" w:rsidRPr="00FA613E" w:rsidRDefault="00202257" w:rsidP="008F3546">
      <w:pPr>
        <w:spacing w:line="480" w:lineRule="auto"/>
        <w:rPr>
          <w:bCs/>
        </w:rPr>
      </w:pPr>
      <w:r w:rsidRPr="00FA613E">
        <w:rPr>
          <w:bCs/>
        </w:rPr>
        <w:t>Chromatin was isolated from 4x10</w:t>
      </w:r>
      <w:r w:rsidRPr="00FA613E">
        <w:rPr>
          <w:bCs/>
          <w:vertAlign w:val="superscript"/>
        </w:rPr>
        <w:t>6</w:t>
      </w:r>
      <w:r w:rsidRPr="00FA613E">
        <w:rPr>
          <w:bCs/>
        </w:rPr>
        <w:t xml:space="preserve"> cells</w:t>
      </w:r>
      <w:r w:rsidR="001472C1" w:rsidRPr="00FA613E">
        <w:rPr>
          <w:bCs/>
        </w:rPr>
        <w:t xml:space="preserve"> per preparation</w:t>
      </w:r>
      <w:r w:rsidR="00546C89" w:rsidRPr="00FA613E">
        <w:rPr>
          <w:bCs/>
        </w:rPr>
        <w:t xml:space="preserve"> </w:t>
      </w:r>
      <w:r w:rsidR="00DB4957" w:rsidRPr="00FA613E">
        <w:rPr>
          <w:bCs/>
        </w:rPr>
        <w:t xml:space="preserve">using the </w:t>
      </w:r>
      <w:r w:rsidR="001B7C8A" w:rsidRPr="00FA613E">
        <w:rPr>
          <w:bCs/>
        </w:rPr>
        <w:t>SimpleChIP® Enzymatic Chromatin IP Kit (</w:t>
      </w:r>
      <w:r w:rsidR="00DB4957" w:rsidRPr="00FA613E">
        <w:rPr>
          <w:bCs/>
        </w:rPr>
        <w:t>Cell Signalling Technology)</w:t>
      </w:r>
      <w:r w:rsidR="00AE576E" w:rsidRPr="00FA613E">
        <w:rPr>
          <w:bCs/>
        </w:rPr>
        <w:t xml:space="preserve"> according to the manufacturer’s instruction</w:t>
      </w:r>
      <w:r w:rsidR="00DB4957" w:rsidRPr="00FA613E">
        <w:rPr>
          <w:bCs/>
        </w:rPr>
        <w:t>, as previously described</w:t>
      </w:r>
      <w:r w:rsidR="002F7B92" w:rsidRPr="00FA613E">
        <w:rPr>
          <w:bCs/>
        </w:rPr>
        <w:t xml:space="preserve"> </w:t>
      </w:r>
      <w:r w:rsidR="001472C1" w:rsidRPr="00FA613E">
        <w:rPr>
          <w:bCs/>
        </w:rPr>
        <w:fldChar w:fldCharType="begin"/>
      </w:r>
      <w:r w:rsidR="009F1319" w:rsidRPr="00FA613E">
        <w:rPr>
          <w:bCs/>
        </w:rPr>
        <w:instrText xml:space="preserve"> ADDIN EN.CITE &lt;EndNote&gt;&lt;Cite&gt;&lt;Author&gt;Hussain&lt;/Author&gt;&lt;Year&gt;2022&lt;/Year&gt;&lt;RecNum&gt;1&lt;/RecNum&gt;&lt;DisplayText&gt;(23)&lt;/DisplayText&gt;&lt;record&gt;&lt;rec-number&gt;1&lt;/rec-number&gt;&lt;foreign-keys&gt;&lt;key app="EN" db-id="rrwwfarx4r2203e50sfptex6w2wapxsev9r0" timestamp="1723192213"&gt;1&lt;/key&gt;&lt;/foreign-keys&gt;&lt;ref-type name="Journal Article"&gt;17&lt;/ref-type&gt;&lt;contributors&gt;&lt;authors&gt;&lt;author&gt;Hussain, Khiyam&lt;/author&gt;&lt;author&gt;Liu, Rena&lt;/author&gt;&lt;author&gt;Smith, Rosanna C. G.&lt;/author&gt;&lt;author&gt;Müller, Kri T. J.&lt;/author&gt;&lt;author&gt;Ghorbani, Mohammadmersad&lt;/author&gt;&lt;author&gt;Macari, Sofia&lt;/author&gt;&lt;author&gt;Cleary, Kirstie L. S.&lt;/author&gt;&lt;author&gt;Oldham, Robert J.&lt;/author&gt;&lt;author&gt;Foxall, Russell B.&lt;/author&gt;&lt;author&gt;James, Sonya&lt;/author&gt;&lt;author&gt;Booth, Steven G.&lt;/author&gt;&lt;author&gt;Murray, Tom&lt;/author&gt;&lt;author&gt;Dahal, Lekh N.&lt;/author&gt;&lt;author&gt;Hargreaves, Chantal E.&lt;/author&gt;&lt;author&gt;Kemp, Robert S.&lt;/author&gt;&lt;author&gt;Longley, Jemma&lt;/author&gt;&lt;author&gt;Douglas, James&lt;/author&gt;&lt;author&gt;Markham, Hannah&lt;/author&gt;&lt;author&gt;Chee, Serena J.&lt;/author&gt;&lt;author&gt;Stopforth, Richard J.&lt;/author&gt;&lt;author&gt;Roghanian, Ali&lt;/author&gt;&lt;author&gt;Carter, Matthew J.&lt;/author&gt;&lt;author&gt;Ottensmeier, Christian H.&lt;/author&gt;&lt;author&gt;Frendéus, Bjorn&lt;/author&gt;&lt;author&gt;Cutress, Ramsey I.&lt;/author&gt;&lt;author&gt;French, Ruth R.&lt;/author&gt;&lt;author&gt;Glennie, Martin J.&lt;/author&gt;&lt;author&gt;Strefford, Jonathan C.&lt;/author&gt;&lt;author&gt;Thirdborough, Stephen M.&lt;/author&gt;&lt;author&gt;Beers, Stephen A.&lt;/author&gt;&lt;author&gt;Cragg, Mark S.&lt;/author&gt;&lt;/authors&gt;&lt;/contributors&gt;&lt;titles&gt;&lt;title&gt;HIF activation enhances FcγRIIb expression on mononuclear phagocytes impeding tumor targeting antibody immunotherapy&lt;/title&gt;&lt;secondary-title&gt;Journal of Experimental &amp;amp; Clinical Cancer Research&lt;/secondary-title&gt;&lt;/titles&gt;&lt;pages&gt;131&lt;/pages&gt;&lt;volume&gt;41&lt;/volume&gt;&lt;number&gt;1&lt;/number&gt;&lt;dates&gt;&lt;year&gt;2022&lt;/year&gt;&lt;pub-dates&gt;&lt;date&gt;2022/04/07&lt;/date&gt;&lt;/pub-dates&gt;&lt;/dates&gt;&lt;isbn&gt;1756-9966&lt;/isbn&gt;&lt;urls&gt;&lt;related-urls&gt;&lt;url&gt;https://doi.org/10.1186/s13046-022-02294-5&lt;/url&gt;&lt;/related-urls&gt;&lt;/urls&gt;&lt;electronic-resource-num&gt;10.1186/s13046-022-02294-5&lt;/electronic-resource-num&gt;&lt;/record&gt;&lt;/Cite&gt;&lt;/EndNote&gt;</w:instrText>
      </w:r>
      <w:r w:rsidR="001472C1" w:rsidRPr="00FA613E">
        <w:rPr>
          <w:bCs/>
        </w:rPr>
        <w:fldChar w:fldCharType="separate"/>
      </w:r>
      <w:r w:rsidR="009F1319" w:rsidRPr="00FA613E">
        <w:rPr>
          <w:bCs/>
          <w:noProof/>
        </w:rPr>
        <w:t>(23)</w:t>
      </w:r>
      <w:r w:rsidR="001472C1" w:rsidRPr="00FA613E">
        <w:rPr>
          <w:bCs/>
        </w:rPr>
        <w:fldChar w:fldCharType="end"/>
      </w:r>
      <w:r w:rsidR="002F7B92" w:rsidRPr="00FA613E">
        <w:rPr>
          <w:bCs/>
        </w:rPr>
        <w:t>.</w:t>
      </w:r>
      <w:r w:rsidR="00DB4957" w:rsidRPr="00FA613E">
        <w:rPr>
          <w:bCs/>
        </w:rPr>
        <w:t xml:space="preserve"> </w:t>
      </w:r>
      <w:r w:rsidR="005E6072" w:rsidRPr="00FA613E">
        <w:rPr>
          <w:bCs/>
        </w:rPr>
        <w:t xml:space="preserve">Chromatin was digested using </w:t>
      </w:r>
      <w:r w:rsidR="00392FD1" w:rsidRPr="00FA613E">
        <w:rPr>
          <w:bCs/>
        </w:rPr>
        <w:t>1000 units</w:t>
      </w:r>
      <w:r w:rsidR="005E6072" w:rsidRPr="00FA613E">
        <w:rPr>
          <w:bCs/>
        </w:rPr>
        <w:t xml:space="preserve"> micrococcal nuclease</w:t>
      </w:r>
      <w:r w:rsidR="006E3CA1" w:rsidRPr="00FA613E">
        <w:rPr>
          <w:bCs/>
        </w:rPr>
        <w:t xml:space="preserve"> per </w:t>
      </w:r>
      <w:r w:rsidR="001472C1" w:rsidRPr="00FA613E">
        <w:rPr>
          <w:bCs/>
        </w:rPr>
        <w:t>preparation</w:t>
      </w:r>
      <w:r w:rsidR="00063CD9" w:rsidRPr="00FA613E">
        <w:rPr>
          <w:bCs/>
        </w:rPr>
        <w:t xml:space="preserve"> at 37</w:t>
      </w:r>
      <w:r w:rsidR="00063CD9" w:rsidRPr="00FA613E">
        <w:rPr>
          <w:rFonts w:cstheme="minorHAnsi"/>
          <w:bCs/>
        </w:rPr>
        <w:t>°</w:t>
      </w:r>
      <w:r w:rsidR="00063CD9" w:rsidRPr="00FA613E">
        <w:rPr>
          <w:bCs/>
        </w:rPr>
        <w:t>C for 20 minutes</w:t>
      </w:r>
      <w:r w:rsidR="001472C1" w:rsidRPr="00FA613E">
        <w:rPr>
          <w:bCs/>
        </w:rPr>
        <w:t xml:space="preserve"> </w:t>
      </w:r>
      <w:r w:rsidR="005E2F38" w:rsidRPr="00FA613E">
        <w:rPr>
          <w:bCs/>
        </w:rPr>
        <w:t xml:space="preserve">and samples were sonicated </w:t>
      </w:r>
      <w:r w:rsidR="00DE6738" w:rsidRPr="00FA613E">
        <w:rPr>
          <w:bCs/>
        </w:rPr>
        <w:t>using a</w:t>
      </w:r>
      <w:r w:rsidR="00237D4C" w:rsidRPr="00FA613E">
        <w:rPr>
          <w:bCs/>
        </w:rPr>
        <w:t>n</w:t>
      </w:r>
      <w:r w:rsidR="00367866" w:rsidRPr="00FA613E">
        <w:rPr>
          <w:bCs/>
        </w:rPr>
        <w:t xml:space="preserve"> S-3000 sonicator</w:t>
      </w:r>
      <w:r w:rsidR="00C463CA" w:rsidRPr="00FA613E">
        <w:rPr>
          <w:bCs/>
        </w:rPr>
        <w:t xml:space="preserve"> (Misonix</w:t>
      </w:r>
      <w:r w:rsidR="00237D4C" w:rsidRPr="00FA613E">
        <w:rPr>
          <w:bCs/>
        </w:rPr>
        <w:t>)</w:t>
      </w:r>
      <w:r w:rsidR="00490F7E" w:rsidRPr="00FA613E">
        <w:rPr>
          <w:bCs/>
        </w:rPr>
        <w:t xml:space="preserve"> </w:t>
      </w:r>
      <w:r w:rsidR="005E2F38" w:rsidRPr="00FA613E">
        <w:rPr>
          <w:bCs/>
        </w:rPr>
        <w:t>for</w:t>
      </w:r>
      <w:r w:rsidR="00DE6738" w:rsidRPr="00FA613E">
        <w:rPr>
          <w:bCs/>
        </w:rPr>
        <w:t xml:space="preserve"> 6 cycles of</w:t>
      </w:r>
      <w:r w:rsidR="005E2F38" w:rsidRPr="00FA613E">
        <w:rPr>
          <w:bCs/>
        </w:rPr>
        <w:t xml:space="preserve"> 15 seconds</w:t>
      </w:r>
      <w:r w:rsidR="00DE6738" w:rsidRPr="00FA613E">
        <w:rPr>
          <w:bCs/>
        </w:rPr>
        <w:t xml:space="preserve"> (power setting 1.5)</w:t>
      </w:r>
      <w:r w:rsidR="005E2F38" w:rsidRPr="00FA613E">
        <w:rPr>
          <w:bCs/>
        </w:rPr>
        <w:t xml:space="preserve"> </w:t>
      </w:r>
      <w:r w:rsidR="00DE6738" w:rsidRPr="00FA613E">
        <w:rPr>
          <w:bCs/>
        </w:rPr>
        <w:t>followed by a 30 second rest</w:t>
      </w:r>
      <w:r w:rsidR="00367866" w:rsidRPr="00FA613E">
        <w:rPr>
          <w:bCs/>
        </w:rPr>
        <w:t>. Nuclear lysis was confirmed by trypan blue staining</w:t>
      </w:r>
      <w:r w:rsidR="002E670B" w:rsidRPr="00FA613E">
        <w:rPr>
          <w:bCs/>
        </w:rPr>
        <w:t xml:space="preserve"> and appropriate DNA fragmentation assessed by agarose gel electrophoresis.</w:t>
      </w:r>
      <w:r w:rsidR="00C0611C" w:rsidRPr="00FA613E">
        <w:rPr>
          <w:bCs/>
        </w:rPr>
        <w:t xml:space="preserve"> </w:t>
      </w:r>
      <w:r w:rsidR="00D72F95" w:rsidRPr="00FA613E">
        <w:rPr>
          <w:bCs/>
        </w:rPr>
        <w:t xml:space="preserve">10 </w:t>
      </w:r>
      <w:r w:rsidR="00D72F95" w:rsidRPr="00FA613E">
        <w:rPr>
          <w:rFonts w:cstheme="minorHAnsi"/>
          <w:bCs/>
        </w:rPr>
        <w:t>µ</w:t>
      </w:r>
      <w:r w:rsidR="00D72F95" w:rsidRPr="00FA613E">
        <w:rPr>
          <w:bCs/>
        </w:rPr>
        <w:t xml:space="preserve">g chromatin was utilised per </w:t>
      </w:r>
      <w:r w:rsidR="00D07D12" w:rsidRPr="00FA613E">
        <w:rPr>
          <w:bCs/>
        </w:rPr>
        <w:t xml:space="preserve">immunoprecipitation with </w:t>
      </w:r>
      <w:r w:rsidR="00565A5F" w:rsidRPr="00FA613E">
        <w:rPr>
          <w:bCs/>
        </w:rPr>
        <w:t>optimised concentration</w:t>
      </w:r>
      <w:r w:rsidR="002F301F" w:rsidRPr="00FA613E">
        <w:rPr>
          <w:bCs/>
        </w:rPr>
        <w:t>s</w:t>
      </w:r>
      <w:r w:rsidR="00565A5F" w:rsidRPr="00FA613E">
        <w:rPr>
          <w:bCs/>
        </w:rPr>
        <w:t xml:space="preserve"> of </w:t>
      </w:r>
      <w:r w:rsidR="00DF5E78" w:rsidRPr="00FA613E">
        <w:rPr>
          <w:bCs/>
        </w:rPr>
        <w:t xml:space="preserve">target-specific or isotype control </w:t>
      </w:r>
      <w:r w:rsidR="00565A5F" w:rsidRPr="00FA613E">
        <w:rPr>
          <w:bCs/>
        </w:rPr>
        <w:t>antibody (Supplementary Table 3</w:t>
      </w:r>
      <w:r w:rsidR="00615DE5" w:rsidRPr="00FA613E">
        <w:rPr>
          <w:bCs/>
        </w:rPr>
        <w:t>)</w:t>
      </w:r>
      <w:r w:rsidR="00DC1271" w:rsidRPr="00FA613E">
        <w:rPr>
          <w:bCs/>
        </w:rPr>
        <w:t xml:space="preserve"> incubated overnight at 4</w:t>
      </w:r>
      <w:r w:rsidR="00DC1271" w:rsidRPr="00FA613E">
        <w:rPr>
          <w:rFonts w:cstheme="minorHAnsi"/>
          <w:bCs/>
        </w:rPr>
        <w:t>°</w:t>
      </w:r>
      <w:r w:rsidR="00DC1271" w:rsidRPr="00FA613E">
        <w:rPr>
          <w:bCs/>
        </w:rPr>
        <w:t>C.</w:t>
      </w:r>
      <w:r w:rsidR="001C389D" w:rsidRPr="00FA613E">
        <w:rPr>
          <w:bCs/>
        </w:rPr>
        <w:t xml:space="preserve"> Input control or immunoprecipitation samples were assessed for target enrichment by qPCR </w:t>
      </w:r>
      <w:r w:rsidR="00AB605B" w:rsidRPr="00FA613E">
        <w:rPr>
          <w:bCs/>
        </w:rPr>
        <w:t xml:space="preserve">using site-specific primers (Supplementary Table 4). </w:t>
      </w:r>
      <w:r w:rsidR="004117BC" w:rsidRPr="00FA613E">
        <w:rPr>
          <w:bCs/>
        </w:rPr>
        <w:t>qPCR was performed as previously described</w:t>
      </w:r>
      <w:r w:rsidR="00F970F5" w:rsidRPr="00FA613E">
        <w:rPr>
          <w:bCs/>
        </w:rPr>
        <w:fldChar w:fldCharType="begin"/>
      </w:r>
      <w:r w:rsidR="00CA6B83" w:rsidRPr="00FA613E">
        <w:rPr>
          <w:bCs/>
        </w:rPr>
        <w:instrText xml:space="preserve"> ADDIN EN.CITE &lt;EndNote&gt;&lt;Cite&gt;&lt;Author&gt;Carter&lt;/Author&gt;&lt;Year&gt;2016&lt;/Year&gt;&lt;RecNum&gt;4&lt;/RecNum&gt;&lt;DisplayText&gt;(73)&lt;/DisplayText&gt;&lt;record&gt;&lt;rec-number&gt;4&lt;/rec-number&gt;&lt;foreign-keys&gt;&lt;key app="EN" db-id="rrwwfarx4r2203e50sfptex6w2wapxsev9r0" timestamp="1723630437"&gt;4&lt;/key&gt;&lt;/foreign-keys&gt;&lt;ref-type name="Journal Article"&gt;17&lt;/ref-type&gt;&lt;contributors&gt;&lt;authors&gt;&lt;author&gt;Carter, M. J.&lt;/author&gt;&lt;author&gt;Cox, K. L.&lt;/author&gt;&lt;author&gt;Blakemore, S. J.&lt;/author&gt;&lt;author&gt;Bogdanov, Y. D.&lt;/author&gt;&lt;author&gt;Happo, L.&lt;/author&gt;&lt;author&gt;Scott, C. L.&lt;/author&gt;&lt;author&gt;Strasser, A.&lt;/author&gt;&lt;author&gt;Packham, G. K.&lt;/author&gt;&lt;author&gt;Cragg, M. S.&lt;/author&gt;&lt;/authors&gt;&lt;/contributors&gt;&lt;auth-address&gt;Univ Southampton, Fac Med, Canc Sci Unit, Antibody &amp;amp; Vaccine Grp, Southampton SO16 6YD, Hants, England&amp;#xD;Walter &amp;amp; Eliza Hall Inst Med Res, Parkville, Vic 3050, Australia&amp;#xD;Univ Southampton, Canc Sci Unit, Fac Med, Southampton SO16 6YD, Hants, England&lt;/auth-address&gt;&lt;titles&gt;&lt;title&gt;BCR-signaling-induced cell death demonstrates dependency on multiple BH3-only proteins in a murine model of B-cell lymphoma&lt;/title&gt;&lt;secondary-title&gt;Cell Death and Differentiation&lt;/secondary-title&gt;&lt;alt-title&gt;Cell Death Differ&lt;/alt-title&gt;&lt;/titles&gt;&lt;pages&gt;303-312&lt;/pages&gt;&lt;volume&gt;23&lt;/volume&gt;&lt;number&gt;2&lt;/number&gt;&lt;keywords&gt;&lt;keyword&gt;cytochrome-c release&lt;/keyword&gt;&lt;keyword&gt;bcl-2 family&lt;/keyword&gt;&lt;keyword&gt;induced apoptosis&lt;/keyword&gt;&lt;keyword&gt;antigen receptor&lt;/keyword&gt;&lt;keyword&gt;bh3 domains&lt;/keyword&gt;&lt;keyword&gt;bim&lt;/keyword&gt;&lt;keyword&gt;bax&lt;/keyword&gt;&lt;keyword&gt;puma&lt;/keyword&gt;&lt;keyword&gt;phosphorylation&lt;/keyword&gt;&lt;keyword&gt;expression&lt;/keyword&gt;&lt;/keywords&gt;&lt;dates&gt;&lt;year&gt;2016&lt;/year&gt;&lt;pub-dates&gt;&lt;date&gt;Feb&lt;/date&gt;&lt;/pub-dates&gt;&lt;/dates&gt;&lt;isbn&gt;1350-9047&lt;/isbn&gt;&lt;accession-num&gt;WOS:000368062200012&lt;/accession-num&gt;&lt;urls&gt;&lt;related-urls&gt;&lt;url&gt;&amp;lt;Go to ISI&amp;gt;://WOS:000368062200012&lt;/url&gt;&lt;/related-urls&gt;&lt;/urls&gt;&lt;electronic-resource-num&gt;10.1038/cdd.2015.97&lt;/electronic-resource-num&gt;&lt;language&gt;English&lt;/language&gt;&lt;/record&gt;&lt;/Cite&gt;&lt;/EndNote&gt;</w:instrText>
      </w:r>
      <w:r w:rsidR="00F970F5" w:rsidRPr="00FA613E">
        <w:rPr>
          <w:bCs/>
        </w:rPr>
        <w:fldChar w:fldCharType="separate"/>
      </w:r>
      <w:r w:rsidR="00CA6B83" w:rsidRPr="00FA613E">
        <w:rPr>
          <w:bCs/>
          <w:noProof/>
        </w:rPr>
        <w:t>(73)</w:t>
      </w:r>
      <w:r w:rsidR="00F970F5" w:rsidRPr="00FA613E">
        <w:rPr>
          <w:bCs/>
        </w:rPr>
        <w:fldChar w:fldCharType="end"/>
      </w:r>
      <w:r w:rsidR="00C465F0" w:rsidRPr="00FA613E">
        <w:rPr>
          <w:bCs/>
        </w:rPr>
        <w:t xml:space="preserve"> using either Taqman (Thermo Fisher Scientific) or Sybr-green </w:t>
      </w:r>
      <w:r w:rsidR="006C63FB" w:rsidRPr="00FA613E">
        <w:rPr>
          <w:bCs/>
        </w:rPr>
        <w:t>chemistry</w:t>
      </w:r>
      <w:r w:rsidR="006643E4" w:rsidRPr="00FA613E">
        <w:rPr>
          <w:bCs/>
        </w:rPr>
        <w:t xml:space="preserve"> using the 2</w:t>
      </w:r>
      <w:r w:rsidR="006643E4" w:rsidRPr="00FA613E">
        <w:rPr>
          <w:bCs/>
          <w:vertAlign w:val="superscript"/>
        </w:rPr>
        <w:t>-</w:t>
      </w:r>
      <w:r w:rsidR="006643E4" w:rsidRPr="00FA613E">
        <w:rPr>
          <w:rFonts w:cstheme="minorHAnsi"/>
          <w:bCs/>
          <w:vertAlign w:val="superscript"/>
        </w:rPr>
        <w:t>ΔΔcT</w:t>
      </w:r>
      <w:r w:rsidR="006643E4" w:rsidRPr="00FA613E">
        <w:rPr>
          <w:rFonts w:cstheme="minorHAnsi"/>
          <w:bCs/>
        </w:rPr>
        <w:t xml:space="preserve"> or </w:t>
      </w:r>
      <w:r w:rsidR="00DE6185" w:rsidRPr="00FA613E">
        <w:rPr>
          <w:rFonts w:cstheme="minorHAnsi"/>
          <w:bCs/>
        </w:rPr>
        <w:t xml:space="preserve">absolute quantification </w:t>
      </w:r>
      <w:r w:rsidR="0006731A" w:rsidRPr="00FA613E">
        <w:rPr>
          <w:bCs/>
        </w:rPr>
        <w:t xml:space="preserve">for gene expression and ChIP analysis, respectively. Assay IDs and primer </w:t>
      </w:r>
      <w:r w:rsidR="000128B8" w:rsidRPr="00FA613E">
        <w:rPr>
          <w:bCs/>
        </w:rPr>
        <w:t>sequences</w:t>
      </w:r>
      <w:r w:rsidR="0006731A" w:rsidRPr="00FA613E">
        <w:rPr>
          <w:bCs/>
        </w:rPr>
        <w:t xml:space="preserve"> are detailed in </w:t>
      </w:r>
      <w:r w:rsidR="0006731A" w:rsidRPr="00FA613E">
        <w:rPr>
          <w:bCs/>
        </w:rPr>
        <w:lastRenderedPageBreak/>
        <w:t xml:space="preserve">Supplementary </w:t>
      </w:r>
      <w:r w:rsidR="00E87686" w:rsidRPr="00FA613E">
        <w:rPr>
          <w:bCs/>
        </w:rPr>
        <w:t>T</w:t>
      </w:r>
      <w:r w:rsidR="0006731A" w:rsidRPr="00FA613E">
        <w:rPr>
          <w:bCs/>
        </w:rPr>
        <w:t>able</w:t>
      </w:r>
      <w:r w:rsidR="00196986" w:rsidRPr="00FA613E">
        <w:rPr>
          <w:bCs/>
        </w:rPr>
        <w:t>s</w:t>
      </w:r>
      <w:r w:rsidR="0006731A" w:rsidRPr="00FA613E">
        <w:rPr>
          <w:bCs/>
        </w:rPr>
        <w:t xml:space="preserve"> </w:t>
      </w:r>
      <w:r w:rsidR="00E87686" w:rsidRPr="00FA613E">
        <w:rPr>
          <w:bCs/>
        </w:rPr>
        <w:t>4</w:t>
      </w:r>
      <w:r w:rsidR="00AF3BF9" w:rsidRPr="00FA613E">
        <w:rPr>
          <w:bCs/>
        </w:rPr>
        <w:t>-5</w:t>
      </w:r>
      <w:r w:rsidR="00E87686" w:rsidRPr="00FA613E">
        <w:rPr>
          <w:bCs/>
        </w:rPr>
        <w:t xml:space="preserve">. Data was acquired using </w:t>
      </w:r>
      <w:r w:rsidR="004C6732" w:rsidRPr="00FA613E">
        <w:rPr>
          <w:bCs/>
        </w:rPr>
        <w:t>a CFX connect instrument (Bio Rad)</w:t>
      </w:r>
      <w:r w:rsidR="00F24D46" w:rsidRPr="00FA613E">
        <w:rPr>
          <w:bCs/>
        </w:rPr>
        <w:t xml:space="preserve"> running CFX Maestro software (Bio Rad). Primer amplification efficiency calculation and </w:t>
      </w:r>
      <w:r w:rsidR="00A02FDB" w:rsidRPr="00FA613E">
        <w:rPr>
          <w:bCs/>
        </w:rPr>
        <w:t xml:space="preserve">data adjustment was performed utilising standard curves of ChIP input material using </w:t>
      </w:r>
      <w:r w:rsidR="001A7050" w:rsidRPr="00FA613E">
        <w:rPr>
          <w:bCs/>
        </w:rPr>
        <w:t xml:space="preserve">on-board tools of the CFX Maestro Software (Bio Rad). </w:t>
      </w:r>
    </w:p>
    <w:p w14:paraId="22F7C0E6" w14:textId="77777777" w:rsidR="000B72DE" w:rsidRPr="00FA613E" w:rsidRDefault="000B72DE" w:rsidP="008F3546">
      <w:pPr>
        <w:spacing w:line="480" w:lineRule="auto"/>
        <w:rPr>
          <w:b/>
        </w:rPr>
      </w:pPr>
      <w:r w:rsidRPr="00FA613E">
        <w:rPr>
          <w:b/>
        </w:rPr>
        <w:t>Antibodies and Reagents</w:t>
      </w:r>
    </w:p>
    <w:p w14:paraId="16826209" w14:textId="4354FA56" w:rsidR="000B72DE" w:rsidRPr="00FA613E" w:rsidRDefault="000B72DE" w:rsidP="008F3546">
      <w:pPr>
        <w:spacing w:line="480" w:lineRule="auto"/>
        <w:rPr>
          <w:bCs/>
        </w:rPr>
      </w:pPr>
      <w:r w:rsidRPr="00FA613E">
        <w:rPr>
          <w:bCs/>
        </w:rPr>
        <w:t xml:space="preserve">Immunoblot analysis was performed using standard </w:t>
      </w:r>
      <w:r w:rsidR="009C6291" w:rsidRPr="00FA613E">
        <w:rPr>
          <w:bCs/>
        </w:rPr>
        <w:t>techniques, as previously described</w:t>
      </w:r>
      <w:r w:rsidR="002F7B92" w:rsidRPr="00FA613E">
        <w:rPr>
          <w:bCs/>
        </w:rPr>
        <w:t xml:space="preserve"> </w:t>
      </w:r>
      <w:r w:rsidR="009C6291" w:rsidRPr="00FA613E">
        <w:rPr>
          <w:bCs/>
        </w:rPr>
        <w:fldChar w:fldCharType="begin"/>
      </w:r>
      <w:r w:rsidR="009F1319" w:rsidRPr="00FA613E">
        <w:rPr>
          <w:bCs/>
        </w:rPr>
        <w:instrText xml:space="preserve"> ADDIN EN.CITE &lt;EndNote&gt;&lt;Cite&gt;&lt;Author&gt;Hussain&lt;/Author&gt;&lt;Year&gt;2022&lt;/Year&gt;&lt;RecNum&gt;1&lt;/RecNum&gt;&lt;DisplayText&gt;(23)&lt;/DisplayText&gt;&lt;record&gt;&lt;rec-number&gt;1&lt;/rec-number&gt;&lt;foreign-keys&gt;&lt;key app="EN" db-id="rrwwfarx4r2203e50sfptex6w2wapxsev9r0" timestamp="1723192213"&gt;1&lt;/key&gt;&lt;/foreign-keys&gt;&lt;ref-type name="Journal Article"&gt;17&lt;/ref-type&gt;&lt;contributors&gt;&lt;authors&gt;&lt;author&gt;Hussain, Khiyam&lt;/author&gt;&lt;author&gt;Liu, Rena&lt;/author&gt;&lt;author&gt;Smith, Rosanna C. G.&lt;/author&gt;&lt;author&gt;Müller, Kri T. J.&lt;/author&gt;&lt;author&gt;Ghorbani, Mohammadmersad&lt;/author&gt;&lt;author&gt;Macari, Sofia&lt;/author&gt;&lt;author&gt;Cleary, Kirstie L. S.&lt;/author&gt;&lt;author&gt;Oldham, Robert J.&lt;/author&gt;&lt;author&gt;Foxall, Russell B.&lt;/author&gt;&lt;author&gt;James, Sonya&lt;/author&gt;&lt;author&gt;Booth, Steven G.&lt;/author&gt;&lt;author&gt;Murray, Tom&lt;/author&gt;&lt;author&gt;Dahal, Lekh N.&lt;/author&gt;&lt;author&gt;Hargreaves, Chantal E.&lt;/author&gt;&lt;author&gt;Kemp, Robert S.&lt;/author&gt;&lt;author&gt;Longley, Jemma&lt;/author&gt;&lt;author&gt;Douglas, James&lt;/author&gt;&lt;author&gt;Markham, Hannah&lt;/author&gt;&lt;author&gt;Chee, Serena J.&lt;/author&gt;&lt;author&gt;Stopforth, Richard J.&lt;/author&gt;&lt;author&gt;Roghanian, Ali&lt;/author&gt;&lt;author&gt;Carter, Matthew J.&lt;/author&gt;&lt;author&gt;Ottensmeier, Christian H.&lt;/author&gt;&lt;author&gt;Frendéus, Bjorn&lt;/author&gt;&lt;author&gt;Cutress, Ramsey I.&lt;/author&gt;&lt;author&gt;French, Ruth R.&lt;/author&gt;&lt;author&gt;Glennie, Martin J.&lt;/author&gt;&lt;author&gt;Strefford, Jonathan C.&lt;/author&gt;&lt;author&gt;Thirdborough, Stephen M.&lt;/author&gt;&lt;author&gt;Beers, Stephen A.&lt;/author&gt;&lt;author&gt;Cragg, Mark S.&lt;/author&gt;&lt;/authors&gt;&lt;/contributors&gt;&lt;titles&gt;&lt;title&gt;HIF activation enhances FcγRIIb expression on mononuclear phagocytes impeding tumor targeting antibody immunotherapy&lt;/title&gt;&lt;secondary-title&gt;Journal of Experimental &amp;amp; Clinical Cancer Research&lt;/secondary-title&gt;&lt;/titles&gt;&lt;pages&gt;131&lt;/pages&gt;&lt;volume&gt;41&lt;/volume&gt;&lt;number&gt;1&lt;/number&gt;&lt;dates&gt;&lt;year&gt;2022&lt;/year&gt;&lt;pub-dates&gt;&lt;date&gt;2022/04/07&lt;/date&gt;&lt;/pub-dates&gt;&lt;/dates&gt;&lt;isbn&gt;1756-9966&lt;/isbn&gt;&lt;urls&gt;&lt;related-urls&gt;&lt;url&gt;https://doi.org/10.1186/s13046-022-02294-5&lt;/url&gt;&lt;/related-urls&gt;&lt;/urls&gt;&lt;electronic-resource-num&gt;10.1186/s13046-022-02294-5&lt;/electronic-resource-num&gt;&lt;/record&gt;&lt;/Cite&gt;&lt;/EndNote&gt;</w:instrText>
      </w:r>
      <w:r w:rsidR="009C6291" w:rsidRPr="00FA613E">
        <w:rPr>
          <w:bCs/>
        </w:rPr>
        <w:fldChar w:fldCharType="separate"/>
      </w:r>
      <w:r w:rsidR="009F1319" w:rsidRPr="00FA613E">
        <w:rPr>
          <w:bCs/>
          <w:noProof/>
        </w:rPr>
        <w:t>(23)</w:t>
      </w:r>
      <w:r w:rsidR="009C6291" w:rsidRPr="00FA613E">
        <w:rPr>
          <w:bCs/>
        </w:rPr>
        <w:fldChar w:fldCharType="end"/>
      </w:r>
      <w:r w:rsidR="002F7B92" w:rsidRPr="00FA613E">
        <w:rPr>
          <w:bCs/>
        </w:rPr>
        <w:t>.</w:t>
      </w:r>
      <w:r w:rsidR="002B5516" w:rsidRPr="00FA613E">
        <w:rPr>
          <w:bCs/>
        </w:rPr>
        <w:t xml:space="preserve"> </w:t>
      </w:r>
      <w:r w:rsidR="00096E9E" w:rsidRPr="00FA613E">
        <w:rPr>
          <w:bCs/>
        </w:rPr>
        <w:t xml:space="preserve">ChIP antibodies outlined in Supplementary Table 3 were </w:t>
      </w:r>
      <w:r w:rsidR="00397AF3" w:rsidRPr="00FA613E">
        <w:rPr>
          <w:bCs/>
        </w:rPr>
        <w:t>utilised</w:t>
      </w:r>
      <w:r w:rsidR="00096E9E" w:rsidRPr="00FA613E">
        <w:rPr>
          <w:bCs/>
        </w:rPr>
        <w:t xml:space="preserve"> in addition to: anti-</w:t>
      </w:r>
      <w:r w:rsidR="005E0D42" w:rsidRPr="00FA613E">
        <w:rPr>
          <w:bCs/>
        </w:rPr>
        <w:t xml:space="preserve">IRF3 (Cell </w:t>
      </w:r>
      <w:r w:rsidR="00397AF3" w:rsidRPr="00FA613E">
        <w:rPr>
          <w:bCs/>
        </w:rPr>
        <w:t>Signalling</w:t>
      </w:r>
      <w:r w:rsidR="005E0D42" w:rsidRPr="00FA613E">
        <w:rPr>
          <w:bCs/>
        </w:rPr>
        <w:t xml:space="preserve"> Technology, #</w:t>
      </w:r>
      <w:r w:rsidR="00CA65B5" w:rsidRPr="00FA613E">
        <w:rPr>
          <w:bCs/>
        </w:rPr>
        <w:t xml:space="preserve">11904), anti-Actin (Cell Signalling Technology, #3700), </w:t>
      </w:r>
      <w:r w:rsidR="00995040" w:rsidRPr="00FA613E">
        <w:rPr>
          <w:bCs/>
        </w:rPr>
        <w:t>and anti-Fc</w:t>
      </w:r>
      <w:r w:rsidR="00995040" w:rsidRPr="00FA613E">
        <w:rPr>
          <w:rFonts w:cstheme="minorHAnsi"/>
          <w:bCs/>
        </w:rPr>
        <w:t>γ</w:t>
      </w:r>
      <w:r w:rsidR="00995040" w:rsidRPr="00FA613E">
        <w:rPr>
          <w:bCs/>
        </w:rPr>
        <w:t xml:space="preserve">RIIB (Abcam, ab45143). </w:t>
      </w:r>
      <w:r w:rsidR="00FC6D52" w:rsidRPr="00FA613E">
        <w:rPr>
          <w:bCs/>
        </w:rPr>
        <w:t xml:space="preserve">DMOG was obtained from Sigma-Aldrich, BETi JQ-1 and PLX51107 were obtained from Selleck Chem. IL-6 and IL-10 were obtained from Peprotech. </w:t>
      </w:r>
    </w:p>
    <w:p w14:paraId="3238DF5B" w14:textId="217888B4" w:rsidR="00096E8C" w:rsidRPr="00FA613E" w:rsidRDefault="0033442E" w:rsidP="008F3546">
      <w:pPr>
        <w:spacing w:line="480" w:lineRule="auto"/>
        <w:rPr>
          <w:b/>
        </w:rPr>
      </w:pPr>
      <w:r w:rsidRPr="00FA613E">
        <w:rPr>
          <w:b/>
        </w:rPr>
        <w:t>Results</w:t>
      </w:r>
    </w:p>
    <w:p w14:paraId="450977AD" w14:textId="12DFE5A4" w:rsidR="00521308" w:rsidRPr="00FA613E" w:rsidRDefault="255E1AFB" w:rsidP="008F3546">
      <w:pPr>
        <w:spacing w:line="480" w:lineRule="auto"/>
      </w:pPr>
      <w:r w:rsidRPr="00FA613E">
        <w:t>Given the critical roles of FcγRIIB in modulating</w:t>
      </w:r>
      <w:r w:rsidR="007B3838" w:rsidRPr="00FA613E">
        <w:t xml:space="preserve"> humoral immunity</w:t>
      </w:r>
      <w:r w:rsidR="002F7B92" w:rsidRPr="00FA613E">
        <w:t xml:space="preserve"> </w:t>
      </w:r>
      <w:r w:rsidR="007B3838" w:rsidRPr="00FA613E">
        <w:fldChar w:fldCharType="begin">
          <w:fldData xml:space="preserve">PEVuZE5vdGU+PENpdGU+PEF1dGhvcj5Cb2xsYW5kPC9BdXRob3I+PFllYXI+MjAwMDwvWWVhcj48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</w:fldData>
        </w:fldChar>
      </w:r>
      <w:r w:rsidR="00D9331B" w:rsidRPr="00FA613E">
        <w:instrText xml:space="preserve"> ADDIN EN.CITE </w:instrText>
      </w:r>
      <w:r w:rsidR="00D9331B" w:rsidRPr="00FA613E">
        <w:fldChar w:fldCharType="begin">
          <w:fldData xml:space="preserve">PEVuZE5vdGU+PENpdGU+PEF1dGhvcj5Cb2xsYW5kPC9BdXRob3I+PFllYXI+MjAwMDwvWWVhcj48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</w:fldData>
        </w:fldChar>
      </w:r>
      <w:r w:rsidR="00D9331B" w:rsidRPr="00FA613E">
        <w:instrText xml:space="preserve"> ADDIN EN.CITE.DATA </w:instrText>
      </w:r>
      <w:r w:rsidR="00D9331B" w:rsidRPr="00FA613E">
        <w:fldChar w:fldCharType="end"/>
      </w:r>
      <w:r w:rsidR="007B3838" w:rsidRPr="00FA613E">
        <w:fldChar w:fldCharType="separate"/>
      </w:r>
      <w:r w:rsidR="00D9331B" w:rsidRPr="00FA613E">
        <w:rPr>
          <w:noProof/>
        </w:rPr>
        <w:t>(10, 17)</w:t>
      </w:r>
      <w:r w:rsidR="007B3838" w:rsidRPr="00FA613E">
        <w:fldChar w:fldCharType="end"/>
      </w:r>
      <w:r w:rsidR="007B3838" w:rsidRPr="00FA613E">
        <w:t xml:space="preserve"> and</w:t>
      </w:r>
      <w:r w:rsidRPr="00FA613E">
        <w:t xml:space="preserve"> therapeutic mAb activity</w:t>
      </w:r>
      <w:r w:rsidR="002F7B92" w:rsidRPr="00FA613E">
        <w:t xml:space="preserve"> </w:t>
      </w:r>
      <w:r w:rsidRPr="00FA613E">
        <w:fldChar w:fldCharType="begin"/>
      </w:r>
      <w:r w:rsidR="00CD6C24" w:rsidRPr="00FA613E">
        <w:instrText xml:space="preserve"> ADDIN EN.CITE &lt;EndNote&gt;&lt;Cite&gt;&lt;Author&gt;Clynes&lt;/Author&gt;&lt;Year&gt;2000&lt;/Year&gt;&lt;RecNum&gt;24&lt;/RecNum&gt;&lt;DisplayText&gt;(20)&lt;/DisplayText&gt;&lt;record&gt;&lt;rec-number&gt;24&lt;/rec-number&gt;&lt;foreign-keys&gt;&lt;key app="EN" db-id="rrwwfarx4r2203e50sfptex6w2wapxsev9r0" timestamp="1724425492"&gt;24&lt;/key&gt;&lt;/foreign-keys&gt;&lt;ref-type name="Journal Article"&gt;17&lt;/ref-type&gt;&lt;contributors&gt;&lt;authors&gt;&lt;author&gt;Clynes, R. A.&lt;/author&gt;&lt;author&gt;Towers, T. L.&lt;/author&gt;&lt;author&gt;Presta, L. G.&lt;/author&gt;&lt;author&gt;Ravetch, J. V.&lt;/author&gt;&lt;/authors&gt;&lt;/contributors&gt;&lt;auth-address&gt;Rockefeller Univ, Lab Mol Genet &amp;amp; Immunol, New York, NY 10021 USA&amp;#xD;Genentech Inc, Dept Immunol, S San Francisco, CA 94080 USA&lt;/auth-address&gt;&lt;titles&gt;&lt;title&gt;Inhibitory Fc receptors modulate in vivo cytoxicity against tumor targets&lt;/title&gt;&lt;secondary-title&gt;Nature Medicine&lt;/secondary-title&gt;&lt;alt-title&gt;Nat Med&lt;/alt-title&gt;&lt;/titles&gt;&lt;pages&gt;443-446&lt;/pages&gt;&lt;volume&gt;6&lt;/volume&gt;&lt;number&gt;4&lt;/number&gt;&lt;keywords&gt;&lt;keyword&gt;monoclonal-antibody&lt;/keyword&gt;&lt;keyword&gt;cell-lines&lt;/keyword&gt;&lt;keyword&gt;antitumor-activity&lt;/keyword&gt;&lt;keyword&gt;growth-inhibition&lt;/keyword&gt;&lt;keyword&gt;responses&lt;/keyword&gt;&lt;keyword&gt;lymphoma&lt;/keyword&gt;&lt;keyword&gt;therapy&lt;/keyword&gt;&lt;keyword&gt;mice&lt;/keyword&gt;&lt;/keywords&gt;&lt;dates&gt;&lt;year&gt;2000&lt;/year&gt;&lt;pub-dates&gt;&lt;date&gt;Apr&lt;/date&gt;&lt;/pub-dates&gt;&lt;/dates&gt;&lt;isbn&gt;1078-8956&lt;/isbn&gt;&lt;accession-num&gt;WOS:000165474100039&lt;/accession-num&gt;&lt;urls&gt;&lt;related-urls&gt;&lt;url&gt;&lt;style face="underline" font="default" size="100%"&gt;&amp;lt;Go to ISI&amp;gt;://WOS:000165474100039&lt;/style&gt;&lt;/url&gt;&lt;/related-urls&gt;&lt;/urls&gt;&lt;electronic-resource-num&gt;10.1038/74704&lt;/electronic-resource-num&gt;&lt;language&gt;English&lt;/language&gt;&lt;/record&gt;&lt;/Cite&gt;&lt;/EndNote&gt;</w:instrText>
      </w:r>
      <w:r w:rsidRPr="00FA613E">
        <w:fldChar w:fldCharType="separate"/>
      </w:r>
      <w:r w:rsidR="00CD6C24" w:rsidRPr="00FA613E">
        <w:rPr>
          <w:noProof/>
        </w:rPr>
        <w:t>(20)</w:t>
      </w:r>
      <w:r w:rsidRPr="00FA613E">
        <w:fldChar w:fldCharType="end"/>
      </w:r>
      <w:r w:rsidR="002F7B92" w:rsidRPr="00FA613E">
        <w:t>,</w:t>
      </w:r>
      <w:r w:rsidRPr="00FA613E">
        <w:t xml:space="preserve"> we aimed to identify </w:t>
      </w:r>
      <w:r w:rsidR="1B71E6B9" w:rsidRPr="00FA613E">
        <w:t>promoter elements</w:t>
      </w:r>
      <w:r w:rsidR="00940045" w:rsidRPr="00FA613E">
        <w:t xml:space="preserve"> </w:t>
      </w:r>
      <w:r w:rsidR="7C3E0BD1" w:rsidRPr="00FA613E">
        <w:t xml:space="preserve">that </w:t>
      </w:r>
      <w:r w:rsidR="5CA45B89" w:rsidRPr="00FA613E">
        <w:t xml:space="preserve">underpin </w:t>
      </w:r>
      <w:r w:rsidR="00FC3ABE" w:rsidRPr="00FA613E">
        <w:t xml:space="preserve">human </w:t>
      </w:r>
      <w:r w:rsidR="1BC2CD1E" w:rsidRPr="00FA613E">
        <w:t xml:space="preserve">FcγRIIB </w:t>
      </w:r>
      <w:r w:rsidR="65B020CD" w:rsidRPr="00FA613E">
        <w:t>expression</w:t>
      </w:r>
      <w:r w:rsidR="004C5D5D" w:rsidRPr="00FA613E">
        <w:t xml:space="preserve"> </w:t>
      </w:r>
      <w:r w:rsidR="00374764" w:rsidRPr="00FA613E">
        <w:t>to</w:t>
      </w:r>
      <w:r w:rsidR="00982C12" w:rsidRPr="00FA613E">
        <w:t xml:space="preserve"> address </w:t>
      </w:r>
      <w:r w:rsidR="00407566" w:rsidRPr="00FA613E">
        <w:t xml:space="preserve">the </w:t>
      </w:r>
      <w:r w:rsidR="00E934E7" w:rsidRPr="00FA613E">
        <w:t>lack</w:t>
      </w:r>
      <w:r w:rsidR="00407566" w:rsidRPr="00FA613E">
        <w:t xml:space="preserve"> of</w:t>
      </w:r>
      <w:r w:rsidR="00374764" w:rsidRPr="00FA613E">
        <w:t xml:space="preserve"> </w:t>
      </w:r>
      <w:r w:rsidR="00EB30CD" w:rsidRPr="00FA613E">
        <w:t>current understanding</w:t>
      </w:r>
      <w:r w:rsidR="65B020CD" w:rsidRPr="00FA613E">
        <w:t>.</w:t>
      </w:r>
      <w:r w:rsidR="0DFA2E5B" w:rsidRPr="00FA613E">
        <w:t xml:space="preserve"> </w:t>
      </w:r>
      <w:r w:rsidR="00481824" w:rsidRPr="00FA613E">
        <w:t>We profiled the sequence 1 kb (-1113: +1 bp) upstream of the TSS (Figure 1A-B &amp; TSS defined in Supplementary Figure 1A) for regulatory function through a series of luciferase reporter constructs deleted for different regions of the 1kb region transiently transfected into human B-lymphocyte and monocyte model systems (Supplementary Table 1).</w:t>
      </w:r>
      <w:r w:rsidR="00530D4A" w:rsidRPr="00FA613E">
        <w:t xml:space="preserve"> </w:t>
      </w:r>
      <w:r w:rsidR="44FB4DD9" w:rsidRPr="00FA613E">
        <w:t xml:space="preserve">Raji (B-lymphoma) and THP-1 (monocytic leukaemia) cell lines were selected </w:t>
      </w:r>
      <w:r w:rsidR="7BB8BC1F" w:rsidRPr="00FA613E">
        <w:t>due to</w:t>
      </w:r>
      <w:r w:rsidR="3C578BB5" w:rsidRPr="00FA613E">
        <w:t xml:space="preserve"> </w:t>
      </w:r>
      <w:r w:rsidR="191773EF" w:rsidRPr="00FA613E">
        <w:t xml:space="preserve">previous </w:t>
      </w:r>
      <w:r w:rsidR="676E5693" w:rsidRPr="00FA613E">
        <w:t xml:space="preserve">reports </w:t>
      </w:r>
      <w:r w:rsidR="191773EF" w:rsidRPr="00FA613E">
        <w:t>describ</w:t>
      </w:r>
      <w:r w:rsidR="6DFB3C5E" w:rsidRPr="00FA613E">
        <w:t>ing</w:t>
      </w:r>
      <w:r w:rsidR="7BB8BC1F" w:rsidRPr="00FA613E">
        <w:t xml:space="preserve"> putative differences in </w:t>
      </w:r>
      <w:r w:rsidR="191773EF" w:rsidRPr="00FA613E">
        <w:t>FcγRIIB promoter regulation</w:t>
      </w:r>
      <w:r w:rsidR="002F7B92" w:rsidRPr="00FA613E">
        <w:t xml:space="preserve"> </w:t>
      </w:r>
      <w:r w:rsidRPr="00FA613E">
        <w:fldChar w:fldCharType="begin">
          <w:fldData xml:space="preserve">PEVuZE5vdGU+PENpdGU+PEF1dGhvcj5OaXNoaW11cmE8L0F1dGhvcj48WWVhcj4yMDAxPC9ZZWFy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</w:fldData>
        </w:fldChar>
      </w:r>
      <w:r w:rsidR="00CA6B83" w:rsidRPr="00FA613E">
        <w:instrText xml:space="preserve"> ADDIN EN.CITE </w:instrText>
      </w:r>
      <w:r w:rsidR="00CA6B83" w:rsidRPr="00FA613E">
        <w:fldChar w:fldCharType="begin">
          <w:fldData xml:space="preserve">PEVuZE5vdGU+PENpdGU+PEF1dGhvcj5OaXNoaW11cmE8L0F1dGhvcj48WWVhcj4yMDAxPC9ZZWFy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</w:fldData>
        </w:fldChar>
      </w:r>
      <w:r w:rsidR="00CA6B83" w:rsidRPr="00FA613E">
        <w:instrText xml:space="preserve"> ADDIN EN.CITE.DATA </w:instrText>
      </w:r>
      <w:r w:rsidR="00CA6B83" w:rsidRPr="00FA613E">
        <w:fldChar w:fldCharType="end"/>
      </w:r>
      <w:r w:rsidRPr="00FA613E">
        <w:fldChar w:fldCharType="separate"/>
      </w:r>
      <w:r w:rsidR="00CA6B83" w:rsidRPr="00FA613E">
        <w:rPr>
          <w:noProof/>
        </w:rPr>
        <w:t>(70)</w:t>
      </w:r>
      <w:r w:rsidRPr="00FA613E">
        <w:fldChar w:fldCharType="end"/>
      </w:r>
      <w:r w:rsidR="002F7B92" w:rsidRPr="00FA613E">
        <w:t>.</w:t>
      </w:r>
      <w:r w:rsidR="3A806524" w:rsidRPr="00FA613E">
        <w:t xml:space="preserve"> </w:t>
      </w:r>
      <w:r w:rsidR="0119E02F" w:rsidRPr="00FA613E">
        <w:t>Promoter elements</w:t>
      </w:r>
      <w:r w:rsidR="357E0A7F" w:rsidRPr="00FA613E">
        <w:t xml:space="preserve"> </w:t>
      </w:r>
      <w:r w:rsidR="009D3B4D" w:rsidRPr="00FA613E">
        <w:t>that retained</w:t>
      </w:r>
      <w:r w:rsidR="357E0A7F" w:rsidRPr="00FA613E">
        <w:t xml:space="preserve"> </w:t>
      </w:r>
      <w:r w:rsidR="53C2C9FA" w:rsidRPr="00FA613E">
        <w:t xml:space="preserve">the </w:t>
      </w:r>
      <w:r w:rsidR="357E0A7F" w:rsidRPr="00FA613E">
        <w:t>TSS</w:t>
      </w:r>
      <w:r w:rsidR="7733F3FF" w:rsidRPr="00FA613E">
        <w:t xml:space="preserve"> </w:t>
      </w:r>
      <w:r w:rsidR="357E0A7F" w:rsidRPr="00FA613E">
        <w:t xml:space="preserve">and </w:t>
      </w:r>
      <w:r w:rsidR="356A6A0F" w:rsidRPr="00FA613E">
        <w:t xml:space="preserve">its </w:t>
      </w:r>
      <w:r w:rsidR="4A90A75B" w:rsidRPr="00FA613E">
        <w:t>flanking sequence</w:t>
      </w:r>
      <w:r w:rsidR="7EAE1A42" w:rsidRPr="00FA613E">
        <w:t xml:space="preserve"> but </w:t>
      </w:r>
      <w:r w:rsidR="009D3B4D" w:rsidRPr="00FA613E">
        <w:t>lacked</w:t>
      </w:r>
      <w:r w:rsidR="00543144" w:rsidRPr="00FA613E">
        <w:t xml:space="preserve"> the upstream regions</w:t>
      </w:r>
      <w:r w:rsidR="7EAE1A42" w:rsidRPr="00FA613E">
        <w:t xml:space="preserve"> </w:t>
      </w:r>
      <w:r w:rsidR="00543144" w:rsidRPr="00FA613E">
        <w:t>-</w:t>
      </w:r>
      <w:r w:rsidR="01068379" w:rsidRPr="00FA613E">
        <w:t>313: -</w:t>
      </w:r>
      <w:r w:rsidR="7CFB4EE1" w:rsidRPr="00FA613E">
        <w:t>24</w:t>
      </w:r>
      <w:r w:rsidR="41C9AF67" w:rsidRPr="00FA613E">
        <w:t xml:space="preserve"> </w:t>
      </w:r>
      <w:r w:rsidR="68CB1331" w:rsidRPr="00FA613E">
        <w:t>or</w:t>
      </w:r>
      <w:r w:rsidR="7CFB4EE1" w:rsidRPr="00FA613E">
        <w:t xml:space="preserve"> </w:t>
      </w:r>
      <w:r w:rsidR="01068379" w:rsidRPr="00FA613E">
        <w:t>-</w:t>
      </w:r>
      <w:r w:rsidR="7CFB4EE1" w:rsidRPr="00FA613E">
        <w:t>513</w:t>
      </w:r>
      <w:r w:rsidR="01068379" w:rsidRPr="00FA613E">
        <w:t>: -24</w:t>
      </w:r>
      <w:r w:rsidR="7A298D4A" w:rsidRPr="00FA613E">
        <w:t xml:space="preserve"> bp</w:t>
      </w:r>
      <w:r w:rsidR="7EAE1A42" w:rsidRPr="00FA613E">
        <w:t xml:space="preserve"> </w:t>
      </w:r>
      <w:r w:rsidR="4ADD0489" w:rsidRPr="00FA613E">
        <w:t>exhibited reporter activity</w:t>
      </w:r>
      <w:r w:rsidR="24FB755A" w:rsidRPr="00FA613E">
        <w:t xml:space="preserve"> indistinguishable from promoterless controls</w:t>
      </w:r>
      <w:r w:rsidR="65B384FC" w:rsidRPr="00FA613E">
        <w:t xml:space="preserve"> in both Raji and THP-1</w:t>
      </w:r>
      <w:r w:rsidR="7E8A618D" w:rsidRPr="00FA613E">
        <w:t xml:space="preserve"> (Figure 1</w:t>
      </w:r>
      <w:r w:rsidR="00EB7E55" w:rsidRPr="00FA613E">
        <w:t>B</w:t>
      </w:r>
      <w:r w:rsidR="7E8A618D" w:rsidRPr="00FA613E">
        <w:t xml:space="preserve">). </w:t>
      </w:r>
      <w:r w:rsidR="3577C718" w:rsidRPr="00FA613E">
        <w:t>These data</w:t>
      </w:r>
      <w:r w:rsidR="0584018A" w:rsidRPr="00FA613E">
        <w:t xml:space="preserve"> </w:t>
      </w:r>
      <w:r w:rsidR="3577C718" w:rsidRPr="00FA613E">
        <w:t>identify</w:t>
      </w:r>
      <w:r w:rsidR="480BEA2F" w:rsidRPr="00FA613E">
        <w:t xml:space="preserve"> that</w:t>
      </w:r>
      <w:r w:rsidR="3577C718" w:rsidRPr="00FA613E">
        <w:t xml:space="preserve"> </w:t>
      </w:r>
      <w:r w:rsidR="0584018A" w:rsidRPr="00FA613E">
        <w:t xml:space="preserve">sequence </w:t>
      </w:r>
      <w:r w:rsidR="3ED813F5" w:rsidRPr="00FA613E">
        <w:t xml:space="preserve">within 313 bp of </w:t>
      </w:r>
      <w:r w:rsidR="19BD3D05" w:rsidRPr="00FA613E">
        <w:t xml:space="preserve">the </w:t>
      </w:r>
      <w:r w:rsidR="3ED813F5" w:rsidRPr="00FA613E">
        <w:t xml:space="preserve">TSS </w:t>
      </w:r>
      <w:r w:rsidR="4B8B4E86" w:rsidRPr="00FA613E">
        <w:t>exerts</w:t>
      </w:r>
      <w:r w:rsidR="3ED813F5" w:rsidRPr="00FA613E">
        <w:t xml:space="preserve"> critical regulatory function.</w:t>
      </w:r>
      <w:r w:rsidR="4DBF5AF0" w:rsidRPr="00FA613E">
        <w:t xml:space="preserve"> </w:t>
      </w:r>
      <w:r w:rsidR="6DEB9866" w:rsidRPr="00FA613E">
        <w:t xml:space="preserve">To further refine these observations, we employed </w:t>
      </w:r>
      <w:r w:rsidR="3F7C1EF4" w:rsidRPr="00FA613E">
        <w:t>5’ promoter deletion constructs to define the minimum region</w:t>
      </w:r>
      <w:r w:rsidR="00624169" w:rsidRPr="00FA613E">
        <w:t xml:space="preserve"> required</w:t>
      </w:r>
      <w:r w:rsidR="3F7C1EF4" w:rsidRPr="00FA613E">
        <w:t xml:space="preserve"> for promoter activity. </w:t>
      </w:r>
      <w:r w:rsidR="6D6857F5" w:rsidRPr="00FA613E">
        <w:t>A</w:t>
      </w:r>
      <w:r w:rsidR="44BAD534" w:rsidRPr="00FA613E">
        <w:t xml:space="preserve"> 104 bp</w:t>
      </w:r>
      <w:r w:rsidR="1AE4C6F0" w:rsidRPr="00FA613E">
        <w:t xml:space="preserve"> (</w:t>
      </w:r>
      <w:r w:rsidR="6E4FF741" w:rsidRPr="00FA613E">
        <w:t>-1</w:t>
      </w:r>
      <w:r w:rsidR="4DB4DCF4" w:rsidRPr="00FA613E">
        <w:t>0</w:t>
      </w:r>
      <w:r w:rsidR="6E4FF741" w:rsidRPr="00FA613E">
        <w:t>3: +1</w:t>
      </w:r>
      <w:r w:rsidR="451E0F57" w:rsidRPr="00FA613E">
        <w:t xml:space="preserve"> bp</w:t>
      </w:r>
      <w:r w:rsidR="6E4FF741" w:rsidRPr="00FA613E">
        <w:t>)</w:t>
      </w:r>
      <w:r w:rsidR="73B0F910" w:rsidRPr="00FA613E">
        <w:t xml:space="preserve"> </w:t>
      </w:r>
      <w:r w:rsidR="6C482782" w:rsidRPr="00FA613E">
        <w:t>TSS</w:t>
      </w:r>
      <w:r w:rsidR="6E771A25" w:rsidRPr="00FA613E">
        <w:t xml:space="preserve"> proximal</w:t>
      </w:r>
      <w:r w:rsidR="6C482782" w:rsidRPr="00FA613E">
        <w:t xml:space="preserve"> </w:t>
      </w:r>
      <w:r w:rsidR="4913C9EC" w:rsidRPr="00FA613E">
        <w:t>sequence</w:t>
      </w:r>
      <w:r w:rsidR="73B0F910" w:rsidRPr="00FA613E">
        <w:t xml:space="preserve"> </w:t>
      </w:r>
      <w:r w:rsidR="09E73C34" w:rsidRPr="00FA613E">
        <w:t>demonstrated</w:t>
      </w:r>
      <w:r w:rsidR="379F39A7" w:rsidRPr="00FA613E">
        <w:t xml:space="preserve"> </w:t>
      </w:r>
      <w:r w:rsidR="29AAF4EF" w:rsidRPr="00FA613E">
        <w:t xml:space="preserve">maximal </w:t>
      </w:r>
      <w:r w:rsidR="379F39A7" w:rsidRPr="00FA613E">
        <w:t>reporter activity</w:t>
      </w:r>
      <w:r w:rsidR="291718E3" w:rsidRPr="00FA613E">
        <w:t xml:space="preserve"> indistinguishable from</w:t>
      </w:r>
      <w:r w:rsidR="2A44A89A" w:rsidRPr="00FA613E">
        <w:t xml:space="preserve">, or greater than, the remaining </w:t>
      </w:r>
      <w:r w:rsidR="2A44A89A" w:rsidRPr="00FA613E">
        <w:lastRenderedPageBreak/>
        <w:t>promoter fragments</w:t>
      </w:r>
      <w:r w:rsidR="379F39A7" w:rsidRPr="00FA613E">
        <w:t xml:space="preserve"> (Figure 1</w:t>
      </w:r>
      <w:r w:rsidR="00721BCE" w:rsidRPr="00FA613E">
        <w:t>C</w:t>
      </w:r>
      <w:r w:rsidR="379F39A7" w:rsidRPr="00FA613E">
        <w:t>).</w:t>
      </w:r>
      <w:r w:rsidR="03566E6A" w:rsidRPr="00FA613E">
        <w:t xml:space="preserve"> </w:t>
      </w:r>
      <w:r w:rsidR="50C29A76" w:rsidRPr="00FA613E">
        <w:t xml:space="preserve">When </w:t>
      </w:r>
      <w:r w:rsidR="09E7B65B" w:rsidRPr="00FA613E">
        <w:t>combined</w:t>
      </w:r>
      <w:r w:rsidR="50C29A76" w:rsidRPr="00FA613E">
        <w:t xml:space="preserve"> with 3’ deletion </w:t>
      </w:r>
      <w:r w:rsidR="6D6857F5" w:rsidRPr="00FA613E">
        <w:t xml:space="preserve">data </w:t>
      </w:r>
      <w:r w:rsidR="50C29A76" w:rsidRPr="00FA613E">
        <w:t>(Figure 1</w:t>
      </w:r>
      <w:r w:rsidR="00097C0F" w:rsidRPr="00FA613E">
        <w:t>B</w:t>
      </w:r>
      <w:r w:rsidR="50C29A76" w:rsidRPr="00FA613E">
        <w:t>)</w:t>
      </w:r>
      <w:r w:rsidR="02D533E5" w:rsidRPr="00FA613E">
        <w:t xml:space="preserve">, </w:t>
      </w:r>
      <w:r w:rsidR="182C56A1" w:rsidRPr="00FA613E">
        <w:t>these observation</w:t>
      </w:r>
      <w:r w:rsidR="5FB3D06A" w:rsidRPr="00FA613E">
        <w:t>s</w:t>
      </w:r>
      <w:r w:rsidR="182C56A1" w:rsidRPr="00FA613E">
        <w:t xml:space="preserve"> </w:t>
      </w:r>
      <w:r w:rsidR="3577C718" w:rsidRPr="00FA613E">
        <w:t>d</w:t>
      </w:r>
      <w:r w:rsidR="182C56A1" w:rsidRPr="00FA613E">
        <w:t xml:space="preserve">efine the </w:t>
      </w:r>
      <w:r w:rsidR="5EF861D6" w:rsidRPr="00FA613E">
        <w:t>critical</w:t>
      </w:r>
      <w:r w:rsidR="29AAF4EF" w:rsidRPr="00FA613E">
        <w:t xml:space="preserve"> </w:t>
      </w:r>
      <w:r w:rsidR="5EF861D6" w:rsidRPr="00FA613E">
        <w:t xml:space="preserve">regulatory </w:t>
      </w:r>
      <w:r w:rsidR="61CF6D9E" w:rsidRPr="00FA613E">
        <w:t>elements</w:t>
      </w:r>
      <w:r w:rsidR="0CDEADBF" w:rsidRPr="00FA613E">
        <w:t xml:space="preserve"> </w:t>
      </w:r>
      <w:r w:rsidR="466C8CC6" w:rsidRPr="00FA613E">
        <w:t>as</w:t>
      </w:r>
      <w:r w:rsidR="5FB3D06A" w:rsidRPr="00FA613E">
        <w:t xml:space="preserve"> </w:t>
      </w:r>
      <w:r w:rsidR="3577EA42" w:rsidRPr="00FA613E">
        <w:t>-</w:t>
      </w:r>
      <w:r w:rsidR="00AC160A" w:rsidRPr="00FA613E">
        <w:t>103</w:t>
      </w:r>
      <w:r w:rsidR="1AE4C6F0" w:rsidRPr="00FA613E">
        <w:t>: -</w:t>
      </w:r>
      <w:r w:rsidR="00AC160A" w:rsidRPr="00FA613E">
        <w:t>24</w:t>
      </w:r>
      <w:r w:rsidR="00893AE4" w:rsidRPr="00FA613E">
        <w:t xml:space="preserve"> </w:t>
      </w:r>
      <w:r w:rsidR="6BD508D9" w:rsidRPr="00FA613E">
        <w:t>bp from</w:t>
      </w:r>
      <w:r w:rsidR="7FC96239" w:rsidRPr="00FA613E">
        <w:t xml:space="preserve"> TSS.</w:t>
      </w:r>
      <w:r w:rsidR="379F39A7" w:rsidRPr="00FA613E">
        <w:t xml:space="preserve"> </w:t>
      </w:r>
      <w:r w:rsidR="037D7322" w:rsidRPr="00FA613E">
        <w:t xml:space="preserve">To </w:t>
      </w:r>
      <w:r w:rsidR="55D653D3" w:rsidRPr="00FA613E">
        <w:t xml:space="preserve">further </w:t>
      </w:r>
      <w:r w:rsidR="75555470" w:rsidRPr="00FA613E">
        <w:t>improve resolution</w:t>
      </w:r>
      <w:r w:rsidR="63AFE9A4" w:rsidRPr="00FA613E">
        <w:t>, we</w:t>
      </w:r>
      <w:r w:rsidR="75555470" w:rsidRPr="00FA613E">
        <w:t xml:space="preserve"> subsequently</w:t>
      </w:r>
      <w:r w:rsidR="63AFE9A4" w:rsidRPr="00FA613E">
        <w:t xml:space="preserve"> </w:t>
      </w:r>
      <w:r w:rsidR="417ACF3B" w:rsidRPr="00FA613E">
        <w:t xml:space="preserve">modified </w:t>
      </w:r>
      <w:r w:rsidR="1A29FEC5" w:rsidRPr="00FA613E">
        <w:t>the full</w:t>
      </w:r>
      <w:r w:rsidR="00DC06FB" w:rsidRPr="00FA613E">
        <w:t xml:space="preserve"> length</w:t>
      </w:r>
      <w:r w:rsidR="1A29FEC5" w:rsidRPr="00FA613E">
        <w:t xml:space="preserve"> -1113: +1 bp reporter construct to inc</w:t>
      </w:r>
      <w:r w:rsidR="351990CF" w:rsidRPr="00FA613E">
        <w:t>orporate ≈20 bp deletions within</w:t>
      </w:r>
      <w:r w:rsidR="3E7F998F" w:rsidRPr="00FA613E">
        <w:t xml:space="preserve"> the</w:t>
      </w:r>
      <w:r w:rsidR="54F794BA" w:rsidRPr="00FA613E">
        <w:t xml:space="preserve"> </w:t>
      </w:r>
      <w:r w:rsidR="11245A0D" w:rsidRPr="00FA613E">
        <w:t xml:space="preserve">-113: </w:t>
      </w:r>
      <w:r w:rsidR="75EF55AF" w:rsidRPr="00FA613E">
        <w:t>-24</w:t>
      </w:r>
      <w:r w:rsidR="11245A0D" w:rsidRPr="00FA613E">
        <w:t xml:space="preserve"> bp</w:t>
      </w:r>
      <w:r w:rsidR="351990CF" w:rsidRPr="00FA613E">
        <w:t xml:space="preserve"> </w:t>
      </w:r>
      <w:r w:rsidR="602E0070" w:rsidRPr="00FA613E">
        <w:t xml:space="preserve">TSS </w:t>
      </w:r>
      <w:r w:rsidR="3E7F998F" w:rsidRPr="00FA613E">
        <w:t>proximal</w:t>
      </w:r>
      <w:r w:rsidR="351990CF" w:rsidRPr="00FA613E">
        <w:t xml:space="preserve"> sequence</w:t>
      </w:r>
      <w:r w:rsidR="1615945B" w:rsidRPr="00FA613E">
        <w:t xml:space="preserve">. Reporter activity was </w:t>
      </w:r>
      <w:r w:rsidR="3C148E2F" w:rsidRPr="00FA613E">
        <w:t>significantly</w:t>
      </w:r>
      <w:r w:rsidR="1615945B" w:rsidRPr="00FA613E">
        <w:t xml:space="preserve"> reduced by disruption of </w:t>
      </w:r>
      <w:r w:rsidR="27339924" w:rsidRPr="00FA613E">
        <w:t xml:space="preserve">any </w:t>
      </w:r>
      <w:r w:rsidR="4E648700" w:rsidRPr="00FA613E">
        <w:t xml:space="preserve">sequence </w:t>
      </w:r>
      <w:r w:rsidR="3008CE03" w:rsidRPr="00FA613E">
        <w:t xml:space="preserve">located </w:t>
      </w:r>
      <w:r w:rsidR="3C148E2F" w:rsidRPr="00FA613E">
        <w:t xml:space="preserve">within this </w:t>
      </w:r>
      <w:r w:rsidR="27339924" w:rsidRPr="00FA613E">
        <w:t>region;</w:t>
      </w:r>
      <w:r w:rsidR="00561BE0" w:rsidRPr="00FA613E">
        <w:t xml:space="preserve"> </w:t>
      </w:r>
      <w:r w:rsidR="67794996" w:rsidRPr="00FA613E">
        <w:t>most profound</w:t>
      </w:r>
      <w:r w:rsidR="00561BE0" w:rsidRPr="00FA613E">
        <w:t xml:space="preserve">ly following </w:t>
      </w:r>
      <w:r w:rsidR="62C529C8" w:rsidRPr="00FA613E">
        <w:t>deletion</w:t>
      </w:r>
      <w:r w:rsidR="4B1CBBF2" w:rsidRPr="00FA613E">
        <w:t>s</w:t>
      </w:r>
      <w:r w:rsidR="62C529C8" w:rsidRPr="00FA613E">
        <w:t xml:space="preserve"> </w:t>
      </w:r>
      <w:r w:rsidR="27339924" w:rsidRPr="00FA613E">
        <w:t xml:space="preserve">within </w:t>
      </w:r>
      <w:r w:rsidR="75924F89" w:rsidRPr="00FA613E">
        <w:t>-</w:t>
      </w:r>
      <w:r w:rsidR="4B1CBBF2" w:rsidRPr="00FA613E">
        <w:t>8</w:t>
      </w:r>
      <w:r w:rsidR="75924F89" w:rsidRPr="00FA613E">
        <w:t>3: -24</w:t>
      </w:r>
      <w:r w:rsidR="4B1CBBF2" w:rsidRPr="00FA613E">
        <w:t xml:space="preserve"> bp of TSS</w:t>
      </w:r>
      <w:r w:rsidR="7C6B1C9B" w:rsidRPr="00FA613E">
        <w:t xml:space="preserve"> </w:t>
      </w:r>
      <w:r w:rsidR="73C3734C" w:rsidRPr="00FA613E">
        <w:t xml:space="preserve">(Figure </w:t>
      </w:r>
      <w:r w:rsidR="004E61AB" w:rsidRPr="00FA613E">
        <w:t>1</w:t>
      </w:r>
      <w:r w:rsidR="002A1B68" w:rsidRPr="00FA613E">
        <w:t>D</w:t>
      </w:r>
      <w:r w:rsidR="73C3734C" w:rsidRPr="00FA613E">
        <w:t>)</w:t>
      </w:r>
      <w:r w:rsidR="62C529C8" w:rsidRPr="00FA613E">
        <w:t>.</w:t>
      </w:r>
      <w:r w:rsidR="5B9AE5BD" w:rsidRPr="00FA613E">
        <w:t xml:space="preserve"> </w:t>
      </w:r>
      <w:r w:rsidR="76972B59" w:rsidRPr="00FA613E">
        <w:t>T</w:t>
      </w:r>
      <w:r w:rsidR="73C3734C" w:rsidRPr="00FA613E">
        <w:t>hese</w:t>
      </w:r>
      <w:r w:rsidR="3D4531AF" w:rsidRPr="00FA613E">
        <w:t xml:space="preserve"> collective</w:t>
      </w:r>
      <w:r w:rsidR="73C3734C" w:rsidRPr="00FA613E">
        <w:t xml:space="preserve"> observations were</w:t>
      </w:r>
      <w:r w:rsidR="6EC3647C" w:rsidRPr="00FA613E">
        <w:t xml:space="preserve"> also</w:t>
      </w:r>
      <w:r w:rsidR="73C3734C" w:rsidRPr="00FA613E">
        <w:t xml:space="preserve"> </w:t>
      </w:r>
      <w:r w:rsidR="3D4531AF" w:rsidRPr="00FA613E">
        <w:t>apparent in</w:t>
      </w:r>
      <w:r w:rsidR="00AA8E4C" w:rsidRPr="00FA613E">
        <w:t xml:space="preserve"> </w:t>
      </w:r>
      <w:r w:rsidR="73C3734C" w:rsidRPr="00FA613E">
        <w:t>3 additional</w:t>
      </w:r>
      <w:r w:rsidR="6BB95499" w:rsidRPr="00FA613E">
        <w:t xml:space="preserve"> human B-cell</w:t>
      </w:r>
      <w:r w:rsidR="00AA8E4C" w:rsidRPr="00FA613E">
        <w:t xml:space="preserve"> lymphoma</w:t>
      </w:r>
      <w:r w:rsidR="6BB95499" w:rsidRPr="00FA613E">
        <w:t xml:space="preserve"> model systems (Supplementary Figure 1 B-D)</w:t>
      </w:r>
      <w:r w:rsidR="0C51C0AF" w:rsidRPr="00FA613E">
        <w:t xml:space="preserve"> </w:t>
      </w:r>
      <w:r w:rsidR="632F01D4" w:rsidRPr="00FA613E">
        <w:t>confirming that</w:t>
      </w:r>
      <w:r w:rsidR="0C51C0AF" w:rsidRPr="00FA613E">
        <w:t xml:space="preserve"> </w:t>
      </w:r>
      <w:r w:rsidR="7ABA35AF" w:rsidRPr="00FA613E">
        <w:t>modification</w:t>
      </w:r>
      <w:r w:rsidR="0AF9F15B" w:rsidRPr="00FA613E">
        <w:t xml:space="preserve"> of </w:t>
      </w:r>
      <w:r w:rsidR="3D4531AF" w:rsidRPr="00FA613E">
        <w:t>a</w:t>
      </w:r>
      <w:r w:rsidR="00B6001F" w:rsidRPr="00FA613E">
        <w:t xml:space="preserve"> </w:t>
      </w:r>
      <w:r w:rsidR="234F4790" w:rsidRPr="00FA613E">
        <w:t>6</w:t>
      </w:r>
      <w:r w:rsidR="7013B8FB" w:rsidRPr="00FA613E">
        <w:t>0</w:t>
      </w:r>
      <w:r w:rsidR="0C51C0AF" w:rsidRPr="00FA613E">
        <w:t xml:space="preserve"> bp</w:t>
      </w:r>
      <w:r w:rsidR="00B6001F" w:rsidRPr="00FA613E">
        <w:t xml:space="preserve"> </w:t>
      </w:r>
      <w:r w:rsidR="11053610" w:rsidRPr="00FA613E">
        <w:t>region</w:t>
      </w:r>
      <w:r w:rsidR="1A7CCF2C" w:rsidRPr="00FA613E">
        <w:t xml:space="preserve"> located</w:t>
      </w:r>
      <w:r w:rsidR="051563EB" w:rsidRPr="00FA613E">
        <w:t xml:space="preserve"> between</w:t>
      </w:r>
      <w:r w:rsidR="1A7CCF2C" w:rsidRPr="00FA613E">
        <w:t xml:space="preserve"> </w:t>
      </w:r>
      <w:r w:rsidR="1639314B" w:rsidRPr="00FA613E">
        <w:t>-83</w:t>
      </w:r>
      <w:r w:rsidR="26DDB8B2" w:rsidRPr="00FA613E">
        <w:t>:</w:t>
      </w:r>
      <w:r w:rsidR="7CB45146" w:rsidRPr="00FA613E">
        <w:t xml:space="preserve"> </w:t>
      </w:r>
      <w:r w:rsidR="1639314B" w:rsidRPr="00FA613E">
        <w:t>-24</w:t>
      </w:r>
      <w:r w:rsidR="1A7CCF2C" w:rsidRPr="00FA613E">
        <w:t xml:space="preserve"> bp</w:t>
      </w:r>
      <w:r w:rsidR="051563EB" w:rsidRPr="00FA613E">
        <w:t xml:space="preserve"> </w:t>
      </w:r>
      <w:r w:rsidR="41CEC708" w:rsidRPr="00FA613E">
        <w:t>from</w:t>
      </w:r>
      <w:r w:rsidR="2727A583" w:rsidRPr="00FA613E">
        <w:t xml:space="preserve"> </w:t>
      </w:r>
      <w:r w:rsidR="051563EB" w:rsidRPr="00FA613E">
        <w:t>TSS</w:t>
      </w:r>
      <w:r w:rsidR="00B6001F" w:rsidRPr="00FA613E">
        <w:t xml:space="preserve"> </w:t>
      </w:r>
      <w:r w:rsidR="0AF9F15B" w:rsidRPr="00FA613E">
        <w:t>is highly</w:t>
      </w:r>
      <w:r w:rsidR="7ABA35AF" w:rsidRPr="00FA613E">
        <w:t xml:space="preserve"> detrimental to promoter activity, indicative of critical regulatory function</w:t>
      </w:r>
      <w:r w:rsidR="3C70C3AD" w:rsidRPr="00FA613E">
        <w:t>.</w:t>
      </w:r>
      <w:r w:rsidR="001CFA45" w:rsidRPr="00FA613E">
        <w:t xml:space="preserve"> </w:t>
      </w:r>
    </w:p>
    <w:p w14:paraId="41E28265" w14:textId="01DB5D8B" w:rsidR="00830ADC" w:rsidRPr="00FA613E" w:rsidRDefault="4D4BFBC9" w:rsidP="008F3546">
      <w:pPr>
        <w:spacing w:line="480" w:lineRule="auto"/>
      </w:pPr>
      <w:r w:rsidRPr="00FA613E">
        <w:t xml:space="preserve">To </w:t>
      </w:r>
      <w:r w:rsidR="1349746A" w:rsidRPr="00FA613E">
        <w:t>identify</w:t>
      </w:r>
      <w:r w:rsidRPr="00FA613E">
        <w:t xml:space="preserve"> </w:t>
      </w:r>
      <w:r w:rsidR="5A082392" w:rsidRPr="00FA613E">
        <w:t xml:space="preserve">putative </w:t>
      </w:r>
      <w:r w:rsidR="18C18BE4" w:rsidRPr="00FA613E">
        <w:t>TF</w:t>
      </w:r>
      <w:r w:rsidR="5A082392" w:rsidRPr="00FA613E">
        <w:t xml:space="preserve"> binding sites within this TSS proximal region, we </w:t>
      </w:r>
      <w:r w:rsidR="1349746A" w:rsidRPr="00FA613E">
        <w:t>employed the</w:t>
      </w:r>
      <w:r w:rsidR="00EB67F6" w:rsidRPr="00FA613E">
        <w:t xml:space="preserve"> predictive motif-matching</w:t>
      </w:r>
      <w:r w:rsidR="4C0D5A3F" w:rsidRPr="00FA613E">
        <w:t xml:space="preserve"> </w:t>
      </w:r>
      <w:r w:rsidR="3D397219" w:rsidRPr="00FA613E">
        <w:t>FIMO algorithm</w:t>
      </w:r>
      <w:r w:rsidR="00CD0391" w:rsidRPr="00FA613E">
        <w:t xml:space="preserve"> (MEME suite version 5.4.1)</w:t>
      </w:r>
      <w:r w:rsidR="002F7B92" w:rsidRPr="00FA613E">
        <w:t xml:space="preserve"> </w:t>
      </w:r>
      <w:r w:rsidR="00F627AA" w:rsidRPr="00FA613E">
        <w:fldChar w:fldCharType="begin"/>
      </w:r>
      <w:r w:rsidR="00CA6B83" w:rsidRPr="00FA613E">
        <w:instrText xml:space="preserve"> ADDIN EN.CITE &lt;EndNote&gt;&lt;Cite&gt;&lt;Author&gt;Grant&lt;/Author&gt;&lt;Year&gt;2011&lt;/Year&gt;&lt;RecNum&gt;79&lt;/RecNum&gt;&lt;DisplayText&gt;(74)&lt;/DisplayText&gt;&lt;record&gt;&lt;rec-number&gt;79&lt;/rec-number&gt;&lt;foreign-keys&gt;&lt;key app="EN" db-id="rrwwfarx4r2203e50sfptex6w2wapxsev9r0" timestamp="1728311188"&gt;79&lt;/key&gt;&lt;/foreign-keys&gt;&lt;ref-type name="Journal Article"&gt;17&lt;/ref-type&gt;&lt;contributors&gt;&lt;authors&gt;&lt;author&gt;Grant, C. E.&lt;/author&gt;&lt;author&gt;Bailey, T. L.&lt;/author&gt;&lt;author&gt;Noble, W. S.&lt;/author&gt;&lt;/authors&gt;&lt;/contributors&gt;&lt;auth-address&gt;Univ Queensland, Inst Mol Biosci, Brisbane, Qld, Australia&amp;#xD;Univ Washington, Dept Genome Sci, Seattle, WA 98195 USA&amp;#xD;Univ Washington, Dept Comp Sci &amp;amp; Engn, Seattle, WA 98195 USA&lt;/auth-address&gt;&lt;titles&gt;&lt;title&gt;FIMO: scanning for occurrences of a given motif&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017-1018&lt;/pages&gt;&lt;volume&gt;27&lt;/volume&gt;&lt;number&gt;7&lt;/number&gt;&lt;keywords&gt;&lt;keyword&gt;discovery&lt;/keyword&gt;&lt;/keywords&gt;&lt;dates&gt;&lt;year&gt;2011&lt;/year&gt;&lt;pub-dates&gt;&lt;date&gt;Apr 1&lt;/date&gt;&lt;/pub-dates&gt;&lt;/dates&gt;&lt;isbn&gt;1367-4803&lt;/isbn&gt;&lt;accession-num&gt;WOS:000289162000022&lt;/accession-num&gt;&lt;urls&gt;&lt;related-urls&gt;&lt;url&gt;&amp;lt;Go to ISI&amp;gt;://WOS:000289162000022&lt;/url&gt;&lt;/related-urls&gt;&lt;/urls&gt;&lt;electronic-resource-num&gt;10.1093/bioinformatics/btr064&lt;/electronic-resource-num&gt;&lt;language&gt;English&lt;/language&gt;&lt;/record&gt;&lt;/Cite&gt;&lt;/EndNote&gt;</w:instrText>
      </w:r>
      <w:r w:rsidR="00F627AA" w:rsidRPr="00FA613E">
        <w:fldChar w:fldCharType="separate"/>
      </w:r>
      <w:r w:rsidR="00CA6B83" w:rsidRPr="00FA613E">
        <w:rPr>
          <w:noProof/>
        </w:rPr>
        <w:t>(74)</w:t>
      </w:r>
      <w:r w:rsidR="00F627AA" w:rsidRPr="00FA613E">
        <w:fldChar w:fldCharType="end"/>
      </w:r>
      <w:r w:rsidR="00CD0391" w:rsidRPr="00FA613E">
        <w:t>,</w:t>
      </w:r>
      <w:r w:rsidR="3D397219" w:rsidRPr="00FA613E">
        <w:t xml:space="preserve"> </w:t>
      </w:r>
      <w:r w:rsidR="45BCF794" w:rsidRPr="00FA613E">
        <w:t>using</w:t>
      </w:r>
      <w:r w:rsidR="2923FE95" w:rsidRPr="00FA613E">
        <w:t xml:space="preserve"> the</w:t>
      </w:r>
      <w:r w:rsidR="45BCF794" w:rsidRPr="00FA613E">
        <w:t xml:space="preserve"> </w:t>
      </w:r>
      <w:r w:rsidR="04E0A4ED" w:rsidRPr="00FA613E">
        <w:t xml:space="preserve">position frequency matrices </w:t>
      </w:r>
      <w:r w:rsidR="2923FE95" w:rsidRPr="00FA613E">
        <w:t xml:space="preserve">of </w:t>
      </w:r>
      <w:r w:rsidR="45BCF794" w:rsidRPr="00FA613E">
        <w:t>the</w:t>
      </w:r>
      <w:r w:rsidR="1B30305E" w:rsidRPr="00FA613E">
        <w:t xml:space="preserve"> human</w:t>
      </w:r>
      <w:r w:rsidR="00CD0391" w:rsidRPr="00FA613E">
        <w:t xml:space="preserve"> TF</w:t>
      </w:r>
      <w:r w:rsidR="45BCF794" w:rsidRPr="00FA613E">
        <w:t xml:space="preserve"> JASPAR 2020 CORE </w:t>
      </w:r>
      <w:r w:rsidR="1B30305E" w:rsidRPr="00FA613E">
        <w:t>collection</w:t>
      </w:r>
      <w:r w:rsidR="00FA28C0" w:rsidRPr="00FA613E">
        <w:t xml:space="preserve"> </w:t>
      </w:r>
      <w:r w:rsidR="00F627AA" w:rsidRPr="00FA613E">
        <w:fldChar w:fldCharType="begin">
          <w:fldData xml:space="preserve">PEVuZE5vdGU+PENpdGU+PEF1dGhvcj5Gb3JuZXM8L0F1dGhvcj48WWVhcj4yMDIwPC9ZZWFyPjxS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</w:fldData>
        </w:fldChar>
      </w:r>
      <w:r w:rsidR="00CA6B83" w:rsidRPr="00FA613E">
        <w:instrText xml:space="preserve"> ADDIN EN.CITE </w:instrText>
      </w:r>
      <w:r w:rsidR="00CA6B83" w:rsidRPr="00FA613E">
        <w:fldChar w:fldCharType="begin">
          <w:fldData xml:space="preserve">PEVuZE5vdGU+PENpdGU+PEF1dGhvcj5Gb3JuZXM8L0F1dGhvcj48WWVhcj4yMDIwPC9ZZWFyPjxS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</w:fldData>
        </w:fldChar>
      </w:r>
      <w:r w:rsidR="00CA6B83" w:rsidRPr="00FA613E">
        <w:instrText xml:space="preserve"> ADDIN EN.CITE.DATA </w:instrText>
      </w:r>
      <w:r w:rsidR="00CA6B83" w:rsidRPr="00FA613E">
        <w:fldChar w:fldCharType="end"/>
      </w:r>
      <w:r w:rsidR="00F627AA" w:rsidRPr="00FA613E">
        <w:fldChar w:fldCharType="separate"/>
      </w:r>
      <w:r w:rsidR="00CA6B83" w:rsidRPr="00FA613E">
        <w:rPr>
          <w:noProof/>
        </w:rPr>
        <w:t>(75)</w:t>
      </w:r>
      <w:r w:rsidR="00F627AA" w:rsidRPr="00FA613E">
        <w:fldChar w:fldCharType="end"/>
      </w:r>
      <w:r w:rsidR="1B30305E" w:rsidRPr="00FA613E">
        <w:t xml:space="preserve"> of</w:t>
      </w:r>
      <w:r w:rsidR="37F7E52A" w:rsidRPr="00FA613E">
        <w:t xml:space="preserve"> </w:t>
      </w:r>
      <w:r w:rsidR="632F01D4" w:rsidRPr="00FA613E">
        <w:t>TF</w:t>
      </w:r>
      <w:r w:rsidR="04E0A4ED" w:rsidRPr="00FA613E">
        <w:t xml:space="preserve"> motifs</w:t>
      </w:r>
      <w:r w:rsidR="6539E93B" w:rsidRPr="00FA613E">
        <w:t xml:space="preserve"> to profile</w:t>
      </w:r>
      <w:r w:rsidR="704C34B3" w:rsidRPr="00FA613E">
        <w:t xml:space="preserve"> the</w:t>
      </w:r>
      <w:r w:rsidR="6539E93B" w:rsidRPr="00FA613E">
        <w:t xml:space="preserve"> </w:t>
      </w:r>
      <w:r w:rsidR="7E2BE488" w:rsidRPr="00FA613E">
        <w:t xml:space="preserve">2 </w:t>
      </w:r>
      <w:r w:rsidR="00CD0391" w:rsidRPr="00FA613E">
        <w:t>k</w:t>
      </w:r>
      <w:r w:rsidR="7E2BE488" w:rsidRPr="00FA613E">
        <w:t>b</w:t>
      </w:r>
      <w:r w:rsidR="4CD2F693" w:rsidRPr="00FA613E">
        <w:t xml:space="preserve"> FcγRIIB</w:t>
      </w:r>
      <w:r w:rsidR="7CE4295A" w:rsidRPr="00FA613E">
        <w:t xml:space="preserve"> </w:t>
      </w:r>
      <w:r w:rsidR="4CD2F693" w:rsidRPr="00FA613E">
        <w:t>promoter</w:t>
      </w:r>
      <w:r w:rsidR="7CE4295A" w:rsidRPr="00FA613E">
        <w:t xml:space="preserve"> sequence</w:t>
      </w:r>
      <w:r w:rsidR="7E2BE488" w:rsidRPr="00FA613E">
        <w:t xml:space="preserve"> </w:t>
      </w:r>
      <w:r w:rsidR="4CD2F693" w:rsidRPr="00FA613E">
        <w:t>(</w:t>
      </w:r>
      <w:r w:rsidR="6539E93B" w:rsidRPr="00FA613E">
        <w:t xml:space="preserve">1.5 </w:t>
      </w:r>
      <w:r w:rsidR="00CD0391" w:rsidRPr="00FA613E">
        <w:t>k</w:t>
      </w:r>
      <w:r w:rsidR="6539E93B" w:rsidRPr="00FA613E">
        <w:t>b</w:t>
      </w:r>
      <w:r w:rsidR="7CE4295A" w:rsidRPr="00FA613E">
        <w:t xml:space="preserve"> upstream of TSS and 0.5 </w:t>
      </w:r>
      <w:r w:rsidR="00CD0391" w:rsidRPr="00FA613E">
        <w:t>k</w:t>
      </w:r>
      <w:r w:rsidR="7CE4295A" w:rsidRPr="00FA613E">
        <w:t>b downstream</w:t>
      </w:r>
      <w:r w:rsidR="4CD2F693" w:rsidRPr="00FA613E">
        <w:t>)</w:t>
      </w:r>
      <w:r w:rsidR="52380836" w:rsidRPr="00FA613E">
        <w:t xml:space="preserve">. </w:t>
      </w:r>
      <w:r w:rsidR="00CD0391" w:rsidRPr="00FA613E">
        <w:t>Expression of genes encoding s</w:t>
      </w:r>
      <w:r w:rsidR="0738C948" w:rsidRPr="00FA613E">
        <w:t>tatistically significant</w:t>
      </w:r>
      <w:r w:rsidR="37F7E52A" w:rsidRPr="00FA613E">
        <w:t xml:space="preserve"> motifs</w:t>
      </w:r>
      <w:r w:rsidR="0738C948" w:rsidRPr="00FA613E">
        <w:t xml:space="preserve"> (p&lt; 0.0001)</w:t>
      </w:r>
      <w:r w:rsidR="00EE15F1" w:rsidRPr="00FA613E">
        <w:t xml:space="preserve"> was assessed in publicly available datasets</w:t>
      </w:r>
      <w:r w:rsidR="57F33597" w:rsidRPr="00FA613E">
        <w:t xml:space="preserve"> </w:t>
      </w:r>
      <w:r w:rsidR="00EE15F1" w:rsidRPr="00FA613E">
        <w:t xml:space="preserve">and </w:t>
      </w:r>
      <w:r w:rsidR="57F33597" w:rsidRPr="00FA613E">
        <w:t>filtered for</w:t>
      </w:r>
      <w:r w:rsidR="257E8CEB" w:rsidRPr="00FA613E">
        <w:t xml:space="preserve"> positive</w:t>
      </w:r>
      <w:r w:rsidR="602AAF7F" w:rsidRPr="00FA613E">
        <w:t xml:space="preserve"> (≥5 </w:t>
      </w:r>
      <w:r w:rsidR="00EE15F1" w:rsidRPr="00FA613E">
        <w:t>TPM</w:t>
      </w:r>
      <w:r w:rsidR="602AAF7F" w:rsidRPr="00FA613E">
        <w:t>)</w:t>
      </w:r>
      <w:r w:rsidR="57F33597" w:rsidRPr="00FA613E">
        <w:t xml:space="preserve"> expression in human B-</w:t>
      </w:r>
      <w:r w:rsidR="7E758E36" w:rsidRPr="00FA613E">
        <w:t>lymphocyte</w:t>
      </w:r>
      <w:r w:rsidR="681CD254" w:rsidRPr="00FA613E">
        <w:t>s</w:t>
      </w:r>
      <w:r w:rsidR="57F33597" w:rsidRPr="00FA613E">
        <w:t>, monocyte</w:t>
      </w:r>
      <w:r w:rsidR="681CD254" w:rsidRPr="00FA613E">
        <w:t>s</w:t>
      </w:r>
      <w:r w:rsidR="57F33597" w:rsidRPr="00FA613E">
        <w:t>, or macrophage</w:t>
      </w:r>
      <w:r w:rsidR="681CD254" w:rsidRPr="00FA613E">
        <w:t>s</w:t>
      </w:r>
      <w:r w:rsidR="57F33597" w:rsidRPr="00FA613E">
        <w:t xml:space="preserve"> </w:t>
      </w:r>
      <w:r w:rsidR="602AAF7F" w:rsidRPr="00FA613E">
        <w:t>using</w:t>
      </w:r>
      <w:r w:rsidR="3F32DD9C" w:rsidRPr="00FA613E">
        <w:t xml:space="preserve"> publicly available</w:t>
      </w:r>
      <w:r w:rsidR="602AAF7F" w:rsidRPr="00FA613E">
        <w:t xml:space="preserve"> </w:t>
      </w:r>
      <w:r w:rsidR="57F33597" w:rsidRPr="00FA613E">
        <w:t>datasets</w:t>
      </w:r>
      <w:r w:rsidR="602AAF7F" w:rsidRPr="00FA613E">
        <w:t xml:space="preserve"> </w:t>
      </w:r>
      <w:r w:rsidR="3F32DD9C" w:rsidRPr="00FA613E">
        <w:t>(</w:t>
      </w:r>
      <w:r w:rsidR="4585799D" w:rsidRPr="00FA613E">
        <w:t>Human protein atlas</w:t>
      </w:r>
      <w:r w:rsidR="15D3BE61" w:rsidRPr="00FA613E">
        <w:t xml:space="preserve"> (</w:t>
      </w:r>
      <w:hyperlink r:id="rId9">
        <w:r w:rsidR="3737CF12" w:rsidRPr="00FA613E">
          <w:rPr>
            <w:rStyle w:val="Hyperlink"/>
            <w:color w:val="auto"/>
          </w:rPr>
          <w:t>www.proteinatlas.org</w:t>
        </w:r>
      </w:hyperlink>
      <w:r w:rsidR="08E41C4A" w:rsidRPr="00FA613E">
        <w:t>)</w:t>
      </w:r>
      <w:r w:rsidR="3737CF12" w:rsidRPr="00FA613E">
        <w:t xml:space="preserve"> or </w:t>
      </w:r>
      <w:r w:rsidR="681CD254" w:rsidRPr="00FA613E">
        <w:t>Blueprint</w:t>
      </w:r>
      <w:r w:rsidR="008A7B53" w:rsidRPr="00FA613E">
        <w:t>)</w:t>
      </w:r>
      <w:r w:rsidR="002F7B92" w:rsidRPr="00FA613E">
        <w:t xml:space="preserve"> </w:t>
      </w:r>
      <w:r w:rsidR="00F627AA" w:rsidRPr="00FA613E">
        <w:fldChar w:fldCharType="begin">
          <w:fldData xml:space="preserve">PEVuZE5vdGU+PENpdGU+PEF1dGhvcj5LYXJsc3NvbjwvQXV0aG9yPjxZZWFyPjIwMjE8L1llYXI+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</w:fldData>
        </w:fldChar>
      </w:r>
      <w:r w:rsidR="00CA6B83" w:rsidRPr="00FA613E">
        <w:instrText xml:space="preserve"> ADDIN EN.CITE </w:instrText>
      </w:r>
      <w:r w:rsidR="00CA6B83" w:rsidRPr="00FA613E">
        <w:fldChar w:fldCharType="begin">
          <w:fldData xml:space="preserve">PEVuZE5vdGU+PENpdGU+PEF1dGhvcj5LYXJsc3NvbjwvQXV0aG9yPjxZZWFyPjIwMjE8L1llYXI+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</w:fldData>
        </w:fldChar>
      </w:r>
      <w:r w:rsidR="00CA6B83" w:rsidRPr="00FA613E">
        <w:instrText xml:space="preserve"> ADDIN EN.CITE.DATA </w:instrText>
      </w:r>
      <w:r w:rsidR="00CA6B83" w:rsidRPr="00FA613E">
        <w:fldChar w:fldCharType="end"/>
      </w:r>
      <w:r w:rsidR="00F627AA" w:rsidRPr="00FA613E">
        <w:fldChar w:fldCharType="separate"/>
      </w:r>
      <w:r w:rsidR="00CA6B83" w:rsidRPr="00FA613E">
        <w:rPr>
          <w:noProof/>
        </w:rPr>
        <w:t>(76, 77)</w:t>
      </w:r>
      <w:r w:rsidR="00F627AA" w:rsidRPr="00FA613E">
        <w:fldChar w:fldCharType="end"/>
      </w:r>
      <w:r w:rsidR="002F7B92" w:rsidRPr="00FA613E">
        <w:t>.</w:t>
      </w:r>
      <w:r w:rsidR="5018224F" w:rsidRPr="00FA613E">
        <w:t xml:space="preserve"> </w:t>
      </w:r>
      <w:r w:rsidR="1349746A" w:rsidRPr="00FA613E">
        <w:t xml:space="preserve"> </w:t>
      </w:r>
      <w:r w:rsidR="3A9C6768" w:rsidRPr="00FA613E">
        <w:t xml:space="preserve">We identified </w:t>
      </w:r>
      <w:r w:rsidR="25DC1FCC" w:rsidRPr="00FA613E">
        <w:t xml:space="preserve">12 predicted TF motifs </w:t>
      </w:r>
      <w:r w:rsidR="53B13DF9" w:rsidRPr="00FA613E">
        <w:t>w</w:t>
      </w:r>
      <w:r w:rsidR="5965FF29" w:rsidRPr="00FA613E">
        <w:t>ithin</w:t>
      </w:r>
      <w:r w:rsidR="2258CD18" w:rsidRPr="00FA613E">
        <w:t xml:space="preserve"> </w:t>
      </w:r>
      <w:r w:rsidR="3D282FC0" w:rsidRPr="00FA613E">
        <w:t>-</w:t>
      </w:r>
      <w:r w:rsidR="7D2E077F" w:rsidRPr="00FA613E">
        <w:t>8</w:t>
      </w:r>
      <w:r w:rsidR="3D282FC0" w:rsidRPr="00FA613E">
        <w:t xml:space="preserve">3: +1 from </w:t>
      </w:r>
      <w:r w:rsidR="544F5C12" w:rsidRPr="00FA613E">
        <w:t xml:space="preserve">the </w:t>
      </w:r>
      <w:r w:rsidR="3D282FC0" w:rsidRPr="00FA613E">
        <w:t xml:space="preserve">TSS </w:t>
      </w:r>
      <w:r w:rsidR="2258CD18" w:rsidRPr="00FA613E">
        <w:t>forming</w:t>
      </w:r>
      <w:r w:rsidR="1072BF2C" w:rsidRPr="00FA613E">
        <w:t xml:space="preserve"> two distinct clusters</w:t>
      </w:r>
      <w:r w:rsidR="2258CD18" w:rsidRPr="00FA613E">
        <w:t xml:space="preserve"> (Figure 2A-B)</w:t>
      </w:r>
      <w:r w:rsidR="1072BF2C" w:rsidRPr="00FA613E">
        <w:t xml:space="preserve">. Critically, the most TSS proximal TF cluster </w:t>
      </w:r>
      <w:r w:rsidR="25B7569C" w:rsidRPr="00FA613E">
        <w:t xml:space="preserve">was bisected by the </w:t>
      </w:r>
      <w:r w:rsidR="2399FC63" w:rsidRPr="00FA613E">
        <w:t>Δ-</w:t>
      </w:r>
      <w:r w:rsidR="139ED00F" w:rsidRPr="00FA613E">
        <w:t>43: -</w:t>
      </w:r>
      <w:r w:rsidR="2399FC63" w:rsidRPr="00FA613E">
        <w:t xml:space="preserve">24 deletion </w:t>
      </w:r>
      <w:r w:rsidR="152A0FC3" w:rsidRPr="00FA613E">
        <w:t>responsible for</w:t>
      </w:r>
      <w:r w:rsidR="2399FC63" w:rsidRPr="00FA613E">
        <w:t xml:space="preserve"> the most profound suppression of reporter activity (Figure 1</w:t>
      </w:r>
      <w:r w:rsidR="00637C87" w:rsidRPr="00FA613E">
        <w:t>D</w:t>
      </w:r>
      <w:r w:rsidR="2923FE95" w:rsidRPr="00FA613E">
        <w:t xml:space="preserve"> &amp; </w:t>
      </w:r>
      <w:r w:rsidR="2399FC63" w:rsidRPr="00FA613E">
        <w:t>2B</w:t>
      </w:r>
      <w:r w:rsidR="2923FE95" w:rsidRPr="00FA613E">
        <w:t>).</w:t>
      </w:r>
      <w:r w:rsidR="021B3362" w:rsidRPr="00FA613E">
        <w:t xml:space="preserve"> To experimentally </w:t>
      </w:r>
      <w:r w:rsidR="531DB65F" w:rsidRPr="00FA613E">
        <w:t>identify TSS proximal binding of these candidate</w:t>
      </w:r>
      <w:r w:rsidR="021B3362" w:rsidRPr="00FA613E">
        <w:t xml:space="preserve"> TF, </w:t>
      </w:r>
      <w:r w:rsidR="447078C7" w:rsidRPr="00FA613E">
        <w:t>we performed</w:t>
      </w:r>
      <w:r w:rsidR="2B186023" w:rsidRPr="00FA613E">
        <w:t xml:space="preserve"> FcγRIIB TSS-targeted</w:t>
      </w:r>
      <w:r w:rsidR="447078C7" w:rsidRPr="00FA613E">
        <w:t xml:space="preserve"> </w:t>
      </w:r>
      <w:r w:rsidR="021B3362" w:rsidRPr="00FA613E">
        <w:t>chromatin immunoprecipitation (ChIP)</w:t>
      </w:r>
      <w:r w:rsidR="5AAB9E10" w:rsidRPr="00FA613E">
        <w:t xml:space="preserve"> qPCR</w:t>
      </w:r>
      <w:r w:rsidR="021B3362" w:rsidRPr="00FA613E">
        <w:t xml:space="preserve"> </w:t>
      </w:r>
      <w:r w:rsidR="3D7B1CFD" w:rsidRPr="00FA613E">
        <w:t xml:space="preserve">analysis </w:t>
      </w:r>
      <w:r w:rsidR="20BB7DF8" w:rsidRPr="00FA613E">
        <w:t>in Raji and THP-1 cells</w:t>
      </w:r>
      <w:r w:rsidR="56574205" w:rsidRPr="00FA613E">
        <w:t>.</w:t>
      </w:r>
      <w:r w:rsidR="3D7B1CFD" w:rsidRPr="00FA613E">
        <w:t xml:space="preserve"> </w:t>
      </w:r>
      <w:r w:rsidR="4A6DEBDC" w:rsidRPr="00FA613E">
        <w:t>Notably</w:t>
      </w:r>
      <w:r w:rsidR="6C61F31B" w:rsidRPr="00FA613E">
        <w:t>,</w:t>
      </w:r>
      <w:r w:rsidR="4613BEA5" w:rsidRPr="00FA613E">
        <w:t xml:space="preserve"> similar pattern</w:t>
      </w:r>
      <w:r w:rsidR="3D7B1CFD" w:rsidRPr="00FA613E">
        <w:t>s</w:t>
      </w:r>
      <w:r w:rsidR="27014F8F" w:rsidRPr="00FA613E">
        <w:t xml:space="preserve"> </w:t>
      </w:r>
      <w:r w:rsidR="4613BEA5" w:rsidRPr="00FA613E">
        <w:t xml:space="preserve">of </w:t>
      </w:r>
      <w:r w:rsidR="13F93C1F" w:rsidRPr="00FA613E">
        <w:t xml:space="preserve">TF enrichment </w:t>
      </w:r>
      <w:r w:rsidR="3D7B1CFD" w:rsidRPr="00FA613E">
        <w:t>were</w:t>
      </w:r>
      <w:r w:rsidR="3B4D97FF" w:rsidRPr="00FA613E">
        <w:t xml:space="preserve"> observed at FcγRIIB TSS proximal locations</w:t>
      </w:r>
      <w:r w:rsidR="34E82935" w:rsidRPr="00FA613E">
        <w:t xml:space="preserve"> </w:t>
      </w:r>
      <w:r w:rsidR="17482A7F" w:rsidRPr="00FA613E">
        <w:t>versus control,</w:t>
      </w:r>
      <w:r w:rsidR="13F93C1F" w:rsidRPr="00FA613E">
        <w:t xml:space="preserve"> </w:t>
      </w:r>
      <w:r w:rsidR="6C61F31B" w:rsidRPr="00FA613E">
        <w:t>despite differences in</w:t>
      </w:r>
      <w:r w:rsidR="70F06BFE" w:rsidRPr="00FA613E">
        <w:t xml:space="preserve"> cell</w:t>
      </w:r>
      <w:r w:rsidR="6C61F31B" w:rsidRPr="00FA613E">
        <w:t xml:space="preserve"> </w:t>
      </w:r>
      <w:r w:rsidR="56574205" w:rsidRPr="00FA613E">
        <w:t>lineage</w:t>
      </w:r>
      <w:r w:rsidR="13F93C1F" w:rsidRPr="00FA613E">
        <w:t>, with P</w:t>
      </w:r>
      <w:r w:rsidR="06C79617" w:rsidRPr="00FA613E">
        <w:t>U</w:t>
      </w:r>
      <w:r w:rsidR="13F93C1F" w:rsidRPr="00FA613E">
        <w:t xml:space="preserve">.1, IRF3, SP1, and STAT1 </w:t>
      </w:r>
      <w:r w:rsidR="56574205" w:rsidRPr="00FA613E">
        <w:t>exhibiting binding</w:t>
      </w:r>
      <w:r w:rsidR="5458B473" w:rsidRPr="00FA613E">
        <w:t xml:space="preserve"> in both cell lines</w:t>
      </w:r>
      <w:r w:rsidR="27014F8F" w:rsidRPr="00FA613E">
        <w:t xml:space="preserve"> (Figure 2C-E)</w:t>
      </w:r>
      <w:r w:rsidR="47DAC8E2" w:rsidRPr="00FA613E">
        <w:t xml:space="preserve">. In contrast, </w:t>
      </w:r>
      <w:r w:rsidR="26877496" w:rsidRPr="00FA613E">
        <w:t xml:space="preserve">association of </w:t>
      </w:r>
      <w:r w:rsidR="1EBBD349" w:rsidRPr="00FA613E">
        <w:t>SPIB</w:t>
      </w:r>
      <w:r w:rsidR="1CF909A7" w:rsidRPr="00FA613E">
        <w:t xml:space="preserve"> </w:t>
      </w:r>
      <w:r w:rsidR="26877496" w:rsidRPr="00FA613E">
        <w:t>with</w:t>
      </w:r>
      <w:r w:rsidR="7E066C7F" w:rsidRPr="00FA613E">
        <w:t xml:space="preserve"> FcγRIIB TSS</w:t>
      </w:r>
      <w:r w:rsidR="26877496" w:rsidRPr="00FA613E">
        <w:t xml:space="preserve"> proximal sequence</w:t>
      </w:r>
      <w:r w:rsidR="573520BE" w:rsidRPr="00FA613E">
        <w:t xml:space="preserve"> </w:t>
      </w:r>
      <w:r w:rsidR="1EBBD349" w:rsidRPr="00FA613E">
        <w:t xml:space="preserve">was </w:t>
      </w:r>
      <w:r w:rsidR="0890C221" w:rsidRPr="00FA613E">
        <w:t>specific to</w:t>
      </w:r>
      <w:r w:rsidR="573520BE" w:rsidRPr="00FA613E">
        <w:t xml:space="preserve"> Raji </w:t>
      </w:r>
      <w:r w:rsidR="27014F8F" w:rsidRPr="00FA613E">
        <w:t>(Figure 2C-E)</w:t>
      </w:r>
      <w:r w:rsidR="555C88EF" w:rsidRPr="00FA613E">
        <w:t xml:space="preserve">. SP4 </w:t>
      </w:r>
      <w:r w:rsidR="6A330865" w:rsidRPr="00FA613E">
        <w:t>binding</w:t>
      </w:r>
      <w:r w:rsidR="555C88EF" w:rsidRPr="00FA613E">
        <w:t xml:space="preserve"> could not be assessed due to a lack</w:t>
      </w:r>
      <w:r w:rsidR="39F1BA50" w:rsidRPr="00FA613E">
        <w:t xml:space="preserve"> of</w:t>
      </w:r>
      <w:r w:rsidR="555C88EF" w:rsidRPr="00FA613E">
        <w:t xml:space="preserve"> </w:t>
      </w:r>
      <w:r w:rsidR="65E1AA8E" w:rsidRPr="00FA613E">
        <w:t xml:space="preserve">available </w:t>
      </w:r>
      <w:r w:rsidR="555C88EF" w:rsidRPr="00FA613E">
        <w:t>ChIP-grade antibodies at the time of study.</w:t>
      </w:r>
      <w:r w:rsidR="638C66BC" w:rsidRPr="00FA613E">
        <w:t xml:space="preserve"> </w:t>
      </w:r>
      <w:r w:rsidR="23F859FF" w:rsidRPr="00FA613E">
        <w:t xml:space="preserve">FcγRIIB TSS-associated </w:t>
      </w:r>
      <w:r w:rsidR="2117B98C" w:rsidRPr="00FA613E">
        <w:t xml:space="preserve">TF were expressed </w:t>
      </w:r>
      <w:r w:rsidR="3EEAD552" w:rsidRPr="00FA613E">
        <w:t>in both cell lines to variable degrees</w:t>
      </w:r>
      <w:r w:rsidR="7D93BA7E" w:rsidRPr="00FA613E">
        <w:t xml:space="preserve"> with the </w:t>
      </w:r>
      <w:r w:rsidR="7D93BA7E" w:rsidRPr="00FA613E">
        <w:lastRenderedPageBreak/>
        <w:t>exception of SPIB</w:t>
      </w:r>
      <w:r w:rsidR="3A1D826C" w:rsidRPr="00FA613E">
        <w:t>, which was undetectable in THP-1</w:t>
      </w:r>
      <w:r w:rsidR="2117B98C" w:rsidRPr="00FA613E">
        <w:t xml:space="preserve"> </w:t>
      </w:r>
      <w:r w:rsidR="3281578A" w:rsidRPr="00FA613E">
        <w:t xml:space="preserve">cells </w:t>
      </w:r>
      <w:r w:rsidR="2117B98C" w:rsidRPr="00FA613E">
        <w:t>(Figure 2F).</w:t>
      </w:r>
      <w:r w:rsidR="551AC450" w:rsidRPr="00FA613E">
        <w:t xml:space="preserve"> </w:t>
      </w:r>
      <w:r w:rsidR="3A1D826C" w:rsidRPr="00FA613E">
        <w:t xml:space="preserve">Consequently, </w:t>
      </w:r>
      <w:r w:rsidR="003D1BDB" w:rsidRPr="00FA613E">
        <w:t>differences in</w:t>
      </w:r>
      <w:r w:rsidR="3A1D826C" w:rsidRPr="00FA613E">
        <w:t xml:space="preserve"> SPIB TSS binding correlated </w:t>
      </w:r>
      <w:r w:rsidR="003D1BDB" w:rsidRPr="00FA613E">
        <w:t>with</w:t>
      </w:r>
      <w:r w:rsidR="3A1D826C" w:rsidRPr="00FA613E">
        <w:t xml:space="preserve"> expression </w:t>
      </w:r>
      <w:r w:rsidR="003652A5" w:rsidRPr="00FA613E">
        <w:t>level.</w:t>
      </w:r>
      <w:r w:rsidR="2F185FD6" w:rsidRPr="00FA613E">
        <w:t xml:space="preserve"> </w:t>
      </w:r>
      <w:r w:rsidR="58A772D8" w:rsidRPr="00FA613E">
        <w:t>In</w:t>
      </w:r>
      <w:r w:rsidR="003652A5" w:rsidRPr="00FA613E">
        <w:t xml:space="preserve"> contrast,</w:t>
      </w:r>
      <w:r w:rsidR="2F185FD6" w:rsidRPr="00FA613E">
        <w:t xml:space="preserve"> the remaining factors </w:t>
      </w:r>
      <w:r w:rsidR="6333A8E4" w:rsidRPr="00FA613E">
        <w:t>demonstrated</w:t>
      </w:r>
      <w:r w:rsidR="003652A5" w:rsidRPr="00FA613E">
        <w:t xml:space="preserve"> a</w:t>
      </w:r>
      <w:r w:rsidR="6333A8E4" w:rsidRPr="00FA613E">
        <w:t xml:space="preserve"> similar</w:t>
      </w:r>
      <w:r w:rsidR="003652A5" w:rsidRPr="00FA613E">
        <w:t xml:space="preserve"> extent</w:t>
      </w:r>
      <w:r w:rsidR="6333A8E4" w:rsidRPr="00FA613E">
        <w:t xml:space="preserve"> </w:t>
      </w:r>
      <w:r w:rsidR="003652A5" w:rsidRPr="00FA613E">
        <w:t xml:space="preserve">of </w:t>
      </w:r>
      <w:r w:rsidR="6333A8E4" w:rsidRPr="00FA613E">
        <w:t>TSS proximal binding between cell lines</w:t>
      </w:r>
      <w:r w:rsidR="003652A5" w:rsidRPr="00FA613E">
        <w:t xml:space="preserve"> despite </w:t>
      </w:r>
      <w:r w:rsidR="09B9B1AB" w:rsidRPr="00FA613E">
        <w:t>variable</w:t>
      </w:r>
      <w:r w:rsidR="003652A5" w:rsidRPr="00FA613E">
        <w:t xml:space="preserve"> expression</w:t>
      </w:r>
      <w:r w:rsidR="09B9B1AB" w:rsidRPr="00FA613E">
        <w:t xml:space="preserve"> levels</w:t>
      </w:r>
      <w:r w:rsidR="6333A8E4" w:rsidRPr="00FA613E">
        <w:t xml:space="preserve"> (Figure 2E</w:t>
      </w:r>
      <w:r w:rsidR="509E3E20" w:rsidRPr="00FA613E">
        <w:t>-F</w:t>
      </w:r>
      <w:r w:rsidR="6333A8E4" w:rsidRPr="00FA613E">
        <w:t>)</w:t>
      </w:r>
      <w:r w:rsidR="07EDF644" w:rsidRPr="00FA613E">
        <w:t>.</w:t>
      </w:r>
    </w:p>
    <w:p w14:paraId="44518E9F" w14:textId="6F17FA10" w:rsidR="00365F5C" w:rsidRPr="00FA613E" w:rsidRDefault="1DF7ACF2" w:rsidP="008F3546">
      <w:pPr>
        <w:spacing w:line="480" w:lineRule="auto"/>
      </w:pPr>
      <w:r w:rsidRPr="00FA613E">
        <w:t xml:space="preserve">Subsequently, </w:t>
      </w:r>
      <w:r w:rsidR="4F373A94" w:rsidRPr="00FA613E">
        <w:t>we employed RNAi</w:t>
      </w:r>
      <w:r w:rsidR="51E35CD9" w:rsidRPr="00FA613E">
        <w:t xml:space="preserve">-mediated gene </w:t>
      </w:r>
      <w:r w:rsidR="6D51A4F0" w:rsidRPr="00FA613E">
        <w:t>knockdown</w:t>
      </w:r>
      <w:r w:rsidR="4F373A94" w:rsidRPr="00FA613E">
        <w:t xml:space="preserve"> </w:t>
      </w:r>
      <w:r w:rsidRPr="00FA613E">
        <w:t>to determine the roles of these candidate</w:t>
      </w:r>
      <w:r w:rsidR="520067C0" w:rsidRPr="00FA613E">
        <w:t xml:space="preserve"> </w:t>
      </w:r>
      <w:r w:rsidRPr="00FA613E">
        <w:t>TF in driving FcγRIIB expression</w:t>
      </w:r>
      <w:r w:rsidR="520067C0" w:rsidRPr="00FA613E">
        <w:t xml:space="preserve">. </w:t>
      </w:r>
      <w:r w:rsidR="6D51A4F0" w:rsidRPr="00FA613E">
        <w:t>Gene knockdown</w:t>
      </w:r>
      <w:r w:rsidR="7233AB67" w:rsidRPr="00FA613E">
        <w:t xml:space="preserve"> was </w:t>
      </w:r>
      <w:r w:rsidR="3281578A" w:rsidRPr="00FA613E">
        <w:t>assess</w:t>
      </w:r>
      <w:r w:rsidR="1DC9DACD" w:rsidRPr="00FA613E">
        <w:t xml:space="preserve">ed in </w:t>
      </w:r>
      <w:r w:rsidR="3281578A" w:rsidRPr="00FA613E">
        <w:t xml:space="preserve">both </w:t>
      </w:r>
      <w:r w:rsidR="1DC9DACD" w:rsidRPr="00FA613E">
        <w:t>Raji and THP-1</w:t>
      </w:r>
      <w:r w:rsidR="63D5D2FF" w:rsidRPr="00FA613E">
        <w:t xml:space="preserve"> </w:t>
      </w:r>
      <w:r w:rsidR="3281578A" w:rsidRPr="00FA613E">
        <w:t xml:space="preserve">cells </w:t>
      </w:r>
      <w:r w:rsidR="63D5D2FF" w:rsidRPr="00FA613E">
        <w:t>at the protein and transcript levels</w:t>
      </w:r>
      <w:r w:rsidR="5FFC8BF7" w:rsidRPr="00FA613E">
        <w:t xml:space="preserve"> </w:t>
      </w:r>
      <w:r w:rsidR="1DC9DACD" w:rsidRPr="00FA613E">
        <w:t xml:space="preserve">(Figure </w:t>
      </w:r>
      <w:r w:rsidR="00537EDD" w:rsidRPr="00FA613E">
        <w:t xml:space="preserve">3A </w:t>
      </w:r>
      <w:r w:rsidR="1DC9DACD" w:rsidRPr="00FA613E">
        <w:t xml:space="preserve">&amp; Supplementary Figure </w:t>
      </w:r>
      <w:r w:rsidRPr="00FA613E">
        <w:t>2A</w:t>
      </w:r>
      <w:r w:rsidR="5321369C" w:rsidRPr="00FA613E">
        <w:t>-B</w:t>
      </w:r>
      <w:r w:rsidRPr="00FA613E">
        <w:t>)</w:t>
      </w:r>
      <w:r w:rsidR="551AC450" w:rsidRPr="00FA613E">
        <w:t>.</w:t>
      </w:r>
      <w:r w:rsidR="465E72C4" w:rsidRPr="00FA613E">
        <w:t xml:space="preserve"> </w:t>
      </w:r>
      <w:r w:rsidR="5C83354C" w:rsidRPr="00FA613E">
        <w:t xml:space="preserve">PU.1 knockdown elicited </w:t>
      </w:r>
      <w:r w:rsidR="49045BFB" w:rsidRPr="00FA613E">
        <w:t xml:space="preserve">a </w:t>
      </w:r>
      <w:r w:rsidR="5C83354C" w:rsidRPr="00FA613E">
        <w:t>m</w:t>
      </w:r>
      <w:r w:rsidR="352A74BB" w:rsidRPr="00FA613E">
        <w:t>odest</w:t>
      </w:r>
      <w:r w:rsidR="24A73FC7" w:rsidRPr="00FA613E">
        <w:t xml:space="preserve"> </w:t>
      </w:r>
      <w:r w:rsidR="26712E7D" w:rsidRPr="00FA613E">
        <w:t>reduction</w:t>
      </w:r>
      <w:r w:rsidR="24A73FC7" w:rsidRPr="00FA613E">
        <w:t xml:space="preserve"> </w:t>
      </w:r>
      <w:r w:rsidR="79721F31" w:rsidRPr="00FA613E">
        <w:t>in</w:t>
      </w:r>
      <w:r w:rsidR="4367B7E1" w:rsidRPr="00FA613E">
        <w:t xml:space="preserve"> </w:t>
      </w:r>
      <w:r w:rsidR="6549F5F8" w:rsidRPr="00FA613E">
        <w:t xml:space="preserve">baseline </w:t>
      </w:r>
      <w:r w:rsidR="198570B7" w:rsidRPr="00FA613E">
        <w:t>FcγRIIB transcript</w:t>
      </w:r>
      <w:r w:rsidR="79721F31" w:rsidRPr="00FA613E">
        <w:t>, surface protein, and total protein levels</w:t>
      </w:r>
      <w:r w:rsidR="26712E7D" w:rsidRPr="00FA613E">
        <w:t xml:space="preserve"> </w:t>
      </w:r>
      <w:r w:rsidR="352A74BB" w:rsidRPr="00FA613E">
        <w:t xml:space="preserve">in </w:t>
      </w:r>
      <w:r w:rsidR="4367B7E1" w:rsidRPr="00FA613E">
        <w:t>Raji</w:t>
      </w:r>
      <w:r w:rsidR="26712E7D" w:rsidRPr="00FA613E">
        <w:t xml:space="preserve"> </w:t>
      </w:r>
      <w:r w:rsidR="5C83354C" w:rsidRPr="00FA613E">
        <w:t>cells</w:t>
      </w:r>
      <w:r w:rsidR="1D2A945A" w:rsidRPr="00FA613E">
        <w:t xml:space="preserve"> </w:t>
      </w:r>
      <w:r w:rsidR="32994D7F" w:rsidRPr="00FA613E">
        <w:t xml:space="preserve">(Figure </w:t>
      </w:r>
      <w:r w:rsidR="00537EDD" w:rsidRPr="00FA613E">
        <w:t>3B</w:t>
      </w:r>
      <w:r w:rsidR="32994D7F" w:rsidRPr="00FA613E">
        <w:t>-</w:t>
      </w:r>
      <w:r w:rsidR="00537EDD" w:rsidRPr="00FA613E">
        <w:t>E</w:t>
      </w:r>
      <w:r w:rsidR="7476CB7D" w:rsidRPr="00FA613E">
        <w:t>)</w:t>
      </w:r>
      <w:r w:rsidR="26712E7D" w:rsidRPr="00FA613E">
        <w:t>.</w:t>
      </w:r>
      <w:r w:rsidR="7476CB7D" w:rsidRPr="00FA613E">
        <w:t xml:space="preserve"> In contrast,</w:t>
      </w:r>
      <w:r w:rsidR="3301F0EC" w:rsidRPr="00FA613E">
        <w:t xml:space="preserve"> </w:t>
      </w:r>
      <w:r w:rsidR="1D2A945A" w:rsidRPr="00FA613E">
        <w:t>more</w:t>
      </w:r>
      <w:r w:rsidR="7476CB7D" w:rsidRPr="00FA613E">
        <w:t xml:space="preserve"> </w:t>
      </w:r>
      <w:r w:rsidR="4F819321" w:rsidRPr="00FA613E">
        <w:t>robust</w:t>
      </w:r>
      <w:r w:rsidR="3301F0EC" w:rsidRPr="00FA613E">
        <w:t xml:space="preserve"> reduc</w:t>
      </w:r>
      <w:r w:rsidR="1D2A945A" w:rsidRPr="00FA613E">
        <w:t>tion</w:t>
      </w:r>
      <w:r w:rsidR="6833C9A3" w:rsidRPr="00FA613E">
        <w:t>s</w:t>
      </w:r>
      <w:r w:rsidR="00585561" w:rsidRPr="00FA613E">
        <w:t xml:space="preserve"> in FcγRIIB expression</w:t>
      </w:r>
      <w:r w:rsidR="1D2A945A" w:rsidRPr="00FA613E">
        <w:t xml:space="preserve"> </w:t>
      </w:r>
      <w:r w:rsidR="6833C9A3" w:rsidRPr="00FA613E">
        <w:t>were</w:t>
      </w:r>
      <w:r w:rsidR="3CAAA9F9" w:rsidRPr="00FA613E">
        <w:t xml:space="preserve"> observed following</w:t>
      </w:r>
      <w:r w:rsidR="00585561" w:rsidRPr="00FA613E">
        <w:t xml:space="preserve"> PU.1</w:t>
      </w:r>
      <w:r w:rsidR="3CAAA9F9" w:rsidRPr="00FA613E">
        <w:t xml:space="preserve"> </w:t>
      </w:r>
      <w:r w:rsidR="07115B94" w:rsidRPr="00FA613E">
        <w:t>knockdown</w:t>
      </w:r>
      <w:r w:rsidR="3CAAA9F9" w:rsidRPr="00FA613E">
        <w:t xml:space="preserve"> in THP-1</w:t>
      </w:r>
      <w:r w:rsidR="0D6D2756" w:rsidRPr="00FA613E">
        <w:t xml:space="preserve"> </w:t>
      </w:r>
      <w:r w:rsidR="196FF479" w:rsidRPr="00FA613E">
        <w:t xml:space="preserve">cells </w:t>
      </w:r>
      <w:r w:rsidR="0D6D2756" w:rsidRPr="00FA613E">
        <w:t xml:space="preserve">(Figure </w:t>
      </w:r>
      <w:r w:rsidR="004A4CEF" w:rsidRPr="00FA613E">
        <w:t>3B</w:t>
      </w:r>
      <w:r w:rsidR="0D6D2756" w:rsidRPr="00FA613E">
        <w:t>-</w:t>
      </w:r>
      <w:r w:rsidR="004A4CEF" w:rsidRPr="00FA613E">
        <w:t>D</w:t>
      </w:r>
      <w:r w:rsidR="0D6D2756" w:rsidRPr="00FA613E">
        <w:t>)</w:t>
      </w:r>
      <w:r w:rsidR="42960644" w:rsidRPr="00FA613E">
        <w:t xml:space="preserve">. </w:t>
      </w:r>
      <w:r w:rsidR="00C75FC8" w:rsidRPr="00FA613E">
        <w:t xml:space="preserve">ChIP </w:t>
      </w:r>
      <w:r w:rsidR="00DB485D" w:rsidRPr="00FA613E">
        <w:t xml:space="preserve">analysis determined that </w:t>
      </w:r>
      <w:r w:rsidR="6FCC2FE6" w:rsidRPr="00FA613E">
        <w:t>PU.1</w:t>
      </w:r>
      <w:r w:rsidR="494205D7" w:rsidRPr="00FA613E">
        <w:t xml:space="preserve"> </w:t>
      </w:r>
      <w:r w:rsidR="4BB32553" w:rsidRPr="00FA613E">
        <w:t>appeared</w:t>
      </w:r>
      <w:r w:rsidR="494205D7" w:rsidRPr="00FA613E">
        <w:t xml:space="preserve"> enriched</w:t>
      </w:r>
      <w:r w:rsidR="6FCC2FE6" w:rsidRPr="00FA613E">
        <w:t xml:space="preserve"> at FcγRIIB TSS proximal locations in comparison to distal/intronic regions (Supplementary Figure 3A-B)</w:t>
      </w:r>
      <w:r w:rsidR="494205D7" w:rsidRPr="00FA613E">
        <w:t>.</w:t>
      </w:r>
      <w:r w:rsidR="43002504" w:rsidRPr="00FA613E">
        <w:t xml:space="preserve"> </w:t>
      </w:r>
      <w:r w:rsidR="7F06D4FD" w:rsidRPr="00FA613E">
        <w:t>Accordingly</w:t>
      </w:r>
      <w:r w:rsidR="1804EAB1" w:rsidRPr="00FA613E">
        <w:t xml:space="preserve">, </w:t>
      </w:r>
      <w:r w:rsidR="7F06D4FD" w:rsidRPr="00FA613E">
        <w:t xml:space="preserve">gene knockdown </w:t>
      </w:r>
      <w:r w:rsidR="31D4CDF5" w:rsidRPr="00FA613E">
        <w:t>resulted in the</w:t>
      </w:r>
      <w:r w:rsidR="6FCC2FE6" w:rsidRPr="00FA613E">
        <w:t xml:space="preserve"> depletion of </w:t>
      </w:r>
      <w:r w:rsidR="7CD7ABA2" w:rsidRPr="00FA613E">
        <w:t xml:space="preserve">FcγRIIB </w:t>
      </w:r>
      <w:r w:rsidR="6FCC2FE6" w:rsidRPr="00FA613E">
        <w:t>TSS-associated PU.1 (Figure 3F).</w:t>
      </w:r>
      <w:r w:rsidR="55568F13" w:rsidRPr="00FA613E">
        <w:t xml:space="preserve"> </w:t>
      </w:r>
      <w:r w:rsidR="412BD0D0" w:rsidRPr="00FA613E">
        <w:t xml:space="preserve">Subsequently, we investigated the impact of PU.1 </w:t>
      </w:r>
      <w:r w:rsidR="43002504" w:rsidRPr="00FA613E">
        <w:t>knockdown</w:t>
      </w:r>
      <w:r w:rsidR="412BD0D0" w:rsidRPr="00FA613E">
        <w:t xml:space="preserve"> upon</w:t>
      </w:r>
      <w:r w:rsidR="66EC3A20" w:rsidRPr="00FA613E">
        <w:t xml:space="preserve"> hypoxia</w:t>
      </w:r>
      <w:r w:rsidR="412BD0D0" w:rsidRPr="00FA613E">
        <w:t xml:space="preserve"> induc</w:t>
      </w:r>
      <w:r w:rsidR="5200DBD0" w:rsidRPr="00FA613E">
        <w:t>ed</w:t>
      </w:r>
      <w:r w:rsidR="412BD0D0" w:rsidRPr="00FA613E">
        <w:t xml:space="preserve"> FcγRIIB </w:t>
      </w:r>
      <w:r w:rsidR="5200DBD0" w:rsidRPr="00FA613E">
        <w:t>upregulation</w:t>
      </w:r>
      <w:r w:rsidR="3A0E0217" w:rsidRPr="00FA613E">
        <w:t xml:space="preserve"> in THP-1 cells</w:t>
      </w:r>
      <w:r w:rsidR="66EC3A20" w:rsidRPr="00FA613E">
        <w:t>, as previously described</w:t>
      </w:r>
      <w:r w:rsidR="002F7B92" w:rsidRPr="00FA613E">
        <w:t xml:space="preserve"> </w:t>
      </w:r>
      <w:r w:rsidR="004D39BD" w:rsidRPr="00FA613E">
        <w:fldChar w:fldCharType="begin"/>
      </w:r>
      <w:r w:rsidR="009F1319" w:rsidRPr="00FA613E">
        <w:instrText xml:space="preserve"> ADDIN EN.CITE &lt;EndNote&gt;&lt;Cite&gt;&lt;Author&gt;Hussain&lt;/Author&gt;&lt;Year&gt;2022&lt;/Year&gt;&lt;RecNum&gt;1&lt;/RecNum&gt;&lt;DisplayText&gt;(23)&lt;/DisplayText&gt;&lt;record&gt;&lt;rec-number&gt;1&lt;/rec-number&gt;&lt;foreign-keys&gt;&lt;key app="EN" db-id="rrwwfarx4r2203e50sfptex6w2wapxsev9r0" timestamp="1723192213"&gt;1&lt;/key&gt;&lt;/foreign-keys&gt;&lt;ref-type name="Journal Article"&gt;17&lt;/ref-type&gt;&lt;contributors&gt;&lt;authors&gt;&lt;author&gt;Hussain, Khiyam&lt;/author&gt;&lt;author&gt;Liu, Rena&lt;/author&gt;&lt;author&gt;Smith, Rosanna C. G.&lt;/author&gt;&lt;author&gt;Müller, Kri T. J.&lt;/author&gt;&lt;author&gt;Ghorbani, Mohammadmersad&lt;/author&gt;&lt;author&gt;Macari, Sofia&lt;/author&gt;&lt;author&gt;Cleary, Kirstie L. S.&lt;/author&gt;&lt;author&gt;Oldham, Robert J.&lt;/author&gt;&lt;author&gt;Foxall, Russell B.&lt;/author&gt;&lt;author&gt;James, Sonya&lt;/author&gt;&lt;author&gt;Booth, Steven G.&lt;/author&gt;&lt;author&gt;Murray, Tom&lt;/author&gt;&lt;author&gt;Dahal, Lekh N.&lt;/author&gt;&lt;author&gt;Hargreaves, Chantal E.&lt;/author&gt;&lt;author&gt;Kemp, Robert S.&lt;/author&gt;&lt;author&gt;Longley, Jemma&lt;/author&gt;&lt;author&gt;Douglas, James&lt;/author&gt;&lt;author&gt;Markham, Hannah&lt;/author&gt;&lt;author&gt;Chee, Serena J.&lt;/author&gt;&lt;author&gt;Stopforth, Richard J.&lt;/author&gt;&lt;author&gt;Roghanian, Ali&lt;/author&gt;&lt;author&gt;Carter, Matthew J.&lt;/author&gt;&lt;author&gt;Ottensmeier, Christian H.&lt;/author&gt;&lt;author&gt;Frendéus, Bjorn&lt;/author&gt;&lt;author&gt;Cutress, Ramsey I.&lt;/author&gt;&lt;author&gt;French, Ruth R.&lt;/author&gt;&lt;author&gt;Glennie, Martin J.&lt;/author&gt;&lt;author&gt;Strefford, Jonathan C.&lt;/author&gt;&lt;author&gt;Thirdborough, Stephen M.&lt;/author&gt;&lt;author&gt;Beers, Stephen A.&lt;/author&gt;&lt;author&gt;Cragg, Mark S.&lt;/author&gt;&lt;/authors&gt;&lt;/contributors&gt;&lt;titles&gt;&lt;title&gt;HIF activation enhances FcγRIIb expression on mononuclear phagocytes impeding tumor targeting antibody immunotherapy&lt;/title&gt;&lt;secondary-title&gt;Journal of Experimental &amp;amp; Clinical Cancer Research&lt;/secondary-title&gt;&lt;/titles&gt;&lt;pages&gt;131&lt;/pages&gt;&lt;volume&gt;41&lt;/volume&gt;&lt;number&gt;1&lt;/number&gt;&lt;dates&gt;&lt;year&gt;2022&lt;/year&gt;&lt;pub-dates&gt;&lt;date&gt;2022/04/07&lt;/date&gt;&lt;/pub-dates&gt;&lt;/dates&gt;&lt;isbn&gt;1756-9966&lt;/isbn&gt;&lt;urls&gt;&lt;related-urls&gt;&lt;url&gt;https://doi.org/10.1186/s13046-022-02294-5&lt;/url&gt;&lt;/related-urls&gt;&lt;/urls&gt;&lt;electronic-resource-num&gt;10.1186/s13046-022-02294-5&lt;/electronic-resource-num&gt;&lt;/record&gt;&lt;/Cite&gt;&lt;/EndNote&gt;</w:instrText>
      </w:r>
      <w:r w:rsidR="004D39BD" w:rsidRPr="00FA613E">
        <w:fldChar w:fldCharType="separate"/>
      </w:r>
      <w:r w:rsidR="009F1319" w:rsidRPr="00FA613E">
        <w:rPr>
          <w:noProof/>
        </w:rPr>
        <w:t>(23)</w:t>
      </w:r>
      <w:r w:rsidR="004D39BD" w:rsidRPr="00FA613E">
        <w:fldChar w:fldCharType="end"/>
      </w:r>
      <w:r w:rsidR="002F7B92" w:rsidRPr="00FA613E">
        <w:t>.</w:t>
      </w:r>
      <w:r w:rsidR="15C0108C" w:rsidRPr="00FA613E">
        <w:t xml:space="preserve"> PU.1 expression appeared </w:t>
      </w:r>
      <w:r w:rsidR="7072C9D3" w:rsidRPr="00FA613E">
        <w:t xml:space="preserve">largely </w:t>
      </w:r>
      <w:r w:rsidR="15C0108C" w:rsidRPr="00FA613E">
        <w:t>unal</w:t>
      </w:r>
      <w:r w:rsidR="7072C9D3" w:rsidRPr="00FA613E">
        <w:t xml:space="preserve">tered by the </w:t>
      </w:r>
      <w:r w:rsidR="415FD0C4" w:rsidRPr="00FA613E">
        <w:t>HIF</w:t>
      </w:r>
      <w:r w:rsidR="7704AF0E" w:rsidRPr="00FA613E">
        <w:t xml:space="preserve"> prolyl hydroxylase</w:t>
      </w:r>
      <w:r w:rsidR="290F81DB" w:rsidRPr="00FA613E">
        <w:t xml:space="preserve"> inhibitor</w:t>
      </w:r>
      <w:r w:rsidR="64852C80" w:rsidRPr="00FA613E">
        <w:t>,</w:t>
      </w:r>
      <w:r w:rsidR="290F81DB" w:rsidRPr="00FA613E">
        <w:t xml:space="preserve"> and</w:t>
      </w:r>
      <w:r w:rsidR="7072C9D3" w:rsidRPr="00FA613E">
        <w:t xml:space="preserve"> hypoxia mimetic</w:t>
      </w:r>
      <w:r w:rsidR="64852C80" w:rsidRPr="00FA613E">
        <w:t>,</w:t>
      </w:r>
      <w:r w:rsidR="7072C9D3" w:rsidRPr="00FA613E">
        <w:t xml:space="preserve"> DMOG and </w:t>
      </w:r>
      <w:r w:rsidR="557FDBDC" w:rsidRPr="00FA613E">
        <w:t xml:space="preserve">following </w:t>
      </w:r>
      <w:r w:rsidR="13A68364" w:rsidRPr="00FA613E">
        <w:t xml:space="preserve">incubation under </w:t>
      </w:r>
      <w:r w:rsidR="7072C9D3" w:rsidRPr="00FA613E">
        <w:t>hypoxi</w:t>
      </w:r>
      <w:r w:rsidR="13A68364" w:rsidRPr="00FA613E">
        <w:t>c conditions</w:t>
      </w:r>
      <w:r w:rsidR="00466D73" w:rsidRPr="00FA613E">
        <w:t xml:space="preserve"> (Figure </w:t>
      </w:r>
      <w:r w:rsidR="000E597A" w:rsidRPr="00FA613E">
        <w:t xml:space="preserve">3G </w:t>
      </w:r>
      <w:r w:rsidR="00466D73" w:rsidRPr="00FA613E">
        <w:t>&amp; Supplementary Figure 3</w:t>
      </w:r>
      <w:r w:rsidR="00C65906" w:rsidRPr="00FA613E">
        <w:t>C</w:t>
      </w:r>
      <w:r w:rsidR="00466D73" w:rsidRPr="00FA613E">
        <w:t>)</w:t>
      </w:r>
      <w:r w:rsidR="7A86828A" w:rsidRPr="00FA613E">
        <w:t>. However,</w:t>
      </w:r>
      <w:r w:rsidR="3A0E0217" w:rsidRPr="00FA613E">
        <w:t xml:space="preserve"> PU.1 gene </w:t>
      </w:r>
      <w:r w:rsidR="0D8CFD56" w:rsidRPr="00FA613E">
        <w:t>knockdown</w:t>
      </w:r>
      <w:r w:rsidR="3A0E0217" w:rsidRPr="00FA613E">
        <w:t xml:space="preserve"> effectively ablated FcγRIIB upregulation at both the transcript and protein levels (Figure </w:t>
      </w:r>
      <w:r w:rsidR="000E597A" w:rsidRPr="00FA613E">
        <w:t xml:space="preserve">3G-H </w:t>
      </w:r>
      <w:r w:rsidR="3A0E0217" w:rsidRPr="00FA613E">
        <w:t xml:space="preserve">&amp; Supplementary Figure 3C-E). </w:t>
      </w:r>
      <w:r w:rsidR="00081D88" w:rsidRPr="00FA613E">
        <w:t>Thus</w:t>
      </w:r>
      <w:r w:rsidR="421E439D" w:rsidRPr="00FA613E">
        <w:t xml:space="preserve">, PU.1 appears to play a prominent role in baseline and </w:t>
      </w:r>
      <w:r w:rsidR="3155B179" w:rsidRPr="00FA613E">
        <w:t>inducible</w:t>
      </w:r>
      <w:r w:rsidR="421E439D" w:rsidRPr="00FA613E">
        <w:t xml:space="preserve"> FcγRIIB expression</w:t>
      </w:r>
      <w:r w:rsidR="3155B179" w:rsidRPr="00FA613E">
        <w:t xml:space="preserve"> in the monocytic THP-1 cell line, with more modest effects</w:t>
      </w:r>
      <w:r w:rsidR="35CBA73A" w:rsidRPr="00FA613E">
        <w:t xml:space="preserve"> upon baseline expression</w:t>
      </w:r>
      <w:r w:rsidR="3155B179" w:rsidRPr="00FA613E">
        <w:t xml:space="preserve"> observed in the Raji B-</w:t>
      </w:r>
      <w:r w:rsidR="557FDBDC" w:rsidRPr="00FA613E">
        <w:t>cell</w:t>
      </w:r>
      <w:r w:rsidR="3155B179" w:rsidRPr="00FA613E">
        <w:t xml:space="preserve"> line.</w:t>
      </w:r>
      <w:r w:rsidR="448724FB" w:rsidRPr="00FA613E">
        <w:t xml:space="preserve"> </w:t>
      </w:r>
      <w:r w:rsidR="0A569E84" w:rsidRPr="00FA613E">
        <w:t>Similar</w:t>
      </w:r>
      <w:r w:rsidR="448724FB" w:rsidRPr="00FA613E">
        <w:t xml:space="preserve"> to the </w:t>
      </w:r>
      <w:r w:rsidR="3A783070" w:rsidRPr="00FA613E">
        <w:t>limited</w:t>
      </w:r>
      <w:r w:rsidR="448724FB" w:rsidRPr="00FA613E">
        <w:t xml:space="preserve"> impact of PU.1</w:t>
      </w:r>
      <w:r w:rsidR="2A301732" w:rsidRPr="00FA613E">
        <w:t>-targeting siRNA</w:t>
      </w:r>
      <w:r w:rsidR="18564950" w:rsidRPr="00FA613E">
        <w:t xml:space="preserve">, </w:t>
      </w:r>
      <w:r w:rsidR="2A301732" w:rsidRPr="00FA613E">
        <w:t>knockdown</w:t>
      </w:r>
      <w:r w:rsidR="18564950" w:rsidRPr="00FA613E">
        <w:t xml:space="preserve"> of the related ETS-family member SPIB modestly reduced </w:t>
      </w:r>
      <w:r w:rsidR="0232529B" w:rsidRPr="00FA613E">
        <w:t>FcγRIIB levels</w:t>
      </w:r>
      <w:r w:rsidR="796AF7E7" w:rsidRPr="00FA613E">
        <w:t xml:space="preserve"> in Raji cells</w:t>
      </w:r>
      <w:r w:rsidR="0232529B" w:rsidRPr="00FA613E">
        <w:t xml:space="preserve"> (Figure </w:t>
      </w:r>
      <w:r w:rsidR="0034624F" w:rsidRPr="00FA613E">
        <w:t>3B</w:t>
      </w:r>
      <w:r w:rsidR="0232529B" w:rsidRPr="00FA613E">
        <w:t>). Given th</w:t>
      </w:r>
      <w:r w:rsidR="5BE496C8" w:rsidRPr="00FA613E">
        <w:t>at THP-1 cells</w:t>
      </w:r>
      <w:r w:rsidR="0232529B" w:rsidRPr="00FA613E">
        <w:t xml:space="preserve"> lack SPIB expression </w:t>
      </w:r>
      <w:r w:rsidR="172661B6" w:rsidRPr="00FA613E">
        <w:t>and</w:t>
      </w:r>
      <w:r w:rsidR="5BE496C8" w:rsidRPr="00FA613E">
        <w:t xml:space="preserve"> demonstrate an</w:t>
      </w:r>
      <w:r w:rsidR="172661B6" w:rsidRPr="00FA613E">
        <w:t xml:space="preserve"> increased impact of PU.1 knockdown upon FcγRIIB expression, we reasoned that SPIB</w:t>
      </w:r>
      <w:r w:rsidR="602F9FFB" w:rsidRPr="00FA613E">
        <w:t xml:space="preserve"> and PU.1</w:t>
      </w:r>
      <w:r w:rsidR="172661B6" w:rsidRPr="00FA613E">
        <w:t xml:space="preserve"> </w:t>
      </w:r>
      <w:r w:rsidR="03DF1C31" w:rsidRPr="00FA613E">
        <w:t>may exhibit</w:t>
      </w:r>
      <w:r w:rsidR="22E2036C" w:rsidRPr="00FA613E">
        <w:t xml:space="preserve"> </w:t>
      </w:r>
      <w:r w:rsidR="2234FDAE" w:rsidRPr="00FA613E">
        <w:t>functional redundancy</w:t>
      </w:r>
      <w:r w:rsidR="74F70988" w:rsidRPr="00FA613E">
        <w:t xml:space="preserve"> in Raji</w:t>
      </w:r>
      <w:r w:rsidR="724B7913" w:rsidRPr="00FA613E">
        <w:t xml:space="preserve"> cells</w:t>
      </w:r>
      <w:r w:rsidR="724FC8C6" w:rsidRPr="00FA613E">
        <w:t xml:space="preserve"> and, therefore, mask effects </w:t>
      </w:r>
      <w:r w:rsidR="2F37FEAA" w:rsidRPr="00FA613E">
        <w:t xml:space="preserve">upon </w:t>
      </w:r>
      <w:r w:rsidR="74F70988" w:rsidRPr="00FA613E">
        <w:t>FcγRIIB expression.</w:t>
      </w:r>
      <w:r w:rsidR="2234FDAE" w:rsidRPr="00FA613E">
        <w:t xml:space="preserve"> </w:t>
      </w:r>
      <w:r w:rsidR="33C5CF27" w:rsidRPr="00FA613E">
        <w:t>Accordingly, co-silencing of PU.1 and SPIB</w:t>
      </w:r>
      <w:r w:rsidR="5A9780D3" w:rsidRPr="00FA613E">
        <w:t xml:space="preserve"> expression</w:t>
      </w:r>
      <w:r w:rsidR="33C5CF27" w:rsidRPr="00FA613E">
        <w:t xml:space="preserve"> </w:t>
      </w:r>
      <w:r w:rsidR="241DBF29" w:rsidRPr="00FA613E">
        <w:t xml:space="preserve">elicited </w:t>
      </w:r>
      <w:r w:rsidR="7D097063" w:rsidRPr="00FA613E">
        <w:t xml:space="preserve">a </w:t>
      </w:r>
      <w:r w:rsidR="241DBF29" w:rsidRPr="00FA613E">
        <w:t xml:space="preserve">more robust reduction </w:t>
      </w:r>
      <w:r w:rsidR="394070D6" w:rsidRPr="00FA613E">
        <w:t>in</w:t>
      </w:r>
      <w:r w:rsidR="241DBF29" w:rsidRPr="00FA613E">
        <w:t xml:space="preserve"> FcγRIIB</w:t>
      </w:r>
      <w:r w:rsidR="56365D2E" w:rsidRPr="00FA613E">
        <w:t xml:space="preserve"> at both the transcript and protein levels in Raji</w:t>
      </w:r>
      <w:r w:rsidR="43648EA6" w:rsidRPr="00FA613E">
        <w:t xml:space="preserve"> cells</w:t>
      </w:r>
      <w:r w:rsidR="56365D2E" w:rsidRPr="00FA613E">
        <w:t xml:space="preserve"> (Figure </w:t>
      </w:r>
      <w:r w:rsidR="002577A1" w:rsidRPr="00FA613E">
        <w:t>3I</w:t>
      </w:r>
      <w:r w:rsidR="348D17F1" w:rsidRPr="00FA613E">
        <w:t>-</w:t>
      </w:r>
      <w:r w:rsidR="002577A1" w:rsidRPr="00FA613E">
        <w:t>J</w:t>
      </w:r>
      <w:r w:rsidR="348D17F1" w:rsidRPr="00FA613E">
        <w:t>).</w:t>
      </w:r>
      <w:r w:rsidR="5252806C" w:rsidRPr="00FA613E">
        <w:t xml:space="preserve"> In contrast, silencing of</w:t>
      </w:r>
      <w:r w:rsidR="23C98F1B" w:rsidRPr="00FA613E">
        <w:t xml:space="preserve"> other</w:t>
      </w:r>
      <w:r w:rsidR="4990D465" w:rsidRPr="00FA613E">
        <w:t xml:space="preserve"> </w:t>
      </w:r>
      <w:r w:rsidR="6DC5145D" w:rsidRPr="00FA613E">
        <w:t xml:space="preserve">FcγRIIB </w:t>
      </w:r>
      <w:r w:rsidR="10FCAD91" w:rsidRPr="00FA613E">
        <w:t xml:space="preserve">TSS </w:t>
      </w:r>
      <w:r w:rsidR="6DC5145D" w:rsidRPr="00FA613E">
        <w:lastRenderedPageBreak/>
        <w:t>associated</w:t>
      </w:r>
      <w:r w:rsidR="10FCAD91" w:rsidRPr="00FA613E">
        <w:t xml:space="preserve"> </w:t>
      </w:r>
      <w:r w:rsidR="23C98F1B" w:rsidRPr="00FA613E">
        <w:t>TF</w:t>
      </w:r>
      <w:r w:rsidR="5252806C" w:rsidRPr="00FA613E">
        <w:t xml:space="preserve"> </w:t>
      </w:r>
      <w:r w:rsidR="23C98F1B" w:rsidRPr="00FA613E">
        <w:t>(</w:t>
      </w:r>
      <w:r w:rsidR="5252806C" w:rsidRPr="00FA613E">
        <w:t>IRF3, SP1, and STAT1</w:t>
      </w:r>
      <w:r w:rsidR="23C98F1B" w:rsidRPr="00FA613E">
        <w:t xml:space="preserve">) failed to elicit any </w:t>
      </w:r>
      <w:r w:rsidR="1BB134FE" w:rsidRPr="00FA613E">
        <w:t xml:space="preserve">detectable </w:t>
      </w:r>
      <w:r w:rsidR="23C98F1B" w:rsidRPr="00FA613E">
        <w:t>impact upon</w:t>
      </w:r>
      <w:r w:rsidR="10FCAD91" w:rsidRPr="00FA613E">
        <w:t xml:space="preserve"> FcγRIIB expression</w:t>
      </w:r>
      <w:r w:rsidR="1C05EF94" w:rsidRPr="00FA613E">
        <w:t xml:space="preserve"> following gene knockdown (Figure 3</w:t>
      </w:r>
      <w:r w:rsidR="002577A1" w:rsidRPr="00FA613E">
        <w:t>B</w:t>
      </w:r>
      <w:r w:rsidR="1C05EF94" w:rsidRPr="00FA613E">
        <w:t>)</w:t>
      </w:r>
      <w:r w:rsidR="7D6C63B9" w:rsidRPr="00FA613E">
        <w:t xml:space="preserve"> or any additional effect when combined with PU.1 gene silencing (data not shown)</w:t>
      </w:r>
      <w:r w:rsidR="10FCAD91" w:rsidRPr="00FA613E">
        <w:t>.</w:t>
      </w:r>
      <w:r w:rsidR="70E45345" w:rsidRPr="00FA613E">
        <w:t xml:space="preserve"> </w:t>
      </w:r>
      <w:r w:rsidR="10FCAD91" w:rsidRPr="00FA613E">
        <w:t xml:space="preserve">Consequently, </w:t>
      </w:r>
      <w:r w:rsidR="33672E97" w:rsidRPr="00FA613E">
        <w:t xml:space="preserve">the ETS-family member TF PU.1 appears </w:t>
      </w:r>
      <w:r w:rsidR="26C6E9E1" w:rsidRPr="00FA613E">
        <w:t>essential for</w:t>
      </w:r>
      <w:r w:rsidR="33672E97" w:rsidRPr="00FA613E">
        <w:t xml:space="preserve"> FcγRIIB expression in </w:t>
      </w:r>
      <w:r w:rsidR="67E88FFE" w:rsidRPr="00FA613E">
        <w:t xml:space="preserve">the </w:t>
      </w:r>
      <w:r w:rsidR="33672E97" w:rsidRPr="00FA613E">
        <w:t>monocytic cell line</w:t>
      </w:r>
      <w:r w:rsidR="26C6E9E1" w:rsidRPr="00FA613E">
        <w:t xml:space="preserve"> THP-1</w:t>
      </w:r>
      <w:r w:rsidR="67E88FFE" w:rsidRPr="00FA613E">
        <w:t>, w</w:t>
      </w:r>
      <w:r w:rsidR="3E95B582" w:rsidRPr="00FA613E">
        <w:t>hereas, in Raji cells</w:t>
      </w:r>
      <w:r w:rsidR="26C6E9E1" w:rsidRPr="00FA613E">
        <w:t xml:space="preserve">, </w:t>
      </w:r>
      <w:r w:rsidR="14D016EA" w:rsidRPr="00FA613E">
        <w:t>PU.1</w:t>
      </w:r>
      <w:r w:rsidR="3E95B582" w:rsidRPr="00FA613E">
        <w:t xml:space="preserve"> appears to</w:t>
      </w:r>
      <w:r w:rsidR="14D016EA" w:rsidRPr="00FA613E">
        <w:t xml:space="preserve"> co-operate in a redundant fashion with</w:t>
      </w:r>
      <w:r w:rsidR="0D244F72" w:rsidRPr="00FA613E">
        <w:t xml:space="preserve"> </w:t>
      </w:r>
      <w:r w:rsidR="100C9EB6" w:rsidRPr="00FA613E">
        <w:t>SPIB</w:t>
      </w:r>
      <w:r w:rsidR="14D016EA" w:rsidRPr="00FA613E">
        <w:t>.</w:t>
      </w:r>
    </w:p>
    <w:p w14:paraId="0FBEF7E6" w14:textId="4714D783" w:rsidR="007223F6" w:rsidRPr="00FA613E" w:rsidRDefault="70E45345" w:rsidP="008F3546">
      <w:pPr>
        <w:spacing w:line="480" w:lineRule="auto"/>
      </w:pPr>
      <w:r w:rsidRPr="00FA613E">
        <w:t xml:space="preserve">Given the essential roles of PU.1 in </w:t>
      </w:r>
      <w:r w:rsidR="550F25E1" w:rsidRPr="00FA613E">
        <w:t>haematopoietic</w:t>
      </w:r>
      <w:r w:rsidRPr="00FA613E">
        <w:t xml:space="preserve"> lineage commitment </w:t>
      </w:r>
      <w:r w:rsidR="550F25E1" w:rsidRPr="00FA613E">
        <w:t>and</w:t>
      </w:r>
      <w:r w:rsidR="67CC0A67" w:rsidRPr="00FA613E">
        <w:t xml:space="preserve"> regulation of a multitude of </w:t>
      </w:r>
      <w:r w:rsidR="6A9DA635" w:rsidRPr="00FA613E">
        <w:t xml:space="preserve">immune function-associated </w:t>
      </w:r>
      <w:r w:rsidR="002A519E" w:rsidRPr="00FA613E">
        <w:t xml:space="preserve">target </w:t>
      </w:r>
      <w:r w:rsidR="6A9DA635" w:rsidRPr="00FA613E">
        <w:t>gene</w:t>
      </w:r>
      <w:r w:rsidR="002A519E" w:rsidRPr="00FA613E">
        <w:t>s</w:t>
      </w:r>
      <w:r w:rsidR="550F25E1" w:rsidRPr="00FA613E">
        <w:t xml:space="preserve">, </w:t>
      </w:r>
      <w:r w:rsidR="1BBCDC0C" w:rsidRPr="00FA613E">
        <w:t xml:space="preserve">we </w:t>
      </w:r>
      <w:r w:rsidR="4188EA01" w:rsidRPr="00FA613E">
        <w:t xml:space="preserve">additionally </w:t>
      </w:r>
      <w:r w:rsidR="1BBCDC0C" w:rsidRPr="00FA613E">
        <w:t xml:space="preserve">profiled TSS proximal regions of </w:t>
      </w:r>
      <w:r w:rsidR="46819A7C" w:rsidRPr="00FA613E">
        <w:t>activating</w:t>
      </w:r>
      <w:r w:rsidR="1BBCDC0C" w:rsidRPr="00FA613E">
        <w:t xml:space="preserve"> FcγR </w:t>
      </w:r>
      <w:r w:rsidR="0BB4A445" w:rsidRPr="00FA613E">
        <w:t>loci</w:t>
      </w:r>
      <w:r w:rsidR="1BBCDC0C" w:rsidRPr="00FA613E">
        <w:t xml:space="preserve"> </w:t>
      </w:r>
      <w:r w:rsidR="3123C6CE" w:rsidRPr="00FA613E">
        <w:t>(FcγR</w:t>
      </w:r>
      <w:r w:rsidR="1D5D9A01" w:rsidRPr="00FA613E">
        <w:t>I</w:t>
      </w:r>
      <w:r w:rsidR="00C30DC1" w:rsidRPr="00FA613E">
        <w:t>,</w:t>
      </w:r>
      <w:r w:rsidR="3123C6CE" w:rsidRPr="00FA613E">
        <w:t xml:space="preserve"> FcγRIIA</w:t>
      </w:r>
      <w:r w:rsidR="00C30DC1" w:rsidRPr="00FA613E">
        <w:t>, FcγRIIIA, FcγRIIIB</w:t>
      </w:r>
      <w:r w:rsidR="3123C6CE" w:rsidRPr="00FA613E">
        <w:t>)</w:t>
      </w:r>
      <w:r w:rsidR="4188EA01" w:rsidRPr="00FA613E">
        <w:t xml:space="preserve"> </w:t>
      </w:r>
      <w:r w:rsidR="557D161E" w:rsidRPr="00FA613E">
        <w:t xml:space="preserve">for TF binding motifs. </w:t>
      </w:r>
      <w:r w:rsidR="3123C6CE" w:rsidRPr="00FA613E">
        <w:t>Similar to FcγRIIB,</w:t>
      </w:r>
      <w:r w:rsidR="1D5D9A01" w:rsidRPr="00FA613E">
        <w:t xml:space="preserve"> FcγRI and FcγRIIA</w:t>
      </w:r>
      <w:r w:rsidR="0204F6E7" w:rsidRPr="00FA613E">
        <w:t xml:space="preserve"> </w:t>
      </w:r>
      <w:r w:rsidR="00A174D9" w:rsidRPr="00FA613E">
        <w:t xml:space="preserve">promoters </w:t>
      </w:r>
      <w:r w:rsidR="6E58634A" w:rsidRPr="00FA613E">
        <w:t>exhibit</w:t>
      </w:r>
      <w:r w:rsidR="1D5D9A01" w:rsidRPr="00FA613E">
        <w:t xml:space="preserve"> </w:t>
      </w:r>
      <w:r w:rsidR="1D45638C" w:rsidRPr="00FA613E">
        <w:t>putative</w:t>
      </w:r>
      <w:r w:rsidR="1D5D9A01" w:rsidRPr="00FA613E">
        <w:t xml:space="preserve"> PU.1 </w:t>
      </w:r>
      <w:r w:rsidR="5386A37F" w:rsidRPr="00FA613E">
        <w:t xml:space="preserve">binding </w:t>
      </w:r>
      <w:r w:rsidR="1D5D9A01" w:rsidRPr="00FA613E">
        <w:t>motifs</w:t>
      </w:r>
      <w:r w:rsidR="0CE3424F" w:rsidRPr="00FA613E">
        <w:t xml:space="preserve"> located within 50 bp of TSS</w:t>
      </w:r>
      <w:r w:rsidR="5DD95355" w:rsidRPr="00FA613E">
        <w:t xml:space="preserve"> (Supplementary Figure 4A-D</w:t>
      </w:r>
      <w:r w:rsidR="00A174D9" w:rsidRPr="00FA613E">
        <w:t>) and</w:t>
      </w:r>
      <w:r w:rsidR="00A22F3A" w:rsidRPr="00FA613E">
        <w:t xml:space="preserve"> demonstrate TSS proximal PU.1 binding by ChIP (Figure 4A).</w:t>
      </w:r>
      <w:r w:rsidR="00FC2F81" w:rsidRPr="00FA613E">
        <w:t xml:space="preserve"> </w:t>
      </w:r>
      <w:r w:rsidR="00111D6B" w:rsidRPr="00FA613E">
        <w:t>In contrast</w:t>
      </w:r>
      <w:r w:rsidR="00122610" w:rsidRPr="00FA613E">
        <w:t xml:space="preserve">, </w:t>
      </w:r>
      <w:r w:rsidR="00FC2F81" w:rsidRPr="00FA613E">
        <w:t xml:space="preserve">FcγRIIIA/B </w:t>
      </w:r>
      <w:r w:rsidR="00ED49F5" w:rsidRPr="00FA613E">
        <w:t xml:space="preserve">promoters </w:t>
      </w:r>
      <w:r w:rsidR="00FA7A3F" w:rsidRPr="00FA613E">
        <w:t>lack TSS proximal</w:t>
      </w:r>
      <w:r w:rsidR="00743CD5" w:rsidRPr="00FA613E">
        <w:t xml:space="preserve"> PU.1 binding motifs </w:t>
      </w:r>
      <w:r w:rsidR="00FC2F81" w:rsidRPr="00FA613E">
        <w:t>(</w:t>
      </w:r>
      <w:r w:rsidR="00B84FB9" w:rsidRPr="00FA613E">
        <w:t>d</w:t>
      </w:r>
      <w:r w:rsidR="00FF41CC" w:rsidRPr="00FA613E">
        <w:t>ata not shown</w:t>
      </w:r>
      <w:r w:rsidR="00FE2248" w:rsidRPr="00FA613E">
        <w:t>).</w:t>
      </w:r>
      <w:r w:rsidR="1D45638C" w:rsidRPr="00FA613E">
        <w:t xml:space="preserve"> </w:t>
      </w:r>
      <w:r w:rsidR="6B8D4CBC" w:rsidRPr="00FA613E">
        <w:t>Accordingly</w:t>
      </w:r>
      <w:r w:rsidR="432C5B47" w:rsidRPr="00FA613E">
        <w:t xml:space="preserve">, PU.1 knockdown </w:t>
      </w:r>
      <w:r w:rsidR="0ADC7828" w:rsidRPr="00FA613E">
        <w:t>elicited a profound reduction in</w:t>
      </w:r>
      <w:r w:rsidR="2CCBF02C" w:rsidRPr="00FA613E">
        <w:t xml:space="preserve"> both</w:t>
      </w:r>
      <w:r w:rsidR="0ADC7828" w:rsidRPr="00FA613E">
        <w:t xml:space="preserve"> FcγRI and FcγRIIA transcript and surface protein levels</w:t>
      </w:r>
      <w:r w:rsidR="39AEA368" w:rsidRPr="00FA613E">
        <w:t xml:space="preserve"> in THP-1 cells</w:t>
      </w:r>
      <w:r w:rsidR="4B89CF11" w:rsidRPr="00FA613E">
        <w:t xml:space="preserve"> (Figure 4B-C)</w:t>
      </w:r>
      <w:r w:rsidR="39AEA368" w:rsidRPr="00FA613E">
        <w:t>.</w:t>
      </w:r>
      <w:r w:rsidR="441525F7" w:rsidRPr="00FA613E">
        <w:t xml:space="preserve"> Similar to FcγRIIB t</w:t>
      </w:r>
      <w:r w:rsidR="230CC9FC" w:rsidRPr="00FA613E">
        <w:t xml:space="preserve">hese effects were </w:t>
      </w:r>
      <w:r w:rsidR="441525F7" w:rsidRPr="00FA613E">
        <w:t xml:space="preserve">also </w:t>
      </w:r>
      <w:r w:rsidR="010C88A3" w:rsidRPr="00FA613E">
        <w:t>concordant with depletion of PU.1 from TSS proximal sequences following</w:t>
      </w:r>
      <w:r w:rsidR="5569531D" w:rsidRPr="00FA613E">
        <w:t xml:space="preserve"> PU.1</w:t>
      </w:r>
      <w:r w:rsidR="010C88A3" w:rsidRPr="00FA613E">
        <w:t xml:space="preserve"> </w:t>
      </w:r>
      <w:r w:rsidR="065E2CEC" w:rsidRPr="00FA613E">
        <w:t xml:space="preserve">knockdown </w:t>
      </w:r>
      <w:r w:rsidR="68495211" w:rsidRPr="00FA613E">
        <w:t>(</w:t>
      </w:r>
      <w:r w:rsidR="775184ED" w:rsidRPr="00FA613E">
        <w:t>Supplementary Figure 5</w:t>
      </w:r>
      <w:r w:rsidR="0FC27C1E" w:rsidRPr="00FA613E">
        <w:t>A</w:t>
      </w:r>
      <w:r w:rsidR="775184ED" w:rsidRPr="00FA613E">
        <w:t>)</w:t>
      </w:r>
      <w:r w:rsidR="7D222C20" w:rsidRPr="00FA613E">
        <w:t>.</w:t>
      </w:r>
      <w:r w:rsidR="6C21C4A3" w:rsidRPr="00FA613E">
        <w:t xml:space="preserve"> Consequently</w:t>
      </w:r>
      <w:r w:rsidR="18A25809" w:rsidRPr="00FA613E">
        <w:t xml:space="preserve">, PU.1 </w:t>
      </w:r>
      <w:r w:rsidR="2D3AC18D" w:rsidRPr="00FA613E">
        <w:t>appears to not only contribute toward inhibitory FcγRIIB</w:t>
      </w:r>
      <w:r w:rsidR="4A5C893D" w:rsidRPr="00FA613E">
        <w:t xml:space="preserve"> </w:t>
      </w:r>
      <w:r w:rsidR="3DAB599B" w:rsidRPr="00FA613E">
        <w:t xml:space="preserve">expression </w:t>
      </w:r>
      <w:r w:rsidR="2CC481E8" w:rsidRPr="00FA613E">
        <w:t xml:space="preserve">but also </w:t>
      </w:r>
      <w:r w:rsidR="00B175CF" w:rsidRPr="00FA613E">
        <w:t>that</w:t>
      </w:r>
      <w:r w:rsidR="2CC481E8" w:rsidRPr="00FA613E">
        <w:t xml:space="preserve"> of the </w:t>
      </w:r>
      <w:r w:rsidR="46819A7C" w:rsidRPr="00FA613E">
        <w:t>activating</w:t>
      </w:r>
      <w:r w:rsidR="065E2CEC" w:rsidRPr="00FA613E">
        <w:t xml:space="preserve"> </w:t>
      </w:r>
      <w:r w:rsidR="2CC481E8" w:rsidRPr="00FA613E">
        <w:t>FcγRI and FcγRIIA</w:t>
      </w:r>
      <w:r w:rsidR="65BF146F" w:rsidRPr="00FA613E">
        <w:t xml:space="preserve"> in THP-1</w:t>
      </w:r>
      <w:r w:rsidR="065E2CEC" w:rsidRPr="00FA613E">
        <w:t xml:space="preserve"> cells</w:t>
      </w:r>
      <w:r w:rsidR="794FAB60" w:rsidRPr="00FA613E">
        <w:t>.</w:t>
      </w:r>
      <w:r w:rsidR="2291BDF3" w:rsidRPr="00FA613E">
        <w:t xml:space="preserve"> </w:t>
      </w:r>
      <w:r w:rsidR="00456126" w:rsidRPr="00FA613E">
        <w:t>As</w:t>
      </w:r>
      <w:r w:rsidR="007223F6" w:rsidRPr="00FA613E">
        <w:t xml:space="preserve"> THP-1 cells lack</w:t>
      </w:r>
      <w:r w:rsidR="00456126" w:rsidRPr="00FA613E">
        <w:t xml:space="preserve"> detectable</w:t>
      </w:r>
      <w:r w:rsidR="007223F6" w:rsidRPr="00FA613E">
        <w:t xml:space="preserve"> FcγRIII</w:t>
      </w:r>
      <w:r w:rsidR="00456126" w:rsidRPr="00FA613E">
        <w:t>A/B</w:t>
      </w:r>
      <w:r w:rsidR="007223F6" w:rsidRPr="00FA613E">
        <w:t xml:space="preserve"> expression</w:t>
      </w:r>
      <w:r w:rsidR="00456126" w:rsidRPr="00FA613E">
        <w:t>,</w:t>
      </w:r>
      <w:r w:rsidR="007223F6" w:rsidRPr="00FA613E">
        <w:t xml:space="preserve"> the </w:t>
      </w:r>
      <w:r w:rsidR="00327E8A" w:rsidRPr="00FA613E">
        <w:t>impact of PU.1 knockdown upon these</w:t>
      </w:r>
      <w:r w:rsidR="007223F6" w:rsidRPr="00FA613E">
        <w:t xml:space="preserve"> </w:t>
      </w:r>
      <w:r w:rsidR="00A24C41" w:rsidRPr="00FA613E">
        <w:t xml:space="preserve">FcγR </w:t>
      </w:r>
      <w:r w:rsidR="007710DF" w:rsidRPr="00FA613E">
        <w:t>(</w:t>
      </w:r>
      <w:r w:rsidR="00A24C41" w:rsidRPr="00FA613E">
        <w:t>that</w:t>
      </w:r>
      <w:r w:rsidR="00AA3D31" w:rsidRPr="00FA613E">
        <w:t xml:space="preserve"> also</w:t>
      </w:r>
      <w:r w:rsidR="00A24C41" w:rsidRPr="00FA613E">
        <w:t xml:space="preserve"> </w:t>
      </w:r>
      <w:r w:rsidR="007710DF" w:rsidRPr="00FA613E">
        <w:t>lack</w:t>
      </w:r>
      <w:r w:rsidR="00A24C41" w:rsidRPr="00FA613E">
        <w:t xml:space="preserve"> TSS proximal PU.1</w:t>
      </w:r>
      <w:r w:rsidR="00AA3D31" w:rsidRPr="00FA613E">
        <w:t xml:space="preserve"> motifs)</w:t>
      </w:r>
      <w:r w:rsidR="007223F6" w:rsidRPr="00FA613E">
        <w:t xml:space="preserve"> </w:t>
      </w:r>
      <w:r w:rsidR="00327E8A" w:rsidRPr="00FA613E">
        <w:t>remain</w:t>
      </w:r>
      <w:r w:rsidR="00A24C41" w:rsidRPr="00FA613E">
        <w:t>s</w:t>
      </w:r>
      <w:r w:rsidR="00327E8A" w:rsidRPr="00FA613E">
        <w:t xml:space="preserve"> to be determined</w:t>
      </w:r>
      <w:r w:rsidR="007223F6" w:rsidRPr="00FA613E">
        <w:t xml:space="preserve">. </w:t>
      </w:r>
    </w:p>
    <w:p w14:paraId="71301CB6" w14:textId="303EA68E" w:rsidR="004F4FF5" w:rsidRPr="00FA613E" w:rsidRDefault="12E9853A" w:rsidP="008F3546">
      <w:pPr>
        <w:spacing w:line="480" w:lineRule="auto"/>
      </w:pPr>
      <w:r w:rsidRPr="00FA613E">
        <w:t>Despite commonalities</w:t>
      </w:r>
      <w:r w:rsidR="00327E8A" w:rsidRPr="00FA613E">
        <w:t xml:space="preserve"> between FcγRI, FcγRIIA, and FcγRIIB regulation</w:t>
      </w:r>
      <w:r w:rsidRPr="00FA613E">
        <w:t>, additional mechanisms must also determine inhibitory/</w:t>
      </w:r>
      <w:r w:rsidR="46819A7C" w:rsidRPr="00FA613E">
        <w:t>activating</w:t>
      </w:r>
      <w:r w:rsidRPr="00FA613E">
        <w:t xml:space="preserve"> FcγR expression patterns, as B-lymphocytes lack </w:t>
      </w:r>
      <w:r w:rsidR="46819A7C" w:rsidRPr="00FA613E">
        <w:t>activating</w:t>
      </w:r>
      <w:r w:rsidRPr="00FA613E">
        <w:t xml:space="preserve"> FcγR expression. </w:t>
      </w:r>
      <w:r w:rsidR="6846CD5C" w:rsidRPr="00FA613E">
        <w:t xml:space="preserve">In order to determine whether PU.1 in isolation was sufficient to drive FcγR expression, </w:t>
      </w:r>
      <w:r w:rsidR="0CCA5292" w:rsidRPr="00FA613E">
        <w:t>we introduced exogenous PU.1 into HEK293</w:t>
      </w:r>
      <w:r w:rsidR="15D2D7C8" w:rsidRPr="00FA613E">
        <w:t>F cells</w:t>
      </w:r>
      <w:r w:rsidR="645F13F5" w:rsidRPr="00FA613E">
        <w:t xml:space="preserve"> that under basal conditions express neither PU.1 nor FcγR</w:t>
      </w:r>
      <w:r w:rsidR="34F587F4" w:rsidRPr="00FA613E">
        <w:t>.</w:t>
      </w:r>
      <w:r w:rsidR="5D2969F4" w:rsidRPr="00FA613E">
        <w:t xml:space="preserve"> </w:t>
      </w:r>
      <w:r w:rsidR="1A60039A" w:rsidRPr="00FA613E">
        <w:t>Ectopic expression resulted in enrichment of PU.1 at FcγRI</w:t>
      </w:r>
      <w:r w:rsidR="4DAC7061" w:rsidRPr="00FA613E">
        <w:t>,</w:t>
      </w:r>
      <w:r w:rsidR="1A60039A" w:rsidRPr="00FA613E">
        <w:t xml:space="preserve"> FcγRIIA</w:t>
      </w:r>
      <w:r w:rsidR="4DAC7061" w:rsidRPr="00FA613E">
        <w:t xml:space="preserve">, and FcγRIIB TSS proximal sequences and </w:t>
      </w:r>
      <w:r w:rsidR="6B924D9F" w:rsidRPr="00FA613E">
        <w:t>small</w:t>
      </w:r>
      <w:r w:rsidR="4DAC7061" w:rsidRPr="00FA613E">
        <w:t xml:space="preserve"> </w:t>
      </w:r>
      <w:r w:rsidR="77C5661A" w:rsidRPr="00FA613E">
        <w:t xml:space="preserve">yet </w:t>
      </w:r>
      <w:r w:rsidR="4DAC7061" w:rsidRPr="00FA613E">
        <w:t>significant increase</w:t>
      </w:r>
      <w:r w:rsidR="6B924D9F" w:rsidRPr="00FA613E">
        <w:t>s</w:t>
      </w:r>
      <w:r w:rsidR="4DAC7061" w:rsidRPr="00FA613E">
        <w:t xml:space="preserve"> in FcγR transcripts</w:t>
      </w:r>
      <w:r w:rsidR="77C5661A" w:rsidRPr="00FA613E">
        <w:t xml:space="preserve"> (Supplementary Figure 5</w:t>
      </w:r>
      <w:r w:rsidR="0FC27C1E" w:rsidRPr="00FA613E">
        <w:t>B</w:t>
      </w:r>
      <w:r w:rsidR="77C5661A" w:rsidRPr="00FA613E">
        <w:t>-</w:t>
      </w:r>
      <w:r w:rsidR="0FC27C1E" w:rsidRPr="00FA613E">
        <w:t>D</w:t>
      </w:r>
      <w:r w:rsidR="77C5661A" w:rsidRPr="00FA613E">
        <w:t>)</w:t>
      </w:r>
      <w:r w:rsidR="74495B6F" w:rsidRPr="00FA613E">
        <w:t>. However, despite sup</w:t>
      </w:r>
      <w:r w:rsidR="1D1EE0DF" w:rsidRPr="00FA613E">
        <w:t>ra</w:t>
      </w:r>
      <w:r w:rsidR="74495B6F" w:rsidRPr="00FA613E">
        <w:t>physiological PU.1 expression</w:t>
      </w:r>
      <w:r w:rsidR="54957E89" w:rsidRPr="00FA613E">
        <w:t>,</w:t>
      </w:r>
      <w:r w:rsidR="74495B6F" w:rsidRPr="00FA613E">
        <w:t xml:space="preserve"> FcγR protein could not be detected</w:t>
      </w:r>
      <w:r w:rsidR="7DEC4657" w:rsidRPr="00FA613E">
        <w:t xml:space="preserve">. </w:t>
      </w:r>
      <w:r w:rsidR="7DEC4657" w:rsidRPr="00FA613E">
        <w:lastRenderedPageBreak/>
        <w:t xml:space="preserve">Consequently, additional potentially </w:t>
      </w:r>
      <w:r w:rsidR="1D1430D7" w:rsidRPr="00FA613E">
        <w:t>cell</w:t>
      </w:r>
      <w:r w:rsidR="731D38BD" w:rsidRPr="00FA613E">
        <w:t xml:space="preserve"> </w:t>
      </w:r>
      <w:r w:rsidR="7DEC4657" w:rsidRPr="00FA613E">
        <w:t>lineage</w:t>
      </w:r>
      <w:r w:rsidR="1D1430D7" w:rsidRPr="00FA613E">
        <w:t>-specific</w:t>
      </w:r>
      <w:r w:rsidR="7DEC4657" w:rsidRPr="00FA613E">
        <w:t xml:space="preserve"> factors are </w:t>
      </w:r>
      <w:r w:rsidR="5D2969F4" w:rsidRPr="00FA613E">
        <w:t>also required</w:t>
      </w:r>
      <w:r w:rsidR="511F70B8" w:rsidRPr="00FA613E">
        <w:t xml:space="preserve"> for FcγR expression</w:t>
      </w:r>
      <w:r w:rsidR="7DEC4657" w:rsidRPr="00FA613E">
        <w:t xml:space="preserve">. </w:t>
      </w:r>
    </w:p>
    <w:p w14:paraId="39437C91" w14:textId="6681CBF7" w:rsidR="00131F6F" w:rsidRPr="00FA613E" w:rsidRDefault="65BF146F" w:rsidP="008F3546">
      <w:pPr>
        <w:spacing w:line="480" w:lineRule="auto"/>
      </w:pPr>
      <w:r w:rsidRPr="00FA613E">
        <w:t>In order to gain</w:t>
      </w:r>
      <w:r w:rsidR="18C4C12A" w:rsidRPr="00FA613E">
        <w:t xml:space="preserve"> </w:t>
      </w:r>
      <w:r w:rsidRPr="00FA613E">
        <w:t>insight into</w:t>
      </w:r>
      <w:r w:rsidR="18C4C12A" w:rsidRPr="00FA613E">
        <w:t xml:space="preserve"> the mechanisms of</w:t>
      </w:r>
      <w:r w:rsidRPr="00FA613E">
        <w:t xml:space="preserve"> </w:t>
      </w:r>
      <w:r w:rsidR="7E6E3F96" w:rsidRPr="00FA613E">
        <w:t xml:space="preserve">PU.1-mediated FcγR regulation, we investigated the impact of PU.1 </w:t>
      </w:r>
      <w:r w:rsidR="021F11DB" w:rsidRPr="00FA613E">
        <w:t xml:space="preserve">gene </w:t>
      </w:r>
      <w:r w:rsidR="236A432E" w:rsidRPr="00FA613E">
        <w:t>knockdown</w:t>
      </w:r>
      <w:r w:rsidR="021F11DB" w:rsidRPr="00FA613E">
        <w:t xml:space="preserve"> upon recruitment of PU.1 interaction partners to</w:t>
      </w:r>
      <w:r w:rsidR="794FAB60" w:rsidRPr="00FA613E">
        <w:t xml:space="preserve"> </w:t>
      </w:r>
      <w:r w:rsidR="47A81066" w:rsidRPr="00FA613E">
        <w:t>FcγR</w:t>
      </w:r>
      <w:r w:rsidR="18C4C12A" w:rsidRPr="00FA613E">
        <w:t xml:space="preserve"> </w:t>
      </w:r>
      <w:r w:rsidR="7DCB1993" w:rsidRPr="00FA613E">
        <w:t>TSS proximal locations</w:t>
      </w:r>
      <w:r w:rsidR="18C4C12A" w:rsidRPr="00FA613E">
        <w:t>.</w:t>
      </w:r>
      <w:r w:rsidR="47A81066" w:rsidRPr="00FA613E">
        <w:t xml:space="preserve"> </w:t>
      </w:r>
      <w:r w:rsidR="7164F030" w:rsidRPr="00FA613E">
        <w:t xml:space="preserve">The </w:t>
      </w:r>
      <w:r w:rsidR="61BC2AED" w:rsidRPr="00FA613E">
        <w:t xml:space="preserve">prominent </w:t>
      </w:r>
      <w:r w:rsidR="258BB5B5" w:rsidRPr="00FA613E">
        <w:t>transcription</w:t>
      </w:r>
      <w:r w:rsidR="20C33783" w:rsidRPr="00FA613E">
        <w:t>al</w:t>
      </w:r>
      <w:r w:rsidR="258BB5B5" w:rsidRPr="00FA613E">
        <w:t xml:space="preserve"> co-activators and </w:t>
      </w:r>
      <w:r w:rsidR="61BC2AED" w:rsidRPr="00FA613E">
        <w:t>histone acetyltransferases (HAT)</w:t>
      </w:r>
      <w:r w:rsidR="7164F030" w:rsidRPr="00FA613E">
        <w:t xml:space="preserve">, and known PU.1 interaction </w:t>
      </w:r>
      <w:r w:rsidR="50A18295" w:rsidRPr="00FA613E">
        <w:t>partners</w:t>
      </w:r>
      <w:r w:rsidR="002F7B92" w:rsidRPr="00FA613E">
        <w:t xml:space="preserve"> </w:t>
      </w:r>
      <w:r w:rsidRPr="00FA613E">
        <w:fldChar w:fldCharType="begin">
          <w:fldData xml:space="preserve">PEVuZE5vdGU+PENpdGU+PEF1dGhvcj5HdXB0YTwvQXV0aG9yPjxZZWFyPjIwMDk8L1llYXI+PFJl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</w:fldData>
        </w:fldChar>
      </w:r>
      <w:r w:rsidR="00CA6B83" w:rsidRPr="00FA613E">
        <w:instrText xml:space="preserve"> ADDIN EN.CITE </w:instrText>
      </w:r>
      <w:r w:rsidR="00CA6B83" w:rsidRPr="00FA613E">
        <w:fldChar w:fldCharType="begin">
          <w:fldData xml:space="preserve">PEVuZE5vdGU+PENpdGU+PEF1dGhvcj5HdXB0YTwvQXV0aG9yPjxZZWFyPjIwMDk8L1llYXI+PFJl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</w:fldData>
        </w:fldChar>
      </w:r>
      <w:r w:rsidR="00CA6B83" w:rsidRPr="00FA613E">
        <w:instrText xml:space="preserve"> ADDIN EN.CITE.DATA </w:instrText>
      </w:r>
      <w:r w:rsidR="00CA6B83" w:rsidRPr="00FA613E">
        <w:fldChar w:fldCharType="end"/>
      </w:r>
      <w:r w:rsidRPr="00FA613E">
        <w:fldChar w:fldCharType="separate"/>
      </w:r>
      <w:r w:rsidR="00CA6B83" w:rsidRPr="00FA613E">
        <w:rPr>
          <w:noProof/>
        </w:rPr>
        <w:t>(78, 79)</w:t>
      </w:r>
      <w:r w:rsidRPr="00FA613E">
        <w:fldChar w:fldCharType="end"/>
      </w:r>
      <w:r w:rsidR="002F7B92" w:rsidRPr="00FA613E">
        <w:t>,</w:t>
      </w:r>
      <w:r w:rsidR="61BC2AED" w:rsidRPr="00FA613E">
        <w:t xml:space="preserve"> CBP/p300 </w:t>
      </w:r>
      <w:r w:rsidR="214FC272" w:rsidRPr="00FA613E">
        <w:t>were</w:t>
      </w:r>
      <w:r w:rsidR="370580EA" w:rsidRPr="00FA613E">
        <w:t xml:space="preserve"> </w:t>
      </w:r>
      <w:r w:rsidR="214FC272" w:rsidRPr="00FA613E">
        <w:t>enriched</w:t>
      </w:r>
      <w:r w:rsidR="11C2F5CC" w:rsidRPr="00FA613E">
        <w:t xml:space="preserve"> at FcγRI, FcγRIIA, and FcγRIIB TSS proximal sequences</w:t>
      </w:r>
      <w:r w:rsidR="53C699CF" w:rsidRPr="00FA613E">
        <w:t xml:space="preserve"> and diminished following PU.1 knockdown </w:t>
      </w:r>
      <w:r w:rsidR="0FBA3B01" w:rsidRPr="00FA613E">
        <w:t>in THP-1 cells (Figure 4</w:t>
      </w:r>
      <w:r w:rsidR="7164F030" w:rsidRPr="00FA613E">
        <w:t>D)</w:t>
      </w:r>
      <w:r w:rsidR="2D8B6D28" w:rsidRPr="00FA613E">
        <w:t>. Importantly, PU.1 knockdown did not impact</w:t>
      </w:r>
      <w:r w:rsidR="2F8602A2" w:rsidRPr="00FA613E">
        <w:t xml:space="preserve"> total</w:t>
      </w:r>
      <w:r w:rsidR="2D8B6D28" w:rsidRPr="00FA613E">
        <w:t xml:space="preserve"> </w:t>
      </w:r>
      <w:r w:rsidR="7C5E9290" w:rsidRPr="00FA613E">
        <w:t>protein levels</w:t>
      </w:r>
      <w:r w:rsidR="2D8B6D28" w:rsidRPr="00FA613E">
        <w:t xml:space="preserve"> of CBP</w:t>
      </w:r>
      <w:r w:rsidR="0839A8C0" w:rsidRPr="00FA613E">
        <w:t xml:space="preserve"> or p300 (Supplementary Figure 5</w:t>
      </w:r>
      <w:r w:rsidR="691F5C92" w:rsidRPr="00FA613E">
        <w:t>E</w:t>
      </w:r>
      <w:r w:rsidR="0839A8C0" w:rsidRPr="00FA613E">
        <w:t xml:space="preserve">). </w:t>
      </w:r>
      <w:r w:rsidR="47CC3628" w:rsidRPr="00FA613E">
        <w:t>Knockdown</w:t>
      </w:r>
      <w:r w:rsidR="6C8EAD90" w:rsidRPr="00FA613E">
        <w:t xml:space="preserve"> of either CBP</w:t>
      </w:r>
      <w:r w:rsidR="55446F7C" w:rsidRPr="00FA613E">
        <w:t xml:space="preserve"> or </w:t>
      </w:r>
      <w:r w:rsidR="6C8EAD90" w:rsidRPr="00FA613E">
        <w:t xml:space="preserve">p300 </w:t>
      </w:r>
      <w:r w:rsidR="39CCCF2F" w:rsidRPr="00FA613E">
        <w:t>similarly</w:t>
      </w:r>
      <w:r w:rsidR="3A80F17A" w:rsidRPr="00FA613E">
        <w:t xml:space="preserve"> reduced FcγRI, FcγRIIA, and FcγRIIB</w:t>
      </w:r>
      <w:r w:rsidR="543175D6" w:rsidRPr="00FA613E">
        <w:t xml:space="preserve"> </w:t>
      </w:r>
      <w:r w:rsidR="39CCCF2F" w:rsidRPr="00FA613E">
        <w:t>transcripts</w:t>
      </w:r>
      <w:r w:rsidR="63EBF44E" w:rsidRPr="00FA613E">
        <w:t xml:space="preserve"> </w:t>
      </w:r>
      <w:r w:rsidR="50A18295" w:rsidRPr="00FA613E">
        <w:t>but did not influence</w:t>
      </w:r>
      <w:r w:rsidR="63EBF44E" w:rsidRPr="00FA613E">
        <w:t xml:space="preserve"> PU.1 expression</w:t>
      </w:r>
      <w:r w:rsidR="17150C3A" w:rsidRPr="00FA613E">
        <w:t xml:space="preserve"> (Figure 4E</w:t>
      </w:r>
      <w:r w:rsidR="63EBF44E" w:rsidRPr="00FA613E">
        <w:t xml:space="preserve"> and Supplementary Figure 5F</w:t>
      </w:r>
      <w:r w:rsidR="17150C3A" w:rsidRPr="00FA613E">
        <w:t>)</w:t>
      </w:r>
      <w:r w:rsidR="6A4958DA" w:rsidRPr="00FA613E">
        <w:t>. Consequently, PU.1</w:t>
      </w:r>
      <w:r w:rsidR="5317DF55" w:rsidRPr="00FA613E">
        <w:t xml:space="preserve"> appears to</w:t>
      </w:r>
      <w:r w:rsidR="719B9722" w:rsidRPr="00FA613E">
        <w:t xml:space="preserve"> drive FcγR expression, at least in part,</w:t>
      </w:r>
      <w:r w:rsidR="17150C3A" w:rsidRPr="00FA613E">
        <w:t xml:space="preserve"> by</w:t>
      </w:r>
      <w:r w:rsidR="719B9722" w:rsidRPr="00FA613E">
        <w:t xml:space="preserve"> r</w:t>
      </w:r>
      <w:r w:rsidR="6A4958DA" w:rsidRPr="00FA613E">
        <w:t>ecruitment of CBP/p300</w:t>
      </w:r>
      <w:r w:rsidR="719B9722" w:rsidRPr="00FA613E">
        <w:t xml:space="preserve"> to TSS proximal sequence</w:t>
      </w:r>
      <w:r w:rsidR="0EDA145B" w:rsidRPr="00FA613E">
        <w:t>s</w:t>
      </w:r>
      <w:r w:rsidR="719B9722" w:rsidRPr="00FA613E">
        <w:t>.</w:t>
      </w:r>
      <w:r w:rsidR="6A4958DA" w:rsidRPr="00FA613E">
        <w:t xml:space="preserve"> </w:t>
      </w:r>
      <w:r w:rsidR="6C3E6BB9" w:rsidRPr="00FA613E">
        <w:t xml:space="preserve">In addition to CBP/p300, we also assessed the contribution </w:t>
      </w:r>
      <w:r w:rsidR="3B2EEC04" w:rsidRPr="00FA613E">
        <w:t xml:space="preserve">to FcγR expression </w:t>
      </w:r>
      <w:r w:rsidR="6C3E6BB9" w:rsidRPr="00FA613E">
        <w:t xml:space="preserve">of the </w:t>
      </w:r>
      <w:r w:rsidR="72D631DF" w:rsidRPr="00FA613E">
        <w:t>potential</w:t>
      </w:r>
      <w:r w:rsidR="6C3E6BB9" w:rsidRPr="00FA613E">
        <w:t xml:space="preserve"> PU.1 interaction partner</w:t>
      </w:r>
      <w:r w:rsidR="002F7B92" w:rsidRPr="00FA613E">
        <w:t xml:space="preserve"> </w:t>
      </w:r>
      <w:r w:rsidRPr="00FA613E">
        <w:fldChar w:fldCharType="begin"/>
      </w:r>
      <w:r w:rsidR="00CA6B83" w:rsidRPr="00FA613E">
        <w:instrText xml:space="preserve"> ADDIN EN.CITE &lt;EndNote&gt;&lt;Cite&gt;&lt;Author&gt;Roe&lt;/Author&gt;&lt;Year&gt;2015&lt;/Year&gt;&lt;RecNum&gt;63&lt;/RecNum&gt;&lt;DisplayText&gt;(67)&lt;/DisplayText&gt;&lt;record&gt;&lt;rec-number&gt;63&lt;/rec-number&gt;&lt;foreign-keys&gt;&lt;key app="EN" db-id="rrwwfarx4r2203e50sfptex6w2wapxsev9r0" timestamp="1725547740"&gt;63&lt;/key&gt;&lt;/foreign-keys&gt;&lt;ref-type name="Journal Article"&gt;17&lt;/ref-type&gt;&lt;contributors&gt;&lt;authors&gt;&lt;author&gt;Roe, J. S.&lt;/author&gt;&lt;author&gt;Mercan, F.&lt;/author&gt;&lt;author&gt;Rivera, K.&lt;/author&gt;&lt;author&gt;Pappin, D. J.&lt;/author&gt;&lt;author&gt;Vakoc, C. R.&lt;/author&gt;&lt;/authors&gt;&lt;/contributors&gt;&lt;auth-address&gt;Cold Spring Harbor Lab, Cold Spring Harbor, NY 11724 USA&lt;/auth-address&gt;&lt;titles&gt;&lt;title&gt;BET Bromodomain Inhibition Suppresses the Function of Hematopoietic Transcription Factors in Acute Myeloid Leukemia&lt;/title&gt;&lt;secondary-title&gt;Molecular Cell&lt;/secondary-title&gt;&lt;alt-title&gt;Mol Cell&lt;/alt-title&gt;&lt;/titles&gt;&lt;pages&gt;1028-1039&lt;/pages&gt;&lt;volume&gt;58&lt;/volume&gt;&lt;number&gt;6&lt;/number&gt;&lt;keywords&gt;&lt;keyword&gt;creb-binding protein&lt;/keyword&gt;&lt;keyword&gt;in-vivo&lt;/keyword&gt;&lt;keyword&gt;selective-inhibition&lt;/keyword&gt;&lt;keyword&gt;c/ebp-alpha&lt;/keyword&gt;&lt;keyword&gt;p-tefb&lt;/keyword&gt;&lt;keyword&gt;c-myc&lt;/keyword&gt;&lt;keyword&gt;brd4&lt;/keyword&gt;&lt;keyword&gt;chromatin&lt;/keyword&gt;&lt;keyword&gt;acetylation&lt;/keyword&gt;&lt;keyword&gt;recruitment&lt;/keyword&gt;&lt;/keywords&gt;&lt;dates&gt;&lt;year&gt;2015&lt;/year&gt;&lt;pub-dates&gt;&lt;date&gt;Jun 18&lt;/date&gt;&lt;/pub-dates&gt;&lt;/dates&gt;&lt;isbn&gt;1097-2765&lt;/isbn&gt;&lt;accession-num&gt;WOS:000360986700015&lt;/accession-num&gt;&lt;urls&gt;&lt;related-urls&gt;&lt;url&gt;&amp;lt;Go to ISI&amp;gt;://WOS:000360986700015&lt;/url&gt;&lt;/related-urls&gt;&lt;/urls&gt;&lt;electronic-resource-num&gt;10.1016/j.molcel.2015.04.011&lt;/electronic-resource-num&gt;&lt;language&gt;English&lt;/language&gt;&lt;/record&gt;&lt;/Cite&gt;&lt;/EndNote&gt;</w:instrText>
      </w:r>
      <w:r w:rsidRPr="00FA613E">
        <w:fldChar w:fldCharType="separate"/>
      </w:r>
      <w:r w:rsidR="00CA6B83" w:rsidRPr="00FA613E">
        <w:rPr>
          <w:noProof/>
        </w:rPr>
        <w:t>(67)</w:t>
      </w:r>
      <w:r w:rsidRPr="00FA613E">
        <w:fldChar w:fldCharType="end"/>
      </w:r>
      <w:r w:rsidR="002F7B92" w:rsidRPr="00FA613E">
        <w:t>,</w:t>
      </w:r>
      <w:r w:rsidR="6C3E6BB9" w:rsidRPr="00FA613E">
        <w:t xml:space="preserve"> epigenetic reader</w:t>
      </w:r>
      <w:r w:rsidR="79630BBB" w:rsidRPr="00FA613E">
        <w:t>, and bromodomain and extra</w:t>
      </w:r>
      <w:r w:rsidR="005274D4" w:rsidRPr="00FA613E">
        <w:t>-</w:t>
      </w:r>
      <w:r w:rsidR="79630BBB" w:rsidRPr="00FA613E">
        <w:t xml:space="preserve">terminal (BET) </w:t>
      </w:r>
      <w:r w:rsidR="65DE8603" w:rsidRPr="00FA613E">
        <w:t>f</w:t>
      </w:r>
      <w:r w:rsidR="79630BBB" w:rsidRPr="00FA613E">
        <w:t>amily member</w:t>
      </w:r>
      <w:r w:rsidR="6C3E6BB9" w:rsidRPr="00FA613E">
        <w:t xml:space="preserve"> BRD4</w:t>
      </w:r>
      <w:r w:rsidR="12F3E40B" w:rsidRPr="00FA613E">
        <w:t>. Similar to CBP/p300, BRD4 w</w:t>
      </w:r>
      <w:r w:rsidR="49E65A5A" w:rsidRPr="00FA613E">
        <w:t>as enriched at</w:t>
      </w:r>
      <w:r w:rsidR="284FF84A" w:rsidRPr="00FA613E">
        <w:t xml:space="preserve"> </w:t>
      </w:r>
      <w:r w:rsidR="49E65A5A" w:rsidRPr="00FA613E">
        <w:t xml:space="preserve">FcγR TSS proximal </w:t>
      </w:r>
      <w:r w:rsidR="4832AB42" w:rsidRPr="00FA613E">
        <w:t>sequences (Figure 4F) in both Raji and THP-1 cell</w:t>
      </w:r>
      <w:r w:rsidR="46D823B1" w:rsidRPr="00FA613E">
        <w:t>s</w:t>
      </w:r>
      <w:r w:rsidR="4832AB42" w:rsidRPr="00FA613E">
        <w:t xml:space="preserve">. </w:t>
      </w:r>
      <w:r w:rsidR="68BB1335" w:rsidRPr="00FA613E">
        <w:t>To explore the impact of BRD4 recruitment</w:t>
      </w:r>
      <w:r w:rsidR="087C713E" w:rsidRPr="00FA613E">
        <w:t xml:space="preserve"> on FcγR expression</w:t>
      </w:r>
      <w:r w:rsidR="68BB1335" w:rsidRPr="00FA613E">
        <w:t>, we employed</w:t>
      </w:r>
      <w:r w:rsidR="5D2969F4" w:rsidRPr="00FA613E">
        <w:t xml:space="preserve"> the bromodomain-specific</w:t>
      </w:r>
      <w:r w:rsidR="68BB1335" w:rsidRPr="00FA613E">
        <w:t xml:space="preserve"> </w:t>
      </w:r>
      <w:r w:rsidR="2C5ED4E8" w:rsidRPr="00FA613E">
        <w:t>BET family inhibitors</w:t>
      </w:r>
      <w:r w:rsidR="2EE3DBD1" w:rsidRPr="00FA613E">
        <w:t xml:space="preserve"> (BETi)</w:t>
      </w:r>
      <w:r w:rsidR="2C5ED4E8" w:rsidRPr="00FA613E">
        <w:t xml:space="preserve"> JQ-1 and PLX51107</w:t>
      </w:r>
      <w:r w:rsidR="002F7B92" w:rsidRPr="00FA613E">
        <w:t xml:space="preserve"> </w:t>
      </w:r>
      <w:r w:rsidRPr="00FA613E">
        <w:fldChar w:fldCharType="begin">
          <w:fldData xml:space="preserve">PEVuZE5vdGU+PENpdGU+PEF1dGhvcj5GaWxpcHBha29wb3Vsb3M8L0F1dGhvcj48WWVhcj4yMDEw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</w:fldData>
        </w:fldChar>
      </w:r>
      <w:r w:rsidR="00CA6B83" w:rsidRPr="00FA613E">
        <w:instrText xml:space="preserve"> ADDIN EN.CITE </w:instrText>
      </w:r>
      <w:r w:rsidR="00CA6B83" w:rsidRPr="00FA613E">
        <w:fldChar w:fldCharType="begin">
          <w:fldData xml:space="preserve">PEVuZE5vdGU+PENpdGU+PEF1dGhvcj5GaWxpcHBha29wb3Vsb3M8L0F1dGhvcj48WWVhcj4yMDEw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</w:fldData>
        </w:fldChar>
      </w:r>
      <w:r w:rsidR="00CA6B83" w:rsidRPr="00FA613E">
        <w:instrText xml:space="preserve"> ADDIN EN.CITE.DATA </w:instrText>
      </w:r>
      <w:r w:rsidR="00CA6B83" w:rsidRPr="00FA613E">
        <w:fldChar w:fldCharType="end"/>
      </w:r>
      <w:r w:rsidRPr="00FA613E">
        <w:fldChar w:fldCharType="separate"/>
      </w:r>
      <w:r w:rsidR="00CA6B83" w:rsidRPr="00FA613E">
        <w:rPr>
          <w:noProof/>
        </w:rPr>
        <w:t>(71, 80, 81)</w:t>
      </w:r>
      <w:r w:rsidRPr="00FA613E">
        <w:fldChar w:fldCharType="end"/>
      </w:r>
      <w:r w:rsidR="002F7B92" w:rsidRPr="00FA613E">
        <w:t>.</w:t>
      </w:r>
      <w:r w:rsidR="61B844D5" w:rsidRPr="00FA613E">
        <w:t xml:space="preserve"> </w:t>
      </w:r>
      <w:r w:rsidR="087C713E" w:rsidRPr="00FA613E">
        <w:t>BET</w:t>
      </w:r>
      <w:r w:rsidR="2EE3DBD1" w:rsidRPr="00FA613E">
        <w:t>i</w:t>
      </w:r>
      <w:r w:rsidR="27E9561A" w:rsidRPr="00FA613E">
        <w:t xml:space="preserve"> r</w:t>
      </w:r>
      <w:r w:rsidR="1A7321A8" w:rsidRPr="00FA613E">
        <w:t>oughly halved</w:t>
      </w:r>
      <w:r w:rsidR="3657A85F" w:rsidRPr="00FA613E">
        <w:t xml:space="preserve"> </w:t>
      </w:r>
      <w:r w:rsidR="27E9561A" w:rsidRPr="00FA613E">
        <w:t xml:space="preserve">FcγRIIB reporter </w:t>
      </w:r>
      <w:r w:rsidR="22EA65C9" w:rsidRPr="00FA613E">
        <w:t>activity</w:t>
      </w:r>
      <w:r w:rsidR="275DF797" w:rsidRPr="00FA613E">
        <w:t xml:space="preserve"> in Raji cells</w:t>
      </w:r>
      <w:r w:rsidR="00154894" w:rsidRPr="00FA613E">
        <w:t xml:space="preserve"> (Figure 4G)</w:t>
      </w:r>
      <w:r w:rsidR="22EA65C9" w:rsidRPr="00FA613E">
        <w:t xml:space="preserve"> </w:t>
      </w:r>
      <w:r w:rsidR="05431384" w:rsidRPr="00FA613E">
        <w:t>and</w:t>
      </w:r>
      <w:r w:rsidR="1B4E9884" w:rsidRPr="00FA613E">
        <w:t xml:space="preserve"> reduced</w:t>
      </w:r>
      <w:r w:rsidR="05431384" w:rsidRPr="00FA613E">
        <w:t xml:space="preserve"> </w:t>
      </w:r>
      <w:r w:rsidR="7D73C916" w:rsidRPr="00FA613E">
        <w:t>surface FcγR</w:t>
      </w:r>
      <w:r w:rsidR="27109209" w:rsidRPr="00FA613E">
        <w:t xml:space="preserve"> expression (Figure 4H</w:t>
      </w:r>
      <w:r w:rsidR="31DACA6D" w:rsidRPr="00FA613E">
        <w:t>-</w:t>
      </w:r>
      <w:r w:rsidR="27109209" w:rsidRPr="00FA613E">
        <w:t>I)</w:t>
      </w:r>
      <w:r w:rsidR="22EEA879" w:rsidRPr="00FA613E">
        <w:t xml:space="preserve"> </w:t>
      </w:r>
      <w:r w:rsidR="1B4E9884" w:rsidRPr="00FA613E">
        <w:t>in both Raji and THP-1</w:t>
      </w:r>
      <w:r w:rsidR="00724F4E" w:rsidRPr="00FA613E">
        <w:t xml:space="preserve"> cells</w:t>
      </w:r>
      <w:r w:rsidR="1A27515E" w:rsidRPr="00FA613E">
        <w:t xml:space="preserve">. Notably, the impact of BETi appeared </w:t>
      </w:r>
      <w:r w:rsidR="6C11522B" w:rsidRPr="00FA613E">
        <w:t xml:space="preserve">more substantial in THP-1 </w:t>
      </w:r>
      <w:r w:rsidR="00724F4E" w:rsidRPr="00FA613E">
        <w:t xml:space="preserve">cells </w:t>
      </w:r>
      <w:r w:rsidR="6C11522B" w:rsidRPr="00FA613E">
        <w:t>and</w:t>
      </w:r>
      <w:r w:rsidR="275DF797" w:rsidRPr="00FA613E">
        <w:t xml:space="preserve"> similarly</w:t>
      </w:r>
      <w:r w:rsidR="6C11522B" w:rsidRPr="00FA613E">
        <w:t xml:space="preserve"> affected </w:t>
      </w:r>
      <w:r w:rsidR="46819A7C" w:rsidRPr="00FA613E">
        <w:t>activating</w:t>
      </w:r>
      <w:r w:rsidR="6C11522B" w:rsidRPr="00FA613E">
        <w:t xml:space="preserve"> and inhibitory FcγR.</w:t>
      </w:r>
      <w:r w:rsidR="275DF797" w:rsidRPr="00FA613E">
        <w:t xml:space="preserve"> </w:t>
      </w:r>
      <w:r w:rsidR="54D045F1" w:rsidRPr="00FA613E">
        <w:t xml:space="preserve">Given these observations, we </w:t>
      </w:r>
      <w:r w:rsidR="0AF2E808" w:rsidRPr="00FA613E">
        <w:t>examined the impact of BETi upon</w:t>
      </w:r>
      <w:r w:rsidR="5D2969F4" w:rsidRPr="00FA613E">
        <w:t xml:space="preserve"> </w:t>
      </w:r>
      <w:r w:rsidR="5D2969F4" w:rsidRPr="00FA613E">
        <w:rPr>
          <w:i/>
          <w:iCs/>
        </w:rPr>
        <w:t>in vivo</w:t>
      </w:r>
      <w:r w:rsidR="0AF2E808" w:rsidRPr="00FA613E">
        <w:t xml:space="preserve"> monocyte FcγRIIB expression through use of </w:t>
      </w:r>
      <w:r w:rsidR="22EEA879" w:rsidRPr="00FA613E">
        <w:t>h</w:t>
      </w:r>
      <w:r w:rsidR="5D2969F4" w:rsidRPr="00FA613E">
        <w:t xml:space="preserve">uman </w:t>
      </w:r>
      <w:r w:rsidR="22EEA879" w:rsidRPr="00FA613E">
        <w:t>FcγRIIB Tg mice</w:t>
      </w:r>
      <w:r w:rsidR="014D80DF" w:rsidRPr="00FA613E">
        <w:t>, which express</w:t>
      </w:r>
      <w:r w:rsidR="22EEA879" w:rsidRPr="00FA613E">
        <w:t xml:space="preserve"> human FcγRIIB under the control of the human </w:t>
      </w:r>
      <w:r w:rsidR="7DE80B5F" w:rsidRPr="00FA613E">
        <w:t>-1113: +1</w:t>
      </w:r>
      <w:r w:rsidR="593EE4CD" w:rsidRPr="00FA613E">
        <w:t xml:space="preserve"> bp</w:t>
      </w:r>
      <w:r w:rsidR="22EEA879" w:rsidRPr="00FA613E">
        <w:t xml:space="preserve"> TSS </w:t>
      </w:r>
      <w:r w:rsidR="7DE80B5F" w:rsidRPr="00FA613E">
        <w:t>proximal</w:t>
      </w:r>
      <w:r w:rsidR="22EEA879" w:rsidRPr="00FA613E">
        <w:t xml:space="preserve"> sequence</w:t>
      </w:r>
      <w:r w:rsidR="002F7B92" w:rsidRPr="00FA613E">
        <w:t xml:space="preserve"> </w:t>
      </w:r>
      <w:r w:rsidRPr="00FA613E">
        <w:fldChar w:fldCharType="begin">
          <w:fldData xml:space="preserve">PEVuZE5vdGU+PENpdGU+PEF1dGhvcj5Sb2doYW5pYW48L0F1dGhvcj48WWVhcj4yMDE1PC9ZZWFy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</w:fldData>
        </w:fldChar>
      </w:r>
      <w:r w:rsidR="001E0931" w:rsidRPr="00FA613E">
        <w:instrText xml:space="preserve"> ADDIN EN.CITE </w:instrText>
      </w:r>
      <w:r w:rsidR="001E0931" w:rsidRPr="00FA613E">
        <w:fldChar w:fldCharType="begin">
          <w:fldData xml:space="preserve">PEVuZE5vdGU+PENpdGU+PEF1dGhvcj5Sb2doYW5pYW48L0F1dGhvcj48WWVhcj4yMDE1PC9ZZWFy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</w:fldData>
        </w:fldChar>
      </w:r>
      <w:r w:rsidR="001E0931" w:rsidRPr="00FA613E">
        <w:instrText xml:space="preserve"> ADDIN EN.CITE.DATA </w:instrText>
      </w:r>
      <w:r w:rsidR="001E0931" w:rsidRPr="00FA613E">
        <w:fldChar w:fldCharType="end"/>
      </w:r>
      <w:r w:rsidRPr="00FA613E">
        <w:fldChar w:fldCharType="separate"/>
      </w:r>
      <w:r w:rsidR="001E0931" w:rsidRPr="00FA613E">
        <w:rPr>
          <w:noProof/>
        </w:rPr>
        <w:t>(5)</w:t>
      </w:r>
      <w:r w:rsidRPr="00FA613E">
        <w:fldChar w:fldCharType="end"/>
      </w:r>
      <w:r w:rsidR="002F7B92" w:rsidRPr="00FA613E">
        <w:t>.</w:t>
      </w:r>
      <w:r w:rsidR="46F8B25E" w:rsidRPr="00FA613E">
        <w:t xml:space="preserve"> BETi administration </w:t>
      </w:r>
      <w:r w:rsidR="46AB08D3" w:rsidRPr="00FA613E">
        <w:t xml:space="preserve">resulted in reduced hFcγRIIB </w:t>
      </w:r>
      <w:r w:rsidR="4BDAD6FB" w:rsidRPr="00FA613E">
        <w:t>levels</w:t>
      </w:r>
      <w:r w:rsidR="46AB08D3" w:rsidRPr="00FA613E">
        <w:t xml:space="preserve"> in </w:t>
      </w:r>
      <w:r w:rsidR="2595EE04" w:rsidRPr="00FA613E">
        <w:t>tissue</w:t>
      </w:r>
      <w:r w:rsidR="7FF875B6" w:rsidRPr="00FA613E">
        <w:t xml:space="preserve"> monocyte</w:t>
      </w:r>
      <w:r w:rsidR="2595EE04" w:rsidRPr="00FA613E">
        <w:t xml:space="preserve">s </w:t>
      </w:r>
      <w:r w:rsidR="00711054" w:rsidRPr="00FA613E">
        <w:t>of the</w:t>
      </w:r>
      <w:r w:rsidR="009C3F38" w:rsidRPr="00FA613E">
        <w:t xml:space="preserve"> </w:t>
      </w:r>
      <w:r w:rsidR="2595EE04" w:rsidRPr="00FA613E">
        <w:t xml:space="preserve">liver and peritoneal cavity but </w:t>
      </w:r>
      <w:r w:rsidR="00892423" w:rsidRPr="00FA613E">
        <w:t>not that of the spleen</w:t>
      </w:r>
      <w:r w:rsidR="2595EE04" w:rsidRPr="00FA613E">
        <w:t xml:space="preserve"> (Figure 4J)</w:t>
      </w:r>
      <w:r w:rsidR="27109209" w:rsidRPr="00FA613E">
        <w:t>.</w:t>
      </w:r>
      <w:r w:rsidR="6D3D0C34" w:rsidRPr="00FA613E">
        <w:t xml:space="preserve"> </w:t>
      </w:r>
      <w:r w:rsidR="1B62D92F" w:rsidRPr="00FA613E">
        <w:t>Collectively</w:t>
      </w:r>
      <w:r w:rsidR="495EAEC8" w:rsidRPr="00FA613E">
        <w:t xml:space="preserve">, </w:t>
      </w:r>
      <w:r w:rsidR="6F192D88" w:rsidRPr="00FA613E">
        <w:t xml:space="preserve">these data suggest </w:t>
      </w:r>
      <w:r w:rsidR="495EAEC8" w:rsidRPr="00FA613E">
        <w:t>known PU.1 interaction partners</w:t>
      </w:r>
      <w:r w:rsidR="146E7703" w:rsidRPr="00FA613E">
        <w:t xml:space="preserve"> </w:t>
      </w:r>
      <w:r w:rsidR="4F5B0FDC" w:rsidRPr="00FA613E">
        <w:t>CBP/p300 and BRD4</w:t>
      </w:r>
      <w:r w:rsidR="495EAEC8" w:rsidRPr="00FA613E">
        <w:t xml:space="preserve"> </w:t>
      </w:r>
      <w:r w:rsidR="76F1A8CF" w:rsidRPr="00FA613E">
        <w:t>contribute toward</w:t>
      </w:r>
      <w:r w:rsidR="23AAF98E" w:rsidRPr="00FA613E">
        <w:t xml:space="preserve"> regulation of both</w:t>
      </w:r>
      <w:r w:rsidR="76F1A8CF" w:rsidRPr="00FA613E">
        <w:t xml:space="preserve"> </w:t>
      </w:r>
      <w:r w:rsidR="46819A7C" w:rsidRPr="00FA613E">
        <w:t>activating</w:t>
      </w:r>
      <w:r w:rsidR="76F1A8CF" w:rsidRPr="00FA613E">
        <w:t xml:space="preserve"> and inhibitory FcγR</w:t>
      </w:r>
      <w:r w:rsidR="4457CE3E" w:rsidRPr="00FA613E">
        <w:t>.</w:t>
      </w:r>
    </w:p>
    <w:p w14:paraId="1104F744" w14:textId="02949AD9" w:rsidR="00335A38" w:rsidRPr="00FA613E" w:rsidRDefault="62258E4C" w:rsidP="008F3546">
      <w:pPr>
        <w:spacing w:line="480" w:lineRule="auto"/>
      </w:pPr>
      <w:r w:rsidRPr="00FA613E">
        <w:lastRenderedPageBreak/>
        <w:t>T</w:t>
      </w:r>
      <w:r w:rsidR="109C3115" w:rsidRPr="00FA613E">
        <w:t>o translate our findings</w:t>
      </w:r>
      <w:r w:rsidRPr="00FA613E">
        <w:t xml:space="preserve"> to primary human immune cells</w:t>
      </w:r>
      <w:r w:rsidR="510B8177" w:rsidRPr="00FA613E">
        <w:t>, we</w:t>
      </w:r>
      <w:r w:rsidRPr="00FA613E">
        <w:t xml:space="preserve"> contrasted</w:t>
      </w:r>
      <w:r w:rsidR="510B8177" w:rsidRPr="00FA613E">
        <w:t xml:space="preserve"> PU.1/SPIB expression patterns </w:t>
      </w:r>
      <w:r w:rsidR="61C61A3B" w:rsidRPr="00FA613E">
        <w:t>of</w:t>
      </w:r>
      <w:r w:rsidR="3AA8B7C6" w:rsidRPr="00FA613E">
        <w:t xml:space="preserve"> </w:t>
      </w:r>
      <w:r w:rsidR="05A1CC46" w:rsidRPr="00FA613E">
        <w:t xml:space="preserve">purified </w:t>
      </w:r>
      <w:r w:rsidR="61C61A3B" w:rsidRPr="00FA613E">
        <w:t>B-</w:t>
      </w:r>
      <w:r w:rsidR="510B8177" w:rsidRPr="00FA613E">
        <w:t xml:space="preserve">cells and monocytes. </w:t>
      </w:r>
      <w:r w:rsidR="043B8EE2" w:rsidRPr="00FA613E">
        <w:t>Consistent with cell line data</w:t>
      </w:r>
      <w:r w:rsidR="5D41240B" w:rsidRPr="00FA613E">
        <w:t xml:space="preserve">, primary human B-cells </w:t>
      </w:r>
      <w:r w:rsidR="6488ACC8" w:rsidRPr="00FA613E">
        <w:t xml:space="preserve">expressed </w:t>
      </w:r>
      <w:r w:rsidR="5D41240B" w:rsidRPr="00FA613E">
        <w:t>PU.1 and SPI</w:t>
      </w:r>
      <w:r w:rsidR="052E15FE" w:rsidRPr="00FA613E">
        <w:t>B</w:t>
      </w:r>
      <w:r w:rsidR="6DD8E89F" w:rsidRPr="00FA613E">
        <w:t>.</w:t>
      </w:r>
      <w:r w:rsidR="17C2C371" w:rsidRPr="00FA613E">
        <w:t xml:space="preserve"> </w:t>
      </w:r>
      <w:r w:rsidR="05A1CC46" w:rsidRPr="00FA613E">
        <w:t>I</w:t>
      </w:r>
      <w:r w:rsidR="6DD8E89F" w:rsidRPr="00FA613E">
        <w:t xml:space="preserve">n contrast, </w:t>
      </w:r>
      <w:r w:rsidR="318607B4" w:rsidRPr="00FA613E">
        <w:t xml:space="preserve">monocytes </w:t>
      </w:r>
      <w:r w:rsidR="7A927BF4" w:rsidRPr="00FA613E">
        <w:t>demonstrated</w:t>
      </w:r>
      <w:r w:rsidR="318607B4" w:rsidRPr="00FA613E">
        <w:t xml:space="preserve"> </w:t>
      </w:r>
      <w:r w:rsidR="05A1CC46" w:rsidRPr="00FA613E">
        <w:t>a lack of detectable SPIB and lower,</w:t>
      </w:r>
      <w:r w:rsidR="1643F97F" w:rsidRPr="00FA613E">
        <w:t xml:space="preserve"> yet consistently detectable,</w:t>
      </w:r>
      <w:r w:rsidR="318607B4" w:rsidRPr="00FA613E">
        <w:t xml:space="preserve"> PU.1 </w:t>
      </w:r>
      <w:r w:rsidR="7A927BF4" w:rsidRPr="00FA613E">
        <w:t>expression</w:t>
      </w:r>
      <w:r w:rsidR="05A1CC46" w:rsidRPr="00FA613E">
        <w:t xml:space="preserve"> than B-cell comparators</w:t>
      </w:r>
      <w:r w:rsidR="56DC81B0" w:rsidRPr="00FA613E">
        <w:t xml:space="preserve"> (Figure 5A).</w:t>
      </w:r>
      <w:r w:rsidR="05A1CC46" w:rsidRPr="00FA613E">
        <w:t xml:space="preserve"> </w:t>
      </w:r>
      <w:r w:rsidR="383C6687" w:rsidRPr="00FA613E">
        <w:t xml:space="preserve">PU.1 </w:t>
      </w:r>
      <w:r w:rsidR="70A419A1" w:rsidRPr="00FA613E">
        <w:t xml:space="preserve">gene </w:t>
      </w:r>
      <w:r w:rsidR="073F9727" w:rsidRPr="00FA613E">
        <w:t>knockdown</w:t>
      </w:r>
      <w:r w:rsidR="70A419A1" w:rsidRPr="00FA613E">
        <w:t xml:space="preserve"> </w:t>
      </w:r>
      <w:r w:rsidR="726584D9" w:rsidRPr="00FA613E">
        <w:t xml:space="preserve">significantly reduced </w:t>
      </w:r>
      <w:r w:rsidR="62FE3438" w:rsidRPr="00FA613E">
        <w:t xml:space="preserve">basal </w:t>
      </w:r>
      <w:r w:rsidR="726584D9" w:rsidRPr="00FA613E">
        <w:t>surface FcγRI, FcγRIIA, and FcγRIIB</w:t>
      </w:r>
      <w:r w:rsidR="575D77A1" w:rsidRPr="00FA613E">
        <w:t xml:space="preserve"> </w:t>
      </w:r>
      <w:r w:rsidR="785CA7B7" w:rsidRPr="00FA613E">
        <w:t>expression</w:t>
      </w:r>
      <w:r w:rsidR="70A419A1" w:rsidRPr="00FA613E">
        <w:t xml:space="preserve"> in primary human monocytes</w:t>
      </w:r>
      <w:r w:rsidR="785CA7B7" w:rsidRPr="00FA613E">
        <w:t xml:space="preserve"> </w:t>
      </w:r>
      <w:r w:rsidR="575D77A1" w:rsidRPr="00FA613E">
        <w:t>(Figure 5</w:t>
      </w:r>
      <w:r w:rsidR="70A419A1" w:rsidRPr="00FA613E">
        <w:t>B-</w:t>
      </w:r>
      <w:r w:rsidR="200A15C2" w:rsidRPr="00FA613E">
        <w:t>C</w:t>
      </w:r>
      <w:r w:rsidR="575D77A1" w:rsidRPr="00FA613E">
        <w:t>)</w:t>
      </w:r>
      <w:r w:rsidR="75C9DB3E" w:rsidRPr="00FA613E">
        <w:t xml:space="preserve">. </w:t>
      </w:r>
      <w:r w:rsidR="00335A38" w:rsidRPr="00FA613E">
        <w:t xml:space="preserve">In contrast to THP-1 cells, </w:t>
      </w:r>
      <w:r w:rsidR="00AF3DA8" w:rsidRPr="00FA613E">
        <w:t>approximately 5-10% of monocytes (non-classical) also express FcγRIIIA</w:t>
      </w:r>
      <w:r w:rsidR="001C4758" w:rsidRPr="00FA613E">
        <w:t xml:space="preserve">. Consistent with a lack of TSS proximal PU.1 </w:t>
      </w:r>
      <w:r w:rsidR="00407D5B" w:rsidRPr="00FA613E">
        <w:t>motifs</w:t>
      </w:r>
      <w:r w:rsidR="001C4758" w:rsidRPr="00FA613E">
        <w:t xml:space="preserve"> at this locus, PU.1 knockdown did not influence the frequency of FcγRIIIA</w:t>
      </w:r>
      <w:r w:rsidR="00B92342" w:rsidRPr="00FA613E">
        <w:rPr>
          <w:vertAlign w:val="superscript"/>
        </w:rPr>
        <w:t>+</w:t>
      </w:r>
      <w:r w:rsidR="00EB366F" w:rsidRPr="00FA613E">
        <w:t xml:space="preserve"> monocytes (Supplementa</w:t>
      </w:r>
      <w:r w:rsidR="0094060C" w:rsidRPr="00FA613E">
        <w:t>ry</w:t>
      </w:r>
      <w:r w:rsidR="00EB366F" w:rsidRPr="00FA613E">
        <w:t xml:space="preserve"> </w:t>
      </w:r>
      <w:r w:rsidR="0094060C" w:rsidRPr="00FA613E">
        <w:t>F</w:t>
      </w:r>
      <w:r w:rsidR="00EB366F" w:rsidRPr="00FA613E">
        <w:t xml:space="preserve">igure </w:t>
      </w:r>
      <w:r w:rsidR="0094060C" w:rsidRPr="00FA613E">
        <w:t>6A</w:t>
      </w:r>
      <w:r w:rsidR="00EB366F" w:rsidRPr="00FA613E">
        <w:t>).</w:t>
      </w:r>
    </w:p>
    <w:p w14:paraId="3B763C16" w14:textId="2D756180" w:rsidR="00C37D32" w:rsidRPr="00FA613E" w:rsidRDefault="39F2FCB0" w:rsidP="008F3546">
      <w:pPr>
        <w:spacing w:line="480" w:lineRule="auto"/>
      </w:pPr>
      <w:r w:rsidRPr="00FA613E">
        <w:t xml:space="preserve">Similar to our cell-line studies, </w:t>
      </w:r>
      <w:r w:rsidR="57475D86" w:rsidRPr="00FA613E">
        <w:t xml:space="preserve">human monocyte </w:t>
      </w:r>
      <w:r w:rsidR="672AA94E" w:rsidRPr="00FA613E">
        <w:t>PU.1 expression level</w:t>
      </w:r>
      <w:r w:rsidR="038D45AE" w:rsidRPr="00FA613E">
        <w:t>s</w:t>
      </w:r>
      <w:r w:rsidR="672AA94E" w:rsidRPr="00FA613E">
        <w:t xml:space="preserve"> appeared </w:t>
      </w:r>
      <w:r w:rsidR="038D45AE" w:rsidRPr="00FA613E">
        <w:t>unaffected by</w:t>
      </w:r>
      <w:r w:rsidR="672AA94E" w:rsidRPr="00FA613E">
        <w:t xml:space="preserve"> </w:t>
      </w:r>
      <w:r w:rsidR="57475D86" w:rsidRPr="00FA613E">
        <w:t xml:space="preserve">hypoxia </w:t>
      </w:r>
      <w:r w:rsidR="038D45AE" w:rsidRPr="00FA613E">
        <w:t>or</w:t>
      </w:r>
      <w:r w:rsidR="3ECBA319" w:rsidRPr="00FA613E">
        <w:t xml:space="preserve"> the FcγR regulating</w:t>
      </w:r>
      <w:r w:rsidR="038D45AE" w:rsidRPr="00FA613E">
        <w:t xml:space="preserve"> </w:t>
      </w:r>
      <w:r w:rsidR="675544CA" w:rsidRPr="00FA613E">
        <w:t>cytokine</w:t>
      </w:r>
      <w:r w:rsidR="038D45AE" w:rsidRPr="00FA613E">
        <w:t>s</w:t>
      </w:r>
      <w:r w:rsidR="3ECBA319" w:rsidRPr="00FA613E">
        <w:t xml:space="preserve"> IL-6</w:t>
      </w:r>
      <w:r w:rsidR="002F7B92" w:rsidRPr="00FA613E">
        <w:t xml:space="preserve"> </w:t>
      </w:r>
      <w:r w:rsidR="00525FAA" w:rsidRPr="00FA613E">
        <w:fldChar w:fldCharType="begin">
          <w:fldData xml:space="preserve">PEVuZE5vdGU+PENpdGU+PEF1dGhvcj5Cb3J1Y2hvdjwvQXV0aG9yPjxZZWFyPjIwMDU8L1llYXI+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</w:fldData>
        </w:fldChar>
      </w:r>
      <w:r w:rsidR="00CA6B83" w:rsidRPr="00FA613E">
        <w:instrText xml:space="preserve"> ADDIN EN.CITE </w:instrText>
      </w:r>
      <w:r w:rsidR="00CA6B83" w:rsidRPr="00FA613E">
        <w:fldChar w:fldCharType="begin">
          <w:fldData xml:space="preserve">PEVuZE5vdGU+PENpdGU+PEF1dGhvcj5Cb3J1Y2hvdjwvQXV0aG9yPjxZZWFyPjIwMDU8L1llYXI+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</w:fldData>
        </w:fldChar>
      </w:r>
      <w:r w:rsidR="00CA6B83" w:rsidRPr="00FA613E">
        <w:instrText xml:space="preserve"> ADDIN EN.CITE.DATA </w:instrText>
      </w:r>
      <w:r w:rsidR="00CA6B83" w:rsidRPr="00FA613E">
        <w:fldChar w:fldCharType="end"/>
      </w:r>
      <w:r w:rsidR="00525FAA" w:rsidRPr="00FA613E">
        <w:fldChar w:fldCharType="separate"/>
      </w:r>
      <w:r w:rsidR="00CA6B83" w:rsidRPr="00FA613E">
        <w:rPr>
          <w:noProof/>
        </w:rPr>
        <w:t>(82)</w:t>
      </w:r>
      <w:r w:rsidR="00525FAA" w:rsidRPr="00FA613E">
        <w:fldChar w:fldCharType="end"/>
      </w:r>
      <w:r w:rsidR="3ECBA319" w:rsidRPr="00FA613E">
        <w:t xml:space="preserve"> or IL-10</w:t>
      </w:r>
      <w:r w:rsidR="002F7B92" w:rsidRPr="00FA613E">
        <w:t xml:space="preserve"> </w:t>
      </w:r>
      <w:r w:rsidR="00525FAA" w:rsidRPr="00FA613E">
        <w:fldChar w:fldCharType="begin">
          <w:fldData xml:space="preserve">PEVuZE5vdGU+PENpdGU+PEF1dGhvcj5kZSBXYWFsIE1hbGVmeXQ8L0F1dGhvcj48WWVhcj4xOTkz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</w:fldData>
        </w:fldChar>
      </w:r>
      <w:r w:rsidR="00CA6B83" w:rsidRPr="00FA613E">
        <w:instrText xml:space="preserve"> ADDIN EN.CITE </w:instrText>
      </w:r>
      <w:r w:rsidR="00CA6B83" w:rsidRPr="00FA613E">
        <w:fldChar w:fldCharType="begin">
          <w:fldData xml:space="preserve">PEVuZE5vdGU+PENpdGU+PEF1dGhvcj5kZSBXYWFsIE1hbGVmeXQ8L0F1dGhvcj48WWVhcj4xOTkz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</w:fldData>
        </w:fldChar>
      </w:r>
      <w:r w:rsidR="00CA6B83" w:rsidRPr="00FA613E">
        <w:instrText xml:space="preserve"> ADDIN EN.CITE.DATA </w:instrText>
      </w:r>
      <w:r w:rsidR="00CA6B83" w:rsidRPr="00FA613E">
        <w:fldChar w:fldCharType="end"/>
      </w:r>
      <w:r w:rsidR="00525FAA" w:rsidRPr="00FA613E">
        <w:fldChar w:fldCharType="separate"/>
      </w:r>
      <w:r w:rsidR="00CA6B83" w:rsidRPr="00FA613E">
        <w:rPr>
          <w:noProof/>
        </w:rPr>
        <w:t>(83, 84)</w:t>
      </w:r>
      <w:r w:rsidR="00525FAA" w:rsidRPr="00FA613E">
        <w:fldChar w:fldCharType="end"/>
      </w:r>
      <w:r w:rsidR="6D918869" w:rsidRPr="00FA613E">
        <w:t xml:space="preserve"> (Supplementary Figure </w:t>
      </w:r>
      <w:r w:rsidR="3ADD9461" w:rsidRPr="00FA613E">
        <w:t>6</w:t>
      </w:r>
      <w:r w:rsidR="0094060C" w:rsidRPr="00FA613E">
        <w:t>B-C</w:t>
      </w:r>
      <w:r w:rsidR="3ADD9461" w:rsidRPr="00FA613E">
        <w:t>)</w:t>
      </w:r>
      <w:r w:rsidR="3ECBA319" w:rsidRPr="00FA613E">
        <w:t xml:space="preserve">. However, </w:t>
      </w:r>
      <w:r w:rsidR="4485F429" w:rsidRPr="00FA613E">
        <w:t xml:space="preserve">PU.1 </w:t>
      </w:r>
      <w:r w:rsidR="2E762D9D" w:rsidRPr="00FA613E">
        <w:t xml:space="preserve">gene </w:t>
      </w:r>
      <w:r w:rsidR="01BE10A8" w:rsidRPr="00FA613E">
        <w:t>knockdown</w:t>
      </w:r>
      <w:r w:rsidR="4485F429" w:rsidRPr="00FA613E">
        <w:t xml:space="preserve"> </w:t>
      </w:r>
      <w:r w:rsidR="528F19D8" w:rsidRPr="00FA613E">
        <w:t xml:space="preserve">effectively </w:t>
      </w:r>
      <w:r w:rsidR="1E413EA9" w:rsidRPr="00FA613E">
        <w:t>ablated</w:t>
      </w:r>
      <w:r w:rsidR="528F19D8" w:rsidRPr="00FA613E">
        <w:t xml:space="preserve"> hypoxia-induced upregulation of FcγRIIB</w:t>
      </w:r>
      <w:r w:rsidR="4A9CA6C3" w:rsidRPr="00FA613E">
        <w:t xml:space="preserve"> (Figure 5D)</w:t>
      </w:r>
      <w:r w:rsidR="34D1C3EB" w:rsidRPr="00FA613E">
        <w:t xml:space="preserve"> and cytokine-mediated upregulation of FcγRI, FcγRIIA, and FcγRIIB in primary human monocytes (Figure 5</w:t>
      </w:r>
      <w:r w:rsidR="1157A6F9" w:rsidRPr="00FA613E">
        <w:t>E-</w:t>
      </w:r>
      <w:r w:rsidR="4DE108FD" w:rsidRPr="00FA613E">
        <w:t>F</w:t>
      </w:r>
      <w:r w:rsidR="34D1C3EB" w:rsidRPr="00FA613E">
        <w:t xml:space="preserve"> &amp; Supplementary Figure</w:t>
      </w:r>
      <w:r w:rsidR="08413198" w:rsidRPr="00FA613E">
        <w:t xml:space="preserve"> 6</w:t>
      </w:r>
      <w:r w:rsidR="0094060C" w:rsidRPr="00FA613E">
        <w:t>B-C</w:t>
      </w:r>
      <w:r w:rsidR="08413198" w:rsidRPr="00FA613E">
        <w:t>)</w:t>
      </w:r>
      <w:r w:rsidR="7E0DD56E" w:rsidRPr="00FA613E">
        <w:t>.</w:t>
      </w:r>
      <w:r w:rsidR="529B15D0" w:rsidRPr="00FA613E">
        <w:t xml:space="preserve"> </w:t>
      </w:r>
      <w:r w:rsidR="78DDC203" w:rsidRPr="00FA613E">
        <w:t>Further correlating with our cell</w:t>
      </w:r>
      <w:r w:rsidR="26737844" w:rsidRPr="00FA613E">
        <w:t>-</w:t>
      </w:r>
      <w:r w:rsidR="78DDC203" w:rsidRPr="00FA613E">
        <w:t>line data</w:t>
      </w:r>
      <w:r w:rsidR="311C0192" w:rsidRPr="00FA613E">
        <w:t xml:space="preserve">, BETi </w:t>
      </w:r>
      <w:r w:rsidR="00184CDB" w:rsidRPr="00FA613E">
        <w:t xml:space="preserve">also </w:t>
      </w:r>
      <w:r w:rsidR="4C72C150" w:rsidRPr="00FA613E">
        <w:t>effectively reduced</w:t>
      </w:r>
      <w:r w:rsidR="03230A9E" w:rsidRPr="00FA613E">
        <w:t xml:space="preserve"> basal FcγR</w:t>
      </w:r>
      <w:r w:rsidR="4DE108FD" w:rsidRPr="00FA613E">
        <w:t>IIB</w:t>
      </w:r>
      <w:r w:rsidR="03230A9E" w:rsidRPr="00FA613E">
        <w:t xml:space="preserve"> expression levels</w:t>
      </w:r>
      <w:r w:rsidR="4C72C150" w:rsidRPr="00FA613E">
        <w:t xml:space="preserve"> in primary human monocytes</w:t>
      </w:r>
      <w:r w:rsidR="3CDBE2D0" w:rsidRPr="00FA613E">
        <w:t xml:space="preserve"> </w:t>
      </w:r>
      <w:r w:rsidR="7B0DD72D" w:rsidRPr="00FA613E">
        <w:t>(Figure 5</w:t>
      </w:r>
      <w:r w:rsidR="4DE108FD" w:rsidRPr="00FA613E">
        <w:t>G</w:t>
      </w:r>
      <w:r w:rsidR="7B0DD72D" w:rsidRPr="00FA613E">
        <w:t>)</w:t>
      </w:r>
      <w:r w:rsidR="4C72C150" w:rsidRPr="00FA613E">
        <w:t>.</w:t>
      </w:r>
      <w:r w:rsidR="79048972" w:rsidRPr="00FA613E">
        <w:t xml:space="preserve"> </w:t>
      </w:r>
    </w:p>
    <w:p w14:paraId="7A2ABE59" w14:textId="65F887BA" w:rsidR="00A9251B" w:rsidRPr="00FA613E" w:rsidRDefault="6847700B" w:rsidP="008F3546">
      <w:pPr>
        <w:spacing w:line="480" w:lineRule="auto"/>
      </w:pPr>
      <w:r w:rsidRPr="00FA613E">
        <w:t xml:space="preserve">Collectively, our </w:t>
      </w:r>
      <w:r w:rsidR="489DAA7A" w:rsidRPr="00FA613E">
        <w:t>data</w:t>
      </w:r>
      <w:r w:rsidR="00D62C09" w:rsidRPr="00FA613E">
        <w:t xml:space="preserve"> identify </w:t>
      </w:r>
      <w:r w:rsidR="00D00A14" w:rsidRPr="00FA613E">
        <w:t>PU.1, SPIB, IRF3, SP1, and STAT1</w:t>
      </w:r>
      <w:r w:rsidR="00F2069D" w:rsidRPr="00FA613E">
        <w:t xml:space="preserve"> as FcγRIIB TSS proximal binding</w:t>
      </w:r>
      <w:r w:rsidR="00D00A14" w:rsidRPr="00FA613E">
        <w:t xml:space="preserve"> TF</w:t>
      </w:r>
      <w:r w:rsidR="003E60DA" w:rsidRPr="00FA613E">
        <w:t xml:space="preserve">s </w:t>
      </w:r>
      <w:r w:rsidR="00CD3909" w:rsidRPr="00FA613E">
        <w:t>in human immune cells</w:t>
      </w:r>
      <w:r w:rsidR="003E60DA" w:rsidRPr="00FA613E">
        <w:t>.</w:t>
      </w:r>
      <w:r w:rsidR="00610349" w:rsidRPr="00FA613E">
        <w:t xml:space="preserve"> </w:t>
      </w:r>
      <w:r w:rsidR="00E50A7F" w:rsidRPr="00FA613E">
        <w:t>Of these,</w:t>
      </w:r>
      <w:r w:rsidR="00610349" w:rsidRPr="00FA613E">
        <w:t xml:space="preserve"> </w:t>
      </w:r>
      <w:r w:rsidR="008D3D12" w:rsidRPr="00FA613E">
        <w:t xml:space="preserve">only </w:t>
      </w:r>
      <w:r w:rsidR="00773A2A" w:rsidRPr="00FA613E">
        <w:t xml:space="preserve">PU.1 </w:t>
      </w:r>
      <w:r w:rsidR="008D3D12" w:rsidRPr="00FA613E">
        <w:t>appear</w:t>
      </w:r>
      <w:r w:rsidR="00541573" w:rsidRPr="00FA613E">
        <w:t>s</w:t>
      </w:r>
      <w:r w:rsidR="008D3D12" w:rsidRPr="00FA613E">
        <w:t xml:space="preserve"> essential for </w:t>
      </w:r>
      <w:r w:rsidR="00E50A7F" w:rsidRPr="00FA613E">
        <w:t>basal</w:t>
      </w:r>
      <w:r w:rsidR="00EB782F" w:rsidRPr="00FA613E">
        <w:t xml:space="preserve"> FcγRIIB gene expression</w:t>
      </w:r>
      <w:r w:rsidR="00541573" w:rsidRPr="00FA613E">
        <w:t xml:space="preserve"> in both monocytes and B-cells</w:t>
      </w:r>
      <w:r w:rsidR="00EB782F" w:rsidRPr="00FA613E">
        <w:t>.</w:t>
      </w:r>
      <w:r w:rsidR="00773A2A" w:rsidRPr="00FA613E">
        <w:t xml:space="preserve"> </w:t>
      </w:r>
      <w:r w:rsidR="00541573" w:rsidRPr="00FA613E">
        <w:t xml:space="preserve">However, </w:t>
      </w:r>
      <w:r w:rsidR="003038C2" w:rsidRPr="00FA613E">
        <w:t>PU.1</w:t>
      </w:r>
      <w:r w:rsidR="00541573" w:rsidRPr="00FA613E">
        <w:t xml:space="preserve"> also</w:t>
      </w:r>
      <w:r w:rsidR="003038C2" w:rsidRPr="00FA613E">
        <w:t xml:space="preserve"> redundantly co-operate</w:t>
      </w:r>
      <w:r w:rsidR="002B4C20" w:rsidRPr="00FA613E">
        <w:t>s</w:t>
      </w:r>
      <w:r w:rsidR="003038C2" w:rsidRPr="00FA613E">
        <w:t xml:space="preserve"> with the additional ETS family member SPIB in the Raji B cell-line.</w:t>
      </w:r>
      <w:r w:rsidR="00D946C9" w:rsidRPr="00FA613E">
        <w:t xml:space="preserve"> </w:t>
      </w:r>
      <w:r w:rsidR="00E50A7F" w:rsidRPr="00FA613E">
        <w:t>Moreover, we</w:t>
      </w:r>
      <w:r w:rsidRPr="00FA613E">
        <w:t xml:space="preserve"> identify</w:t>
      </w:r>
      <w:r w:rsidR="00E50A7F" w:rsidRPr="00FA613E">
        <w:t xml:space="preserve"> </w:t>
      </w:r>
      <w:r w:rsidR="14CDCE78" w:rsidRPr="00FA613E">
        <w:t>conserved</w:t>
      </w:r>
      <w:r w:rsidRPr="00FA613E">
        <w:t xml:space="preserve"> TSS proximal</w:t>
      </w:r>
      <w:r w:rsidR="489DAA7A" w:rsidRPr="00FA613E">
        <w:t xml:space="preserve"> PU.1</w:t>
      </w:r>
      <w:r w:rsidR="1037AF99" w:rsidRPr="00FA613E">
        <w:t xml:space="preserve"> binding</w:t>
      </w:r>
      <w:r w:rsidR="489DAA7A" w:rsidRPr="00FA613E">
        <w:t xml:space="preserve"> as a fundamental cross cell-type determinant of</w:t>
      </w:r>
      <w:r w:rsidR="008D3D12" w:rsidRPr="00FA613E">
        <w:t xml:space="preserve"> both activating (Fc</w:t>
      </w:r>
      <w:r w:rsidR="008D3D12" w:rsidRPr="00FA613E">
        <w:rPr>
          <w:rFonts w:cstheme="minorHAnsi"/>
        </w:rPr>
        <w:t>γ</w:t>
      </w:r>
      <w:r w:rsidR="008D3D12" w:rsidRPr="00FA613E">
        <w:t>RI and Fc</w:t>
      </w:r>
      <w:r w:rsidR="008D3D12" w:rsidRPr="00FA613E">
        <w:rPr>
          <w:rFonts w:cstheme="minorHAnsi"/>
        </w:rPr>
        <w:t>γ</w:t>
      </w:r>
      <w:r w:rsidR="008D3D12" w:rsidRPr="00FA613E">
        <w:t>RIIA) and inhibitory (Fc</w:t>
      </w:r>
      <w:r w:rsidR="008D3D12" w:rsidRPr="00FA613E">
        <w:rPr>
          <w:rFonts w:cstheme="minorHAnsi"/>
        </w:rPr>
        <w:t>γ</w:t>
      </w:r>
      <w:r w:rsidR="008D3D12" w:rsidRPr="00FA613E">
        <w:t>RIIB)</w:t>
      </w:r>
      <w:r w:rsidR="489DAA7A" w:rsidRPr="00FA613E">
        <w:t xml:space="preserve"> FcγR expression in human</w:t>
      </w:r>
      <w:r w:rsidR="003038C2" w:rsidRPr="00FA613E">
        <w:t>s</w:t>
      </w:r>
      <w:r w:rsidR="489DAA7A" w:rsidRPr="00FA613E">
        <w:t xml:space="preserve">. </w:t>
      </w:r>
      <w:r w:rsidR="2C27183A" w:rsidRPr="00FA613E">
        <w:t>Mechanistically, PU.1 appears to recruit additional members of the core transcriptional machinery and epigenetic modifiers/readers</w:t>
      </w:r>
      <w:r w:rsidR="366B6E98" w:rsidRPr="00FA613E">
        <w:t>, namely CBP/p300 and BRD4</w:t>
      </w:r>
      <w:r w:rsidR="2C27183A" w:rsidRPr="00FA613E">
        <w:t>.</w:t>
      </w:r>
      <w:r w:rsidR="0FD44669" w:rsidRPr="00FA613E">
        <w:t xml:space="preserve"> </w:t>
      </w:r>
      <w:r w:rsidR="10DAED70" w:rsidRPr="00FA613E">
        <w:t>However,</w:t>
      </w:r>
      <w:r w:rsidR="2A78ABB5" w:rsidRPr="00FA613E">
        <w:t xml:space="preserve"> PU.1</w:t>
      </w:r>
      <w:r w:rsidR="5B6FE28B" w:rsidRPr="00FA613E">
        <w:t xml:space="preserve"> is </w:t>
      </w:r>
      <w:r w:rsidR="3B00163B" w:rsidRPr="00FA613E">
        <w:t>insufficient to drive</w:t>
      </w:r>
      <w:r w:rsidR="2A78ABB5" w:rsidRPr="00FA613E">
        <w:t xml:space="preserve"> high level</w:t>
      </w:r>
      <w:r w:rsidR="7E5C4559" w:rsidRPr="00FA613E">
        <w:t xml:space="preserve"> </w:t>
      </w:r>
      <w:r w:rsidR="5B6FE28B" w:rsidRPr="00FA613E">
        <w:t xml:space="preserve">FcγR </w:t>
      </w:r>
      <w:r w:rsidR="3ADF46D9" w:rsidRPr="00FA613E">
        <w:t>expression in an inappropriate</w:t>
      </w:r>
      <w:r w:rsidR="7E5C4559" w:rsidRPr="00FA613E">
        <w:t xml:space="preserve"> cellular</w:t>
      </w:r>
      <w:r w:rsidR="3ADF46D9" w:rsidRPr="00FA613E">
        <w:t xml:space="preserve"> context</w:t>
      </w:r>
      <w:r w:rsidR="7C12C945" w:rsidRPr="00FA613E">
        <w:t>. Furthermore,</w:t>
      </w:r>
      <w:r w:rsidR="2A78ABB5" w:rsidRPr="00FA613E">
        <w:t xml:space="preserve"> </w:t>
      </w:r>
      <w:r w:rsidR="7C12C945" w:rsidRPr="00FA613E">
        <w:t>PU.1 expression appears</w:t>
      </w:r>
      <w:r w:rsidR="49A72AFF" w:rsidRPr="00FA613E">
        <w:t xml:space="preserve"> largely</w:t>
      </w:r>
      <w:r w:rsidR="2A78ABB5" w:rsidRPr="00FA613E">
        <w:t xml:space="preserve"> </w:t>
      </w:r>
      <w:r w:rsidR="3FFBD1F5" w:rsidRPr="00FA613E">
        <w:t>insensitive</w:t>
      </w:r>
      <w:r w:rsidR="2F3EA06E" w:rsidRPr="00FA613E">
        <w:t xml:space="preserve"> </w:t>
      </w:r>
      <w:r w:rsidR="751218CC" w:rsidRPr="00FA613E">
        <w:t xml:space="preserve">to </w:t>
      </w:r>
      <w:r w:rsidR="67E9D677" w:rsidRPr="00FA613E">
        <w:t xml:space="preserve">tissue/microenvironment-derived </w:t>
      </w:r>
      <w:r w:rsidR="1232767F" w:rsidRPr="00FA613E">
        <w:t>FcγR regulatory stimuli</w:t>
      </w:r>
      <w:r w:rsidR="3E32C580" w:rsidRPr="00FA613E">
        <w:t>.</w:t>
      </w:r>
      <w:r w:rsidR="7E2C7790" w:rsidRPr="00FA613E">
        <w:t xml:space="preserve"> </w:t>
      </w:r>
      <w:r w:rsidR="2BAD1108" w:rsidRPr="00FA613E">
        <w:t xml:space="preserve">Consequently, PU.1 </w:t>
      </w:r>
      <w:r w:rsidR="1577409C" w:rsidRPr="00FA613E">
        <w:t>appears to</w:t>
      </w:r>
      <w:r w:rsidR="01D06CC5" w:rsidRPr="00FA613E">
        <w:t xml:space="preserve"> set the potential for FcγR expression</w:t>
      </w:r>
      <w:r w:rsidR="1221143E" w:rsidRPr="00FA613E">
        <w:t xml:space="preserve"> with</w:t>
      </w:r>
      <w:r w:rsidR="2BAD1108" w:rsidRPr="00FA613E">
        <w:t xml:space="preserve"> co-operat</w:t>
      </w:r>
      <w:r w:rsidR="1221143E" w:rsidRPr="00FA613E">
        <w:t>ion</w:t>
      </w:r>
      <w:r w:rsidR="2BAD1108" w:rsidRPr="00FA613E">
        <w:t xml:space="preserve"> </w:t>
      </w:r>
      <w:r w:rsidR="675E12A8" w:rsidRPr="00FA613E">
        <w:t>from</w:t>
      </w:r>
      <w:r w:rsidR="2BAD1108" w:rsidRPr="00FA613E">
        <w:t xml:space="preserve"> additional</w:t>
      </w:r>
      <w:r w:rsidR="7FF82D2C" w:rsidRPr="00FA613E">
        <w:t xml:space="preserve"> </w:t>
      </w:r>
      <w:r w:rsidR="701213E5" w:rsidRPr="00FA613E">
        <w:t>lineage-specific</w:t>
      </w:r>
      <w:r w:rsidR="17A48DB3" w:rsidRPr="00FA613E">
        <w:t xml:space="preserve"> </w:t>
      </w:r>
      <w:r w:rsidR="05C2666C" w:rsidRPr="00FA613E">
        <w:t>and/</w:t>
      </w:r>
      <w:r w:rsidR="17A48DB3" w:rsidRPr="00FA613E">
        <w:t>or inducible</w:t>
      </w:r>
      <w:r w:rsidR="701213E5" w:rsidRPr="00FA613E">
        <w:t xml:space="preserve"> </w:t>
      </w:r>
      <w:r w:rsidR="59E0D034" w:rsidRPr="00FA613E">
        <w:t>factors</w:t>
      </w:r>
      <w:r w:rsidR="675E12A8" w:rsidRPr="00FA613E">
        <w:t xml:space="preserve"> required</w:t>
      </w:r>
      <w:r w:rsidR="1221143E" w:rsidRPr="00FA613E">
        <w:t xml:space="preserve"> </w:t>
      </w:r>
      <w:r w:rsidR="2C27183A" w:rsidRPr="00FA613E">
        <w:t>to drive</w:t>
      </w:r>
      <w:r w:rsidR="675E12A8" w:rsidRPr="00FA613E">
        <w:t xml:space="preserve"> FcγR</w:t>
      </w:r>
      <w:r w:rsidR="1221143E" w:rsidRPr="00FA613E">
        <w:t xml:space="preserve"> expression.</w:t>
      </w:r>
      <w:r w:rsidR="4039412F" w:rsidRPr="00FA613E">
        <w:t xml:space="preserve"> </w:t>
      </w:r>
    </w:p>
    <w:p w14:paraId="3BDA0DAA" w14:textId="77777777" w:rsidR="00A9251B" w:rsidRPr="00FA613E" w:rsidRDefault="006D2968" w:rsidP="008F3546">
      <w:pPr>
        <w:spacing w:line="480" w:lineRule="auto"/>
        <w:rPr>
          <w:b/>
          <w:bCs/>
        </w:rPr>
      </w:pPr>
      <w:r w:rsidRPr="00FA613E">
        <w:rPr>
          <w:b/>
          <w:bCs/>
        </w:rPr>
        <w:lastRenderedPageBreak/>
        <w:t>Discussion</w:t>
      </w:r>
    </w:p>
    <w:p w14:paraId="15529190" w14:textId="63189AB6" w:rsidR="002665C1" w:rsidRPr="00FA613E" w:rsidRDefault="00DF493C" w:rsidP="009B40B5">
      <w:pPr>
        <w:spacing w:line="480" w:lineRule="auto"/>
      </w:pPr>
      <w:r w:rsidRPr="00FA613E">
        <w:t xml:space="preserve">Despite </w:t>
      </w:r>
      <w:r w:rsidR="008F68EB" w:rsidRPr="00FA613E">
        <w:t xml:space="preserve">its </w:t>
      </w:r>
      <w:r w:rsidRPr="00FA613E">
        <w:t>critical role</w:t>
      </w:r>
      <w:r w:rsidR="0014041F" w:rsidRPr="00FA613E">
        <w:t>s</w:t>
      </w:r>
      <w:r w:rsidRPr="00FA613E">
        <w:t xml:space="preserve"> in regulating</w:t>
      </w:r>
      <w:r w:rsidR="45E2992B" w:rsidRPr="00FA613E">
        <w:t xml:space="preserve"> </w:t>
      </w:r>
      <w:r w:rsidR="31472177" w:rsidRPr="00FA613E">
        <w:t>humoral immunity</w:t>
      </w:r>
      <w:r w:rsidR="002F7B92" w:rsidRPr="00FA613E">
        <w:t xml:space="preserve"> </w:t>
      </w:r>
      <w:r w:rsidR="007C24FC" w:rsidRPr="00FA613E">
        <w:rPr>
          <w:bCs/>
        </w:rPr>
        <w:fldChar w:fldCharType="begin">
          <w:fldData xml:space="preserve">PEVuZE5vdGU+PENpdGU+PEF1dGhvcj5Cb2xsYW5kPC9BdXRob3I+PFllYXI+MjAwMDwvWWVhcj48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=
</w:fldData>
        </w:fldChar>
      </w:r>
      <w:r w:rsidR="007227EB" w:rsidRPr="00FA613E">
        <w:rPr>
          <w:bCs/>
        </w:rPr>
        <w:instrText xml:space="preserve"> ADDIN EN.CITE </w:instrText>
      </w:r>
      <w:r w:rsidR="007227EB" w:rsidRPr="00FA613E">
        <w:rPr>
          <w:bCs/>
        </w:rPr>
        <w:fldChar w:fldCharType="begin">
          <w:fldData xml:space="preserve">PEVuZE5vdGU+PENpdGU+PEF1dGhvcj5Cb2xsYW5kPC9BdXRob3I+PFllYXI+MjAwMDwvWWVhcj48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=
</w:fldData>
        </w:fldChar>
      </w:r>
      <w:r w:rsidR="007227EB" w:rsidRPr="00FA613E">
        <w:rPr>
          <w:bCs/>
        </w:rPr>
        <w:instrText xml:space="preserve"> ADDIN EN.CITE.DATA </w:instrText>
      </w:r>
      <w:r w:rsidR="007227EB" w:rsidRPr="00FA613E">
        <w:rPr>
          <w:bCs/>
        </w:rPr>
      </w:r>
      <w:r w:rsidR="007227EB" w:rsidRPr="00FA613E">
        <w:rPr>
          <w:bCs/>
        </w:rPr>
        <w:fldChar w:fldCharType="end"/>
      </w:r>
      <w:r w:rsidR="007C24FC" w:rsidRPr="00FA613E">
        <w:rPr>
          <w:bCs/>
        </w:rPr>
      </w:r>
      <w:r w:rsidR="007C24FC" w:rsidRPr="00FA613E">
        <w:rPr>
          <w:bCs/>
        </w:rPr>
        <w:fldChar w:fldCharType="separate"/>
      </w:r>
      <w:r w:rsidR="007227EB" w:rsidRPr="00FA613E">
        <w:rPr>
          <w:bCs/>
          <w:noProof/>
        </w:rPr>
        <w:t>(9, 10, 13)</w:t>
      </w:r>
      <w:r w:rsidR="007C24FC" w:rsidRPr="00FA613E">
        <w:rPr>
          <w:bCs/>
        </w:rPr>
        <w:fldChar w:fldCharType="end"/>
      </w:r>
      <w:r w:rsidR="002F7B92" w:rsidRPr="00FA613E">
        <w:rPr>
          <w:bCs/>
        </w:rPr>
        <w:t>,</w:t>
      </w:r>
      <w:r w:rsidR="31472177" w:rsidRPr="00FA613E">
        <w:t xml:space="preserve"> </w:t>
      </w:r>
      <w:r w:rsidR="0053739A" w:rsidRPr="00FA613E">
        <w:t>FcγRIIB</w:t>
      </w:r>
      <w:r w:rsidR="00700D39" w:rsidRPr="00FA613E">
        <w:t xml:space="preserve"> </w:t>
      </w:r>
      <w:r w:rsidR="008E0814" w:rsidRPr="00FA613E">
        <w:t>poses a significant obstacle for mAb-mediated immunotherapy of cancer</w:t>
      </w:r>
      <w:r w:rsidR="008F1FBE" w:rsidRPr="00FA613E">
        <w:t xml:space="preserve">, due to </w:t>
      </w:r>
      <w:r w:rsidR="00D955AB" w:rsidRPr="00FA613E">
        <w:t>frequent</w:t>
      </w:r>
      <w:r w:rsidR="008F1FBE" w:rsidRPr="00FA613E">
        <w:t xml:space="preserve"> upregulation</w:t>
      </w:r>
      <w:r w:rsidR="00700D39" w:rsidRPr="00FA613E">
        <w:t xml:space="preserve"> </w:t>
      </w:r>
      <w:r w:rsidR="00CD78C9" w:rsidRPr="00FA613E">
        <w:t>in</w:t>
      </w:r>
      <w:r w:rsidR="00D955AB" w:rsidRPr="00FA613E">
        <w:t xml:space="preserve"> both </w:t>
      </w:r>
      <w:r w:rsidR="00CD78C9" w:rsidRPr="00FA613E">
        <w:t xml:space="preserve"> </w:t>
      </w:r>
      <w:r w:rsidR="004615F2" w:rsidRPr="00FA613E">
        <w:t>mouse</w:t>
      </w:r>
      <w:r w:rsidR="41BB19B2" w:rsidRPr="00FA613E">
        <w:t xml:space="preserve"> </w:t>
      </w:r>
      <w:r w:rsidR="00E07614" w:rsidRPr="00FA613E">
        <w:fldChar w:fldCharType="begin">
          <w:fldData xml:space="preserve">PEVuZE5vdGU+PENpdGU+PEF1dGhvcj5DbHluZXM8L0F1dGhvcj48WWVhcj4yMDAwPC9ZZWFyPjxS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</w:fldData>
        </w:fldChar>
      </w:r>
      <w:r w:rsidR="003F7627" w:rsidRPr="00FA613E">
        <w:instrText xml:space="preserve"> ADDIN EN.CITE </w:instrText>
      </w:r>
      <w:r w:rsidR="003F7627" w:rsidRPr="00FA613E">
        <w:fldChar w:fldCharType="begin">
          <w:fldData xml:space="preserve">PEVuZE5vdGU+PENpdGU+PEF1dGhvcj5DbHluZXM8L0F1dGhvcj48WWVhcj4yMDAwPC9ZZWFyPjxS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</w:fldData>
        </w:fldChar>
      </w:r>
      <w:r w:rsidR="003F7627" w:rsidRPr="00FA613E">
        <w:instrText xml:space="preserve"> ADDIN EN.CITE.DATA </w:instrText>
      </w:r>
      <w:r w:rsidR="003F7627" w:rsidRPr="00FA613E">
        <w:fldChar w:fldCharType="end"/>
      </w:r>
      <w:r w:rsidR="00E07614" w:rsidRPr="00FA613E">
        <w:fldChar w:fldCharType="separate"/>
      </w:r>
      <w:r w:rsidR="003F7627" w:rsidRPr="00FA613E">
        <w:rPr>
          <w:noProof/>
        </w:rPr>
        <w:t>(20-22, 30, 48)</w:t>
      </w:r>
      <w:r w:rsidR="00E07614" w:rsidRPr="00FA613E">
        <w:fldChar w:fldCharType="end"/>
      </w:r>
      <w:r w:rsidR="004615F2" w:rsidRPr="00FA613E">
        <w:t xml:space="preserve"> </w:t>
      </w:r>
      <w:r w:rsidR="005C7CAC" w:rsidRPr="00FA613E">
        <w:t>and</w:t>
      </w:r>
      <w:r w:rsidR="004615F2" w:rsidRPr="00FA613E">
        <w:t xml:space="preserve"> human </w:t>
      </w:r>
      <w:r w:rsidR="004615F2" w:rsidRPr="00FA613E">
        <w:fldChar w:fldCharType="begin">
          <w:fldData xml:space="preserve">PEVuZE5vdGU+PENpdGU+PEF1dGhvcj5Ob3dpY2thPC9BdXRob3I+PFllYXI+MjAyMTwvWWVhcj48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</w:fldData>
        </w:fldChar>
      </w:r>
      <w:r w:rsidR="0053739A" w:rsidRPr="00FA613E">
        <w:instrText xml:space="preserve"> ADDIN EN.CITE </w:instrText>
      </w:r>
      <w:r w:rsidR="0053739A" w:rsidRPr="00FA613E">
        <w:fldChar w:fldCharType="begin">
          <w:fldData xml:space="preserve">PEVuZE5vdGU+PENpdGU+PEF1dGhvcj5Ob3dpY2thPC9BdXRob3I+PFllYXI+MjAyMTwvWWVhcj48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</w:fldData>
        </w:fldChar>
      </w:r>
      <w:r w:rsidR="0053739A" w:rsidRPr="00FA613E">
        <w:instrText xml:space="preserve"> ADDIN EN.CITE.DATA </w:instrText>
      </w:r>
      <w:r w:rsidR="0053739A" w:rsidRPr="00FA613E">
        <w:fldChar w:fldCharType="end"/>
      </w:r>
      <w:r w:rsidR="004615F2" w:rsidRPr="00FA613E">
        <w:fldChar w:fldCharType="separate"/>
      </w:r>
      <w:r w:rsidR="0053739A" w:rsidRPr="00FA613E">
        <w:rPr>
          <w:noProof/>
        </w:rPr>
        <w:t>(45, 46, 49, 85)</w:t>
      </w:r>
      <w:r w:rsidR="004615F2" w:rsidRPr="00FA613E">
        <w:fldChar w:fldCharType="end"/>
      </w:r>
      <w:r w:rsidR="00495769" w:rsidRPr="00FA613E">
        <w:t xml:space="preserve"> </w:t>
      </w:r>
      <w:r w:rsidR="00CD78C9" w:rsidRPr="00FA613E">
        <w:t>tumours</w:t>
      </w:r>
      <w:r w:rsidR="003F7627" w:rsidRPr="00FA613E">
        <w:t>.</w:t>
      </w:r>
      <w:r w:rsidR="00CE3036" w:rsidRPr="00FA613E">
        <w:t xml:space="preserve"> </w:t>
      </w:r>
      <w:r w:rsidR="00732322" w:rsidRPr="00FA613E">
        <w:t>Accordingly</w:t>
      </w:r>
      <w:r w:rsidR="0CE8DB3C" w:rsidRPr="00FA613E">
        <w:t xml:space="preserve">, </w:t>
      </w:r>
      <w:r w:rsidR="00732322" w:rsidRPr="00FA613E">
        <w:t xml:space="preserve">FcγRIIB </w:t>
      </w:r>
      <w:r w:rsidR="1D30C73C" w:rsidRPr="00FA613E">
        <w:t>blocking</w:t>
      </w:r>
      <w:r w:rsidR="2A35E222" w:rsidRPr="00FA613E">
        <w:t xml:space="preserve"> mAb</w:t>
      </w:r>
      <w:r w:rsidR="007270AA" w:rsidRPr="00FA613E">
        <w:t>s</w:t>
      </w:r>
      <w:r w:rsidR="2A35E222" w:rsidRPr="00FA613E">
        <w:t xml:space="preserve"> </w:t>
      </w:r>
      <w:r w:rsidR="36FC287E" w:rsidRPr="00FA613E">
        <w:t xml:space="preserve">have been </w:t>
      </w:r>
      <w:r w:rsidR="006308B2" w:rsidRPr="00FA613E">
        <w:t xml:space="preserve">developed </w:t>
      </w:r>
      <w:r w:rsidR="00F47E72" w:rsidRPr="00FA613E">
        <w:t xml:space="preserve">that </w:t>
      </w:r>
      <w:r w:rsidR="359D5ECB" w:rsidRPr="00FA613E">
        <w:t xml:space="preserve">potentiate </w:t>
      </w:r>
      <w:r w:rsidR="20FDFB8B" w:rsidRPr="00FA613E">
        <w:t>responses to immunotherapy</w:t>
      </w:r>
      <w:r w:rsidR="198970D1" w:rsidRPr="00FA613E">
        <w:t xml:space="preserve"> in experimenta</w:t>
      </w:r>
      <w:r w:rsidR="22086397" w:rsidRPr="00FA613E">
        <w:t>l</w:t>
      </w:r>
      <w:r w:rsidR="3E292BCE" w:rsidRPr="00FA613E">
        <w:t xml:space="preserve"> </w:t>
      </w:r>
      <w:r w:rsidR="006308B2" w:rsidRPr="00FA613E">
        <w:t xml:space="preserve">mouse </w:t>
      </w:r>
      <w:r w:rsidR="3E292BCE" w:rsidRPr="00FA613E">
        <w:t>models</w:t>
      </w:r>
      <w:r w:rsidR="002F7B92" w:rsidRPr="00FA613E">
        <w:t xml:space="preserve"> </w:t>
      </w:r>
      <w:r w:rsidR="0052442C" w:rsidRPr="00FA613E">
        <w:fldChar w:fldCharType="begin">
          <w:fldData xml:space="preserve">PEVuZE5vdGU+PENpdGU+PEF1dGhvcj5Sb2doYW5pYW48L0F1dGhvcj48WWVhcj4yMDE1PC9ZZWFy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</w:fldData>
        </w:fldChar>
      </w:r>
      <w:r w:rsidR="001E0931" w:rsidRPr="00FA613E">
        <w:instrText xml:space="preserve"> ADDIN EN.CITE </w:instrText>
      </w:r>
      <w:r w:rsidR="001E0931" w:rsidRPr="00FA613E">
        <w:fldChar w:fldCharType="begin">
          <w:fldData xml:space="preserve">PEVuZE5vdGU+PENpdGU+PEF1dGhvcj5Sb2doYW5pYW48L0F1dGhvcj48WWVhcj4yMDE1PC9ZZWFy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</w:fldData>
        </w:fldChar>
      </w:r>
      <w:r w:rsidR="001E0931" w:rsidRPr="00FA613E">
        <w:instrText xml:space="preserve"> ADDIN EN.CITE.DATA </w:instrText>
      </w:r>
      <w:r w:rsidR="001E0931" w:rsidRPr="00FA613E">
        <w:fldChar w:fldCharType="end"/>
      </w:r>
      <w:r w:rsidR="0052442C" w:rsidRPr="00FA613E">
        <w:fldChar w:fldCharType="separate"/>
      </w:r>
      <w:r w:rsidR="001E0931" w:rsidRPr="00FA613E">
        <w:rPr>
          <w:noProof/>
        </w:rPr>
        <w:t>(5)</w:t>
      </w:r>
      <w:r w:rsidR="0052442C" w:rsidRPr="00FA613E">
        <w:fldChar w:fldCharType="end"/>
      </w:r>
      <w:r w:rsidR="002F7B92" w:rsidRPr="00FA613E">
        <w:t>.</w:t>
      </w:r>
      <w:r w:rsidR="00AD70C7" w:rsidRPr="00FA613E">
        <w:t xml:space="preserve"> </w:t>
      </w:r>
      <w:r w:rsidR="00BC1326" w:rsidRPr="00FA613E">
        <w:t>Building upon these findings</w:t>
      </w:r>
      <w:r w:rsidR="62ADB571" w:rsidRPr="00FA613E">
        <w:t xml:space="preserve">, </w:t>
      </w:r>
      <w:r w:rsidR="00826D84" w:rsidRPr="00FA613E">
        <w:t xml:space="preserve">the impact of </w:t>
      </w:r>
      <w:r w:rsidR="62ADB571" w:rsidRPr="00FA613E">
        <w:t xml:space="preserve">clinical </w:t>
      </w:r>
      <w:r w:rsidR="00AD70C7" w:rsidRPr="00FA613E">
        <w:t>biosimilars</w:t>
      </w:r>
      <w:r w:rsidR="62ADB571" w:rsidRPr="00FA613E">
        <w:t xml:space="preserve"> </w:t>
      </w:r>
      <w:r w:rsidR="007E4D9C" w:rsidRPr="00FA613E">
        <w:t>upon responses to</w:t>
      </w:r>
      <w:r w:rsidR="3A768F3F" w:rsidRPr="00FA613E">
        <w:t xml:space="preserve"> </w:t>
      </w:r>
      <w:r w:rsidR="001278EF" w:rsidRPr="00FA613E">
        <w:t>established</w:t>
      </w:r>
      <w:r w:rsidR="3A768F3F" w:rsidRPr="00FA613E">
        <w:t xml:space="preserve"> mAb</w:t>
      </w:r>
      <w:r w:rsidR="7DA5040B" w:rsidRPr="00FA613E">
        <w:t xml:space="preserve"> immunotherapies</w:t>
      </w:r>
      <w:r w:rsidR="00826D84" w:rsidRPr="00FA613E">
        <w:t xml:space="preserve"> are currently under evaluation</w:t>
      </w:r>
      <w:r w:rsidR="3A768F3F" w:rsidRPr="00FA613E">
        <w:t xml:space="preserve"> </w:t>
      </w:r>
      <w:r w:rsidR="1DE359E7" w:rsidRPr="00FA613E">
        <w:t>(NCT03571568</w:t>
      </w:r>
      <w:r w:rsidR="3A768F3F" w:rsidRPr="00FA613E">
        <w:t xml:space="preserve">, </w:t>
      </w:r>
      <w:r w:rsidR="0072E8D4" w:rsidRPr="00FA613E">
        <w:t>NCT04219254)</w:t>
      </w:r>
      <w:r w:rsidR="00AD0130" w:rsidRPr="00FA613E">
        <w:t>, showing</w:t>
      </w:r>
      <w:r w:rsidR="00282A68" w:rsidRPr="00FA613E">
        <w:t xml:space="preserve"> promising interim </w:t>
      </w:r>
      <w:r w:rsidR="00AD0130" w:rsidRPr="00FA613E">
        <w:t xml:space="preserve">findings </w:t>
      </w:r>
      <w:r w:rsidR="006D73D4" w:rsidRPr="00FA613E">
        <w:fldChar w:fldCharType="begin">
          <w:fldData xml:space="preserve">PEVuZE5vdGU+PENpdGU+PEF1dGhvcj5LYXJsc3NvbjwvQXV0aG9yPjxZZWFyPjIwMjE8L1llYXI+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2b2x1bWU+MTM4PC92b2x1bWU+PGRhdGVzPjx5ZWFyPjIwMjE8L3llYXI+PHB1Yi1kYXRl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==
</w:fldData>
        </w:fldChar>
      </w:r>
      <w:r w:rsidR="00CA6B83" w:rsidRPr="00FA613E">
        <w:instrText xml:space="preserve"> ADDIN EN.CITE </w:instrText>
      </w:r>
      <w:r w:rsidR="00CA6B83" w:rsidRPr="00FA613E">
        <w:fldChar w:fldCharType="begin">
          <w:fldData xml:space="preserve">PEVuZE5vdGU+PENpdGU+PEF1dGhvcj5LYXJsc3NvbjwvQXV0aG9yPjxZZWFyPjIwMjE8L1llYXI+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2b2x1bWU+MTM4PC92b2x1bWU+PGRhdGVzPjx5ZWFyPjIwMjE8L3llYXI+PHB1Yi1kYXRl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==
</w:fldData>
        </w:fldChar>
      </w:r>
      <w:r w:rsidR="00CA6B83" w:rsidRPr="00FA613E">
        <w:instrText xml:space="preserve"> ADDIN EN.CITE.DATA </w:instrText>
      </w:r>
      <w:r w:rsidR="00CA6B83" w:rsidRPr="00FA613E">
        <w:fldChar w:fldCharType="end"/>
      </w:r>
      <w:r w:rsidR="006D73D4" w:rsidRPr="00FA613E">
        <w:fldChar w:fldCharType="separate"/>
      </w:r>
      <w:r w:rsidR="00CA6B83" w:rsidRPr="00FA613E">
        <w:rPr>
          <w:noProof/>
        </w:rPr>
        <w:t>(86-89)</w:t>
      </w:r>
      <w:r w:rsidR="006D73D4" w:rsidRPr="00FA613E">
        <w:fldChar w:fldCharType="end"/>
      </w:r>
      <w:r w:rsidR="002F7B92" w:rsidRPr="00FA613E">
        <w:t>.</w:t>
      </w:r>
      <w:r w:rsidR="4E6744F3" w:rsidRPr="00FA613E">
        <w:t xml:space="preserve"> </w:t>
      </w:r>
    </w:p>
    <w:p w14:paraId="0140E963" w14:textId="287E59D9" w:rsidR="00954913" w:rsidRPr="00FA613E" w:rsidRDefault="00805A0C" w:rsidP="00954913">
      <w:pPr>
        <w:spacing w:line="480" w:lineRule="auto"/>
      </w:pPr>
      <w:r w:rsidRPr="00FA613E">
        <w:t xml:space="preserve">As </w:t>
      </w:r>
      <w:r w:rsidR="009A5E69" w:rsidRPr="00FA613E">
        <w:t xml:space="preserve">critical </w:t>
      </w:r>
      <w:r w:rsidR="00123988" w:rsidRPr="00FA613E">
        <w:t>FcγRIIB</w:t>
      </w:r>
      <w:r w:rsidR="00682F0E" w:rsidRPr="00FA613E">
        <w:t xml:space="preserve"> functions</w:t>
      </w:r>
      <w:r w:rsidR="009A5E69" w:rsidRPr="00FA613E">
        <w:t xml:space="preserve"> </w:t>
      </w:r>
      <w:r w:rsidR="00A92D5E" w:rsidRPr="00FA613E">
        <w:t>often</w:t>
      </w:r>
      <w:r w:rsidR="00682F0E" w:rsidRPr="00FA613E">
        <w:t xml:space="preserve"> </w:t>
      </w:r>
      <w:r w:rsidR="00CA3B72" w:rsidRPr="00FA613E">
        <w:t>rely upon</w:t>
      </w:r>
      <w:r w:rsidR="00A92D5E" w:rsidRPr="00FA613E">
        <w:t xml:space="preserve"> </w:t>
      </w:r>
      <w:r w:rsidR="008302A6" w:rsidRPr="00FA613E">
        <w:t xml:space="preserve">gene </w:t>
      </w:r>
      <w:r w:rsidR="00A92D5E" w:rsidRPr="00FA613E">
        <w:t xml:space="preserve">upregulation </w:t>
      </w:r>
      <w:r w:rsidR="0095046B" w:rsidRPr="00FA613E">
        <w:fldChar w:fldCharType="begin">
          <w:fldData xml:space="preserve">PEVuZE5vdGU+PENpdGU+PEF1dGhvcj5Fc3DDqWxpPC9BdXRob3I+PFllYXI+MjAxOTwvWWVhcj48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</w:fldData>
        </w:fldChar>
      </w:r>
      <w:r w:rsidR="0095046B" w:rsidRPr="00FA613E">
        <w:instrText xml:space="preserve"> ADDIN EN.CITE </w:instrText>
      </w:r>
      <w:r w:rsidR="0095046B" w:rsidRPr="00FA613E">
        <w:fldChar w:fldCharType="begin">
          <w:fldData xml:space="preserve">PEVuZE5vdGU+PENpdGU+PEF1dGhvcj5Fc3DDqWxpPC9BdXRob3I+PFllYXI+MjAxOTwvWWVhcj48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</w:fldData>
        </w:fldChar>
      </w:r>
      <w:r w:rsidR="0095046B" w:rsidRPr="00FA613E">
        <w:instrText xml:space="preserve"> ADDIN EN.CITE.DATA </w:instrText>
      </w:r>
      <w:r w:rsidR="0095046B" w:rsidRPr="00FA613E">
        <w:fldChar w:fldCharType="end"/>
      </w:r>
      <w:r w:rsidR="0095046B" w:rsidRPr="00FA613E">
        <w:fldChar w:fldCharType="separate"/>
      </w:r>
      <w:r w:rsidR="0095046B" w:rsidRPr="00FA613E">
        <w:rPr>
          <w:noProof/>
        </w:rPr>
        <w:t>(13, 16)</w:t>
      </w:r>
      <w:r w:rsidR="0095046B" w:rsidRPr="00FA613E">
        <w:fldChar w:fldCharType="end"/>
      </w:r>
      <w:r w:rsidR="006E3372" w:rsidRPr="00FA613E">
        <w:t xml:space="preserve">, a fundamental understanding of the </w:t>
      </w:r>
      <w:r w:rsidR="0072749A" w:rsidRPr="00FA613E">
        <w:t>regulatory</w:t>
      </w:r>
      <w:r w:rsidR="006E3372" w:rsidRPr="00FA613E">
        <w:t xml:space="preserve"> </w:t>
      </w:r>
      <w:r w:rsidR="002154E6" w:rsidRPr="00FA613E">
        <w:t xml:space="preserve">mechanisms </w:t>
      </w:r>
      <w:r w:rsidR="00DE2D3F" w:rsidRPr="00FA613E">
        <w:t>that dictate</w:t>
      </w:r>
      <w:r w:rsidR="002154E6" w:rsidRPr="00FA613E">
        <w:t xml:space="preserve"> its expression </w:t>
      </w:r>
      <w:r w:rsidR="00385EB0" w:rsidRPr="00FA613E">
        <w:t>are</w:t>
      </w:r>
      <w:r w:rsidR="002154E6" w:rsidRPr="00FA613E">
        <w:t xml:space="preserve"> paramount. </w:t>
      </w:r>
      <w:r w:rsidR="4DEA9100" w:rsidRPr="00FA613E">
        <w:t xml:space="preserve">In </w:t>
      </w:r>
      <w:r w:rsidR="00625422" w:rsidRPr="00FA613E">
        <w:t>the mouse</w:t>
      </w:r>
      <w:r w:rsidR="4DEA9100" w:rsidRPr="00FA613E">
        <w:t xml:space="preserve">, </w:t>
      </w:r>
      <w:r w:rsidR="530BD19F" w:rsidRPr="00FA613E">
        <w:t>the ETS family TF</w:t>
      </w:r>
      <w:r w:rsidR="00AF11A1" w:rsidRPr="00FA613E">
        <w:t>s</w:t>
      </w:r>
      <w:r w:rsidR="530BD19F" w:rsidRPr="00FA613E">
        <w:t xml:space="preserve"> PU.1, SPIB, and SPIC </w:t>
      </w:r>
      <w:r w:rsidR="00554A41" w:rsidRPr="00FA613E">
        <w:t xml:space="preserve">have been </w:t>
      </w:r>
      <w:r w:rsidR="003E6367" w:rsidRPr="00FA613E">
        <w:t>implicated in FcγRIIB promoter regulation</w:t>
      </w:r>
      <w:r w:rsidR="00554A41" w:rsidRPr="00FA613E">
        <w:t xml:space="preserve"> </w:t>
      </w:r>
      <w:r w:rsidR="006909D6" w:rsidRPr="00FA613E">
        <w:fldChar w:fldCharType="begin">
          <w:fldData xml:space="preserve">PEVuZE5vdGU+PENpdGU+PEF1dGhvcj5Ib3VzdG9uPC9BdXRob3I+PFllYXI+MjAwNzwvWWVhcj48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</w:fldData>
        </w:fldChar>
      </w:r>
      <w:r w:rsidR="00CA6B83" w:rsidRPr="00FA613E">
        <w:instrText xml:space="preserve"> ADDIN EN.CITE </w:instrText>
      </w:r>
      <w:r w:rsidR="00CA6B83" w:rsidRPr="00FA613E">
        <w:fldChar w:fldCharType="begin">
          <w:fldData xml:space="preserve">PEVuZE5vdGU+PENpdGU+PEF1dGhvcj5Ib3VzdG9uPC9BdXRob3I+PFllYXI+MjAwNzwvWWVhcj48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</w:fldData>
        </w:fldChar>
      </w:r>
      <w:r w:rsidR="00CA6B83" w:rsidRPr="00FA613E">
        <w:instrText xml:space="preserve"> ADDIN EN.CITE.DATA </w:instrText>
      </w:r>
      <w:r w:rsidR="00CA6B83" w:rsidRPr="00FA613E">
        <w:fldChar w:fldCharType="end"/>
      </w:r>
      <w:r w:rsidR="006909D6" w:rsidRPr="00FA613E">
        <w:fldChar w:fldCharType="separate"/>
      </w:r>
      <w:r w:rsidR="00CA6B83" w:rsidRPr="00FA613E">
        <w:rPr>
          <w:noProof/>
        </w:rPr>
        <w:t>(64-66)</w:t>
      </w:r>
      <w:r w:rsidR="006909D6" w:rsidRPr="00FA613E">
        <w:fldChar w:fldCharType="end"/>
      </w:r>
      <w:r w:rsidR="00006E04" w:rsidRPr="00FA613E">
        <w:t>.</w:t>
      </w:r>
      <w:r w:rsidR="005B7A3C" w:rsidRPr="00FA613E">
        <w:t xml:space="preserve"> </w:t>
      </w:r>
      <w:r w:rsidR="009547F7" w:rsidRPr="00FA613E">
        <w:t xml:space="preserve">Direct binding of </w:t>
      </w:r>
      <w:r w:rsidR="00580274" w:rsidRPr="00FA613E">
        <w:t xml:space="preserve">PU.1 </w:t>
      </w:r>
      <w:r w:rsidR="00757344" w:rsidRPr="00FA613E">
        <w:t xml:space="preserve">to the </w:t>
      </w:r>
      <w:r w:rsidR="006E7082" w:rsidRPr="00FA613E">
        <w:t xml:space="preserve">mouse </w:t>
      </w:r>
      <w:r w:rsidR="00757344" w:rsidRPr="00FA613E">
        <w:t>FcγRIIB promoter</w:t>
      </w:r>
      <w:r w:rsidR="009547F7" w:rsidRPr="00FA613E">
        <w:t xml:space="preserve"> has been observed experimentally </w:t>
      </w:r>
      <w:r w:rsidR="009547F7" w:rsidRPr="00FA613E">
        <w:fldChar w:fldCharType="begin"/>
      </w:r>
      <w:r w:rsidR="009547F7" w:rsidRPr="00FA613E">
        <w:instrText xml:space="preserve"> ADDIN EN.CITE &lt;EndNote&gt;&lt;Cite&gt;&lt;Author&gt;Houston&lt;/Author&gt;&lt;Year&gt;2007&lt;/Year&gt;&lt;RecNum&gt;55&lt;/RecNum&gt;&lt;DisplayText&gt;(64)&lt;/DisplayText&gt;&lt;record&gt;&lt;rec-number&gt;55&lt;/rec-number&gt;&lt;foreign-keys&gt;&lt;key app="EN" db-id="rrwwfarx4r2203e50sfptex6w2wapxsev9r0" timestamp="1725541713"&gt;55&lt;/key&gt;&lt;/foreign-keys&gt;&lt;ref-type name="Journal Article"&gt;17&lt;/ref-type&gt;&lt;contributors&gt;&lt;authors&gt;&lt;author&gt;Houston, I. B.&lt;/author&gt;&lt;author&gt;Kamath, M. B.&lt;/author&gt;&lt;author&gt;Schweitzer, B. L.&lt;/author&gt;&lt;author&gt;Chlon, T. M.&lt;/author&gt;&lt;author&gt;DeKoter, R. P.&lt;/author&gt;&lt;/authors&gt;&lt;/contributors&gt;&lt;auth-address&gt;Univ Cincinnati, Coll Med, Dept Mol Genet Biochem &amp;amp; Microbiol, Cincinnati, OH 45267 USA&lt;/auth-address&gt;&lt;titles&gt;&lt;title&gt;Reduction in PU.1 activity results in a block to B-cell development, abnormal myeloid proliferation, and neonatal lethality&lt;/title&gt;&lt;secondary-title&gt;Experimental Hematology&lt;/secondary-title&gt;&lt;alt-title&gt;Exp Hematol&lt;/alt-title&gt;&lt;/titles&gt;&lt;pages&gt;1056-1068&lt;/pages&gt;&lt;volume&gt;35&lt;/volume&gt;&lt;number&gt;7&lt;/number&gt;&lt;keywords&gt;&lt;keyword&gt;transcription factor pu.1&lt;/keyword&gt;&lt;keyword&gt;hematopoietic progenitors&lt;/keyword&gt;&lt;keyword&gt;gene-expression&lt;/keyword&gt;&lt;keyword&gt;gm-csf&lt;/keyword&gt;&lt;keyword&gt;macrophage&lt;/keyword&gt;&lt;keyword&gt;mice&lt;/keyword&gt;&lt;keyword&gt;roles&lt;/keyword&gt;&lt;/keywords&gt;&lt;dates&gt;&lt;year&gt;2007&lt;/year&gt;&lt;pub-dates&gt;&lt;date&gt;Jul&lt;/date&gt;&lt;/pub-dates&gt;&lt;/dates&gt;&lt;isbn&gt;0301-472x&lt;/isbn&gt;&lt;accession-num&gt;WOS:000247801000006&lt;/accession-num&gt;&lt;urls&gt;&lt;related-urls&gt;&lt;url&gt;&amp;lt;Go to ISI&amp;gt;://WOS:000247801000006&lt;/url&gt;&lt;/related-urls&gt;&lt;/urls&gt;&lt;electronic-resource-num&gt;10.1016/j.exphem.2007.04.005&lt;/electronic-resource-num&gt;&lt;language&gt;English&lt;/language&gt;&lt;/record&gt;&lt;/Cite&gt;&lt;/EndNote&gt;</w:instrText>
      </w:r>
      <w:r w:rsidR="009547F7" w:rsidRPr="00FA613E">
        <w:fldChar w:fldCharType="separate"/>
      </w:r>
      <w:r w:rsidR="009547F7" w:rsidRPr="00FA613E">
        <w:rPr>
          <w:noProof/>
        </w:rPr>
        <w:t>(64)</w:t>
      </w:r>
      <w:r w:rsidR="009547F7" w:rsidRPr="00FA613E">
        <w:fldChar w:fldCharType="end"/>
      </w:r>
      <w:r w:rsidR="009547F7" w:rsidRPr="00FA613E">
        <w:t>, whilst</w:t>
      </w:r>
      <w:r w:rsidR="00757344" w:rsidRPr="00FA613E">
        <w:t xml:space="preserve"> significant decrease</w:t>
      </w:r>
      <w:r w:rsidR="004D220A" w:rsidRPr="00FA613E">
        <w:t>s</w:t>
      </w:r>
      <w:r w:rsidR="00757344" w:rsidRPr="00FA613E">
        <w:t xml:space="preserve"> in FcγRIIB expression </w:t>
      </w:r>
      <w:r w:rsidR="00E52AE0" w:rsidRPr="00FA613E">
        <w:t xml:space="preserve">were also evident </w:t>
      </w:r>
      <w:r w:rsidR="00757344" w:rsidRPr="00FA613E">
        <w:t xml:space="preserve">in mice with </w:t>
      </w:r>
      <w:r w:rsidR="00A32FB6" w:rsidRPr="00FA613E">
        <w:t>reduced</w:t>
      </w:r>
      <w:r w:rsidR="00757344" w:rsidRPr="00FA613E">
        <w:t xml:space="preserve"> PU.1 expression</w:t>
      </w:r>
      <w:r w:rsidR="00006E04" w:rsidRPr="00FA613E">
        <w:t xml:space="preserve"> </w:t>
      </w:r>
      <w:r w:rsidR="006909D6" w:rsidRPr="00FA613E">
        <w:fldChar w:fldCharType="begin">
          <w:fldData xml:space="preserve">PEVuZE5vdGU+PENpdGU+PEF1dGhvcj5Ib3VzdG9uPC9BdXRob3I+PFllYXI+MjAwNzwvWWVhcj48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=
</w:fldData>
        </w:fldChar>
      </w:r>
      <w:r w:rsidR="00CA6B83" w:rsidRPr="00FA613E">
        <w:instrText xml:space="preserve"> ADDIN EN.CITE </w:instrText>
      </w:r>
      <w:r w:rsidR="00CA6B83" w:rsidRPr="00FA613E">
        <w:fldChar w:fldCharType="begin">
          <w:fldData xml:space="preserve">PEVuZE5vdGU+PENpdGU+PEF1dGhvcj5Ib3VzdG9uPC9BdXRob3I+PFllYXI+MjAwNzwvWWVhcj48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=
</w:fldData>
        </w:fldChar>
      </w:r>
      <w:r w:rsidR="00CA6B83" w:rsidRPr="00FA613E">
        <w:instrText xml:space="preserve"> ADDIN EN.CITE.DATA </w:instrText>
      </w:r>
      <w:r w:rsidR="00CA6B83" w:rsidRPr="00FA613E">
        <w:fldChar w:fldCharType="end"/>
      </w:r>
      <w:r w:rsidR="006909D6" w:rsidRPr="00FA613E">
        <w:fldChar w:fldCharType="separate"/>
      </w:r>
      <w:r w:rsidR="00CA6B83" w:rsidRPr="00FA613E">
        <w:rPr>
          <w:noProof/>
        </w:rPr>
        <w:t>(64, 65)</w:t>
      </w:r>
      <w:r w:rsidR="006909D6" w:rsidRPr="00FA613E">
        <w:fldChar w:fldCharType="end"/>
      </w:r>
      <w:r w:rsidR="00006E04" w:rsidRPr="00FA613E">
        <w:t>.</w:t>
      </w:r>
      <w:r w:rsidR="63B1B8FD" w:rsidRPr="00FA613E">
        <w:t xml:space="preserve"> </w:t>
      </w:r>
    </w:p>
    <w:p w14:paraId="3BA9788D" w14:textId="20373F9A" w:rsidR="00954913" w:rsidRPr="00FA613E" w:rsidRDefault="00954913" w:rsidP="00954913">
      <w:pPr>
        <w:spacing w:line="480" w:lineRule="auto"/>
      </w:pPr>
      <w:r w:rsidRPr="00FA613E">
        <w:t xml:space="preserve">In mice, PU.1 is broadly expressed within progenitor and mature hematopoietic cells, with its expression level a key determinant of the hematopoietic lineage adopted </w:t>
      </w:r>
      <w:r w:rsidRPr="00FA613E">
        <w:fldChar w:fldCharType="begin">
          <w:fldData xml:space="preserve">PEVuZE5vdGU+PENpdGU+PEF1dGhvcj5OdXR0PC9BdXRob3I+PFllYXI+MjAwNTwvWWVhcj48UmVj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NDM5LTE0NDE8L3BhZ2Vz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</w:fldData>
        </w:fldChar>
      </w:r>
      <w:r w:rsidRPr="00FA613E">
        <w:instrText xml:space="preserve"> ADDIN EN.CITE </w:instrText>
      </w:r>
      <w:r w:rsidRPr="00FA613E">
        <w:fldChar w:fldCharType="begin">
          <w:fldData xml:space="preserve">PEVuZE5vdGU+PENpdGU+PEF1dGhvcj5OdXR0PC9BdXRob3I+PFllYXI+MjAwNTwvWWVhcj48UmVj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NDM5LTE0NDE8L3BhZ2Vz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</w:fldData>
        </w:fldChar>
      </w:r>
      <w:r w:rsidRPr="00FA613E">
        <w:instrText xml:space="preserve"> ADDIN EN.CITE.DATA </w:instrText>
      </w:r>
      <w:r w:rsidRPr="00FA613E">
        <w:fldChar w:fldCharType="end"/>
      </w:r>
      <w:r w:rsidRPr="00FA613E">
        <w:fldChar w:fldCharType="separate"/>
      </w:r>
      <w:r w:rsidRPr="00FA613E">
        <w:rPr>
          <w:noProof/>
        </w:rPr>
        <w:t>(90-92)</w:t>
      </w:r>
      <w:r w:rsidRPr="00FA613E">
        <w:fldChar w:fldCharType="end"/>
      </w:r>
      <w:r w:rsidRPr="00FA613E">
        <w:t xml:space="preserve">. Germline and conditional knockout studies have identified PU.1 as a master regulator of haematopoiesis </w:t>
      </w:r>
      <w:r w:rsidRPr="00FA613E">
        <w:fldChar w:fldCharType="begin">
          <w:fldData xml:space="preserve">PEVuZE5vdGU+PENpdGU+PEF1dGhvcj5NY0tlcmNoZXI8L0F1dGhvcj48WWVhcj4xOTk2PC9ZZWFy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E1NzMtMTU3NzwvcGFnZXM+PHZvbHVt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=
</w:fldData>
        </w:fldChar>
      </w:r>
      <w:r w:rsidRPr="00FA613E">
        <w:instrText xml:space="preserve"> ADDIN EN.CITE </w:instrText>
      </w:r>
      <w:r w:rsidRPr="00FA613E">
        <w:fldChar w:fldCharType="begin">
          <w:fldData xml:space="preserve">PEVuZE5vdGU+PENpdGU+PEF1dGhvcj5NY0tlcmNoZXI8L0F1dGhvcj48WWVhcj4xOTk2PC9ZZWFy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E1NzMtMTU3NzwvcGFnZXM+PHZvbHVt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=
</w:fldData>
        </w:fldChar>
      </w:r>
      <w:r w:rsidRPr="00FA613E">
        <w:instrText xml:space="preserve"> ADDIN EN.CITE.DATA </w:instrText>
      </w:r>
      <w:r w:rsidRPr="00FA613E">
        <w:fldChar w:fldCharType="end"/>
      </w:r>
      <w:r w:rsidRPr="00FA613E">
        <w:fldChar w:fldCharType="separate"/>
      </w:r>
      <w:r w:rsidRPr="00FA613E">
        <w:rPr>
          <w:noProof/>
        </w:rPr>
        <w:t>(93, 94)</w:t>
      </w:r>
      <w:r w:rsidRPr="00FA613E">
        <w:fldChar w:fldCharType="end"/>
      </w:r>
      <w:r w:rsidRPr="00FA613E">
        <w:t xml:space="preserve"> responsible for regulation of myriad immune-associated target genes </w:t>
      </w:r>
      <w:r w:rsidRPr="00FA613E">
        <w:fldChar w:fldCharType="begin">
          <w:fldData xml:space="preserve">PEVuZE5vdGU+PENpdGU+PEF1dGhvcj5MaTwvQXV0aG9yPjxZZWFyPjIwMjA8L1llYXI+PFJlY051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</w:fldData>
        </w:fldChar>
      </w:r>
      <w:r w:rsidRPr="00FA613E">
        <w:instrText xml:space="preserve"> ADDIN EN.CITE </w:instrText>
      </w:r>
      <w:r w:rsidRPr="00FA613E">
        <w:fldChar w:fldCharType="begin">
          <w:fldData xml:space="preserve">PEVuZE5vdGU+PENpdGU+PEF1dGhvcj5MaTwvQXV0aG9yPjxZZWFyPjIwMjA8L1llYXI+PFJlY051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</w:fldData>
        </w:fldChar>
      </w:r>
      <w:r w:rsidRPr="00FA613E">
        <w:instrText xml:space="preserve"> ADDIN EN.CITE.DATA </w:instrText>
      </w:r>
      <w:r w:rsidRPr="00FA613E">
        <w:fldChar w:fldCharType="end"/>
      </w:r>
      <w:r w:rsidRPr="00FA613E">
        <w:fldChar w:fldCharType="separate"/>
      </w:r>
      <w:r w:rsidRPr="00FA613E">
        <w:rPr>
          <w:noProof/>
        </w:rPr>
        <w:t>(65, 95, 96)</w:t>
      </w:r>
      <w:r w:rsidRPr="00FA613E">
        <w:fldChar w:fldCharType="end"/>
      </w:r>
      <w:r w:rsidRPr="00FA613E">
        <w:t>. Indeed, PU.1 is implicated in regulation of nearly all myeloid</w:t>
      </w:r>
      <w:r w:rsidR="00896114" w:rsidRPr="00FA613E">
        <w:t xml:space="preserve"> gene</w:t>
      </w:r>
      <w:r w:rsidRPr="00FA613E">
        <w:t xml:space="preserve"> promoters lacking a TATA box through recruitment of TATA binding protein (TBP), CBP/p300, BRD4 and other components of the basal transcriptional machinery </w:t>
      </w:r>
      <w:r w:rsidRPr="00FA613E">
        <w:fldChar w:fldCharType="begin">
          <w:fldData xml:space="preserve">PEVuZE5vdGU+PENpdGU+PEF1dGhvcj5HdXB0YTwvQXV0aG9yPjxZZWFyPjIwMDk8L1llYXI+PFJl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xNDk1LTE1MDE8L3BhZ2VzPjx2b2x1bWU+MTg8L3ZvbHVtZT48bnVtYmVyPjc8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</w:fldData>
        </w:fldChar>
      </w:r>
      <w:r w:rsidRPr="00FA613E">
        <w:instrText xml:space="preserve"> ADDIN EN.CITE </w:instrText>
      </w:r>
      <w:r w:rsidRPr="00FA613E">
        <w:fldChar w:fldCharType="begin">
          <w:fldData xml:space="preserve">PEVuZE5vdGU+PENpdGU+PEF1dGhvcj5HdXB0YTwvQXV0aG9yPjxZZWFyPjIwMDk8L1llYXI+PFJl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xNDk1LTE1MDE8L3BhZ2VzPjx2b2x1bWU+MTg8L3ZvbHVtZT48bnVtYmVyPjc8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</w:fldData>
        </w:fldChar>
      </w:r>
      <w:r w:rsidRPr="00FA613E">
        <w:instrText xml:space="preserve"> ADDIN EN.CITE.DATA </w:instrText>
      </w:r>
      <w:r w:rsidRPr="00FA613E">
        <w:fldChar w:fldCharType="end"/>
      </w:r>
      <w:r w:rsidRPr="00FA613E">
        <w:fldChar w:fldCharType="separate"/>
      </w:r>
      <w:r w:rsidRPr="00FA613E">
        <w:rPr>
          <w:noProof/>
        </w:rPr>
        <w:t>(67, 78, 79)</w:t>
      </w:r>
      <w:r w:rsidRPr="00FA613E">
        <w:fldChar w:fldCharType="end"/>
      </w:r>
      <w:r w:rsidRPr="00FA613E">
        <w:t xml:space="preserve">. PU.1 is capable of pioneer TF activity </w:t>
      </w:r>
      <w:r w:rsidRPr="00FA613E">
        <w:fldChar w:fldCharType="begin">
          <w:fldData xml:space="preserve">PEVuZE5vdGU+PENpdGU+PEF1dGhvcj5CYXJyYWw8L0F1dGhvcj48WWVhcj4yMDI0PC9ZZWFyPjxS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</w:fldData>
        </w:fldChar>
      </w:r>
      <w:r w:rsidRPr="00FA613E">
        <w:instrText xml:space="preserve"> ADDIN EN.CITE </w:instrText>
      </w:r>
      <w:r w:rsidRPr="00FA613E">
        <w:fldChar w:fldCharType="begin">
          <w:fldData xml:space="preserve">PEVuZE5vdGU+PENpdGU+PEF1dGhvcj5CYXJyYWw8L0F1dGhvcj48WWVhcj4yMDI0PC9ZZWFyPjxS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</w:fldData>
        </w:fldChar>
      </w:r>
      <w:r w:rsidRPr="00FA613E">
        <w:instrText xml:space="preserve"> ADDIN EN.CITE.DATA </w:instrText>
      </w:r>
      <w:r w:rsidRPr="00FA613E">
        <w:fldChar w:fldCharType="end"/>
      </w:r>
      <w:r w:rsidRPr="00FA613E">
        <w:fldChar w:fldCharType="separate"/>
      </w:r>
      <w:r w:rsidRPr="00FA613E">
        <w:rPr>
          <w:noProof/>
        </w:rPr>
        <w:t>(97, 98)</w:t>
      </w:r>
      <w:r w:rsidRPr="00FA613E">
        <w:fldChar w:fldCharType="end"/>
      </w:r>
      <w:r w:rsidRPr="00FA613E">
        <w:t xml:space="preserve"> but may also act alongside additional factors at low affinity sites that require a pre-prepared chromatin context for transactivation </w:t>
      </w:r>
      <w:r w:rsidRPr="00FA613E">
        <w:fldChar w:fldCharType="begin">
          <w:fldData xml:space="preserve">PEVuZE5vdGU+PENpdGU+PEF1dGhvcj5MaTwvQXV0aG9yPjxZZWFyPjIwMjA8L1llYXI+PFJlY051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</w:fldData>
        </w:fldChar>
      </w:r>
      <w:r w:rsidRPr="00FA613E">
        <w:instrText xml:space="preserve"> ADDIN EN.CITE </w:instrText>
      </w:r>
      <w:r w:rsidRPr="00FA613E">
        <w:fldChar w:fldCharType="begin">
          <w:fldData xml:space="preserve">PEVuZE5vdGU+PENpdGU+PEF1dGhvcj5MaTwvQXV0aG9yPjxZZWFyPjIwMjA8L1llYXI+PFJlY051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</w:fldData>
        </w:fldChar>
      </w:r>
      <w:r w:rsidRPr="00FA613E">
        <w:instrText xml:space="preserve"> ADDIN EN.CITE.DATA </w:instrText>
      </w:r>
      <w:r w:rsidRPr="00FA613E">
        <w:fldChar w:fldCharType="end"/>
      </w:r>
      <w:r w:rsidRPr="00FA613E">
        <w:fldChar w:fldCharType="separate"/>
      </w:r>
      <w:r w:rsidRPr="00FA613E">
        <w:rPr>
          <w:noProof/>
        </w:rPr>
        <w:t>(95, 98)</w:t>
      </w:r>
      <w:r w:rsidRPr="00FA613E">
        <w:fldChar w:fldCharType="end"/>
      </w:r>
      <w:r w:rsidRPr="00FA613E">
        <w:t xml:space="preserve">.  </w:t>
      </w:r>
    </w:p>
    <w:p w14:paraId="4D8E80F0" w14:textId="649F7C98" w:rsidR="00980FDE" w:rsidRPr="00FA613E" w:rsidRDefault="00780ADC" w:rsidP="00980FDE">
      <w:pPr>
        <w:spacing w:line="480" w:lineRule="auto"/>
      </w:pPr>
      <w:r w:rsidRPr="00FA613E">
        <w:t xml:space="preserve">In </w:t>
      </w:r>
      <w:r w:rsidR="00954913" w:rsidRPr="00FA613E">
        <w:t>murine</w:t>
      </w:r>
      <w:r w:rsidRPr="00FA613E">
        <w:t xml:space="preserve"> B-cells, </w:t>
      </w:r>
      <w:r w:rsidR="0FDF93E3" w:rsidRPr="00FA613E">
        <w:t>SPIB appears to</w:t>
      </w:r>
      <w:r w:rsidR="004D220A" w:rsidRPr="00FA613E">
        <w:t xml:space="preserve"> </w:t>
      </w:r>
      <w:r w:rsidR="0FDF93E3" w:rsidRPr="00FA613E">
        <w:t>co-operat</w:t>
      </w:r>
      <w:r w:rsidR="004D220A" w:rsidRPr="00FA613E">
        <w:t>e with PU.1 to</w:t>
      </w:r>
      <w:r w:rsidRPr="00FA613E">
        <w:t xml:space="preserve"> transactivate</w:t>
      </w:r>
      <w:r w:rsidR="00FC68C4" w:rsidRPr="00FA613E">
        <w:t xml:space="preserve"> and drive</w:t>
      </w:r>
      <w:r w:rsidR="0FDF93E3" w:rsidRPr="00FA613E">
        <w:t xml:space="preserve"> FcγRIIB</w:t>
      </w:r>
      <w:r w:rsidR="00FC68C4" w:rsidRPr="00FA613E">
        <w:t xml:space="preserve"> expression</w:t>
      </w:r>
      <w:r w:rsidR="0FDF93E3" w:rsidRPr="00FA613E">
        <w:t xml:space="preserve"> </w:t>
      </w:r>
      <w:r w:rsidR="006909D6" w:rsidRPr="00FA613E">
        <w:fldChar w:fldCharType="begin">
          <w:fldData xml:space="preserve">PEVuZE5vdGU+PENpdGU+PEF1dGhvcj5XaWxsaXM8L0F1dGhvcj48WWVhcj4yMDE3PC9ZZWFyPjxS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</w:fldData>
        </w:fldChar>
      </w:r>
      <w:r w:rsidR="00CA6B83" w:rsidRPr="00FA613E">
        <w:instrText xml:space="preserve"> ADDIN EN.CITE </w:instrText>
      </w:r>
      <w:r w:rsidR="00CA6B83" w:rsidRPr="00FA613E">
        <w:fldChar w:fldCharType="begin">
          <w:fldData xml:space="preserve">PEVuZE5vdGU+PENpdGU+PEF1dGhvcj5XaWxsaXM8L0F1dGhvcj48WWVhcj4yMDE3PC9ZZWFyPjxS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</w:fldData>
        </w:fldChar>
      </w:r>
      <w:r w:rsidR="00CA6B83" w:rsidRPr="00FA613E">
        <w:instrText xml:space="preserve"> ADDIN EN.CITE.DATA </w:instrText>
      </w:r>
      <w:r w:rsidR="00CA6B83" w:rsidRPr="00FA613E">
        <w:fldChar w:fldCharType="end"/>
      </w:r>
      <w:r w:rsidR="006909D6" w:rsidRPr="00FA613E">
        <w:fldChar w:fldCharType="separate"/>
      </w:r>
      <w:r w:rsidR="00CA6B83" w:rsidRPr="00FA613E">
        <w:rPr>
          <w:noProof/>
        </w:rPr>
        <w:t>(65)</w:t>
      </w:r>
      <w:r w:rsidR="006909D6" w:rsidRPr="00FA613E">
        <w:fldChar w:fldCharType="end"/>
      </w:r>
      <w:r w:rsidR="00006E04" w:rsidRPr="00FA613E">
        <w:t>.</w:t>
      </w:r>
      <w:r w:rsidR="00CB0072" w:rsidRPr="00FA613E">
        <w:t xml:space="preserve"> As a c</w:t>
      </w:r>
      <w:r w:rsidR="001857CD" w:rsidRPr="00FA613E">
        <w:t>onsequen</w:t>
      </w:r>
      <w:r w:rsidR="00CB0072" w:rsidRPr="00FA613E">
        <w:t>ce of this functional redundancy</w:t>
      </w:r>
      <w:r w:rsidR="00980FDE" w:rsidRPr="00FA613E">
        <w:t xml:space="preserve">, the latter stages of </w:t>
      </w:r>
      <w:r w:rsidR="003A0CD1" w:rsidRPr="00FA613E">
        <w:t xml:space="preserve">murine </w:t>
      </w:r>
      <w:r w:rsidR="00980FDE" w:rsidRPr="00FA613E">
        <w:t xml:space="preserve">B-lymphopoiesis </w:t>
      </w:r>
      <w:r w:rsidR="00980FDE" w:rsidRPr="00FA613E">
        <w:lastRenderedPageBreak/>
        <w:t xml:space="preserve">are largely unaffected by PU.1 deletion </w:t>
      </w:r>
      <w:r w:rsidR="00980FDE" w:rsidRPr="00FA613E">
        <w:fldChar w:fldCharType="begin">
          <w:fldData xml:space="preserve">PEVuZE5vdGU+PENpdGU+PEF1dGhvcj5Jd2FzYWtpPC9BdXRob3I+PFllYXI+MjAwNTwvWWVhcj48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E1OTAtMTYwMDwvcGFnZXM+PHZvbHVtZT4xMDY8L3ZvbHVtZT48bnVtYmVyPjU8L251bWJlcj48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MDgzLTIwOTA8L3BhZ2VzPjx2b2x1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</w:fldData>
        </w:fldChar>
      </w:r>
      <w:r w:rsidR="00954913" w:rsidRPr="00FA613E">
        <w:instrText xml:space="preserve"> ADDIN EN.CITE </w:instrText>
      </w:r>
      <w:r w:rsidR="00954913" w:rsidRPr="00FA613E">
        <w:fldChar w:fldCharType="begin">
          <w:fldData xml:space="preserve">PEVuZE5vdGU+PENpdGU+PEF1dGhvcj5Jd2FzYWtpPC9BdXRob3I+PFllYXI+MjAwNTwvWWVhcj48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E1OTAtMTYwMDwvcGFnZXM+PHZvbHVtZT4xMDY8L3ZvbHVtZT48bnVtYmVyPjU8L251bWJlcj48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MDgzLTIwOTA8L3BhZ2VzPjx2b2x1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</w:fldData>
        </w:fldChar>
      </w:r>
      <w:r w:rsidR="00954913" w:rsidRPr="00FA613E">
        <w:instrText xml:space="preserve"> ADDIN EN.CITE.DATA </w:instrText>
      </w:r>
      <w:r w:rsidR="00954913" w:rsidRPr="00FA613E">
        <w:fldChar w:fldCharType="end"/>
      </w:r>
      <w:r w:rsidR="00980FDE" w:rsidRPr="00FA613E">
        <w:fldChar w:fldCharType="separate"/>
      </w:r>
      <w:r w:rsidR="00954913" w:rsidRPr="00FA613E">
        <w:rPr>
          <w:noProof/>
        </w:rPr>
        <w:t>(99, 100)</w:t>
      </w:r>
      <w:r w:rsidR="00980FDE" w:rsidRPr="00FA613E">
        <w:fldChar w:fldCharType="end"/>
      </w:r>
      <w:r w:rsidR="00980FDE" w:rsidRPr="00FA613E">
        <w:t xml:space="preserve">.  </w:t>
      </w:r>
      <w:r w:rsidR="006C6181" w:rsidRPr="00FA613E">
        <w:t>Instead</w:t>
      </w:r>
      <w:r w:rsidR="005D1F63" w:rsidRPr="00FA613E">
        <w:t>,</w:t>
      </w:r>
      <w:r w:rsidR="00980FDE" w:rsidRPr="00FA613E">
        <w:t xml:space="preserve"> combined loss of PU.1 and SPIB </w:t>
      </w:r>
      <w:r w:rsidR="006C6181" w:rsidRPr="00FA613E">
        <w:t xml:space="preserve">is required to </w:t>
      </w:r>
      <w:r w:rsidR="00980FDE" w:rsidRPr="00FA613E">
        <w:t>reveal</w:t>
      </w:r>
      <w:r w:rsidR="006C6181" w:rsidRPr="00FA613E">
        <w:t xml:space="preserve"> functional</w:t>
      </w:r>
      <w:r w:rsidR="00980FDE" w:rsidRPr="00FA613E">
        <w:t xml:space="preserve"> defects in</w:t>
      </w:r>
      <w:r w:rsidR="000A4639" w:rsidRPr="00FA613E">
        <w:t xml:space="preserve"> mature B-cell</w:t>
      </w:r>
      <w:r w:rsidR="006C6181" w:rsidRPr="00FA613E">
        <w:t>s</w:t>
      </w:r>
      <w:r w:rsidR="00980FDE" w:rsidRPr="00FA613E">
        <w:t xml:space="preserve"> </w:t>
      </w:r>
      <w:r w:rsidR="00980FDE" w:rsidRPr="00FA613E">
        <w:fldChar w:fldCharType="begin">
          <w:fldData xml:space="preserve">PEVuZE5vdGU+PENpdGU+PEF1dGhvcj5XaWxsaXM8L0F1dGhvcj48WWVhcj4yMDE3PC9ZZWFyPjxS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</w:fldData>
        </w:fldChar>
      </w:r>
      <w:r w:rsidR="00954913" w:rsidRPr="00FA613E">
        <w:instrText xml:space="preserve"> ADDIN EN.CITE </w:instrText>
      </w:r>
      <w:r w:rsidR="00954913" w:rsidRPr="00FA613E">
        <w:fldChar w:fldCharType="begin">
          <w:fldData xml:space="preserve">PEVuZE5vdGU+PENpdGU+PEF1dGhvcj5XaWxsaXM8L0F1dGhvcj48WWVhcj4yMDE3PC9ZZWFyPjxS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</w:fldData>
        </w:fldChar>
      </w:r>
      <w:r w:rsidR="00954913" w:rsidRPr="00FA613E">
        <w:instrText xml:space="preserve"> ADDIN EN.CITE.DATA </w:instrText>
      </w:r>
      <w:r w:rsidR="00954913" w:rsidRPr="00FA613E">
        <w:fldChar w:fldCharType="end"/>
      </w:r>
      <w:r w:rsidR="00980FDE" w:rsidRPr="00FA613E">
        <w:fldChar w:fldCharType="separate"/>
      </w:r>
      <w:r w:rsidR="00954913" w:rsidRPr="00FA613E">
        <w:rPr>
          <w:noProof/>
        </w:rPr>
        <w:t>(65, 101)</w:t>
      </w:r>
      <w:r w:rsidR="00980FDE" w:rsidRPr="00FA613E">
        <w:fldChar w:fldCharType="end"/>
      </w:r>
      <w:r w:rsidR="00980FDE" w:rsidRPr="00FA613E">
        <w:t xml:space="preserve">. </w:t>
      </w:r>
      <w:r w:rsidR="008A630E" w:rsidRPr="00FA613E">
        <w:t>Despite this</w:t>
      </w:r>
      <w:r w:rsidR="00980FDE" w:rsidRPr="00FA613E">
        <w:t>, SPIB knock-in into the PU.1 locus is unable to rescue the arrest in</w:t>
      </w:r>
      <w:r w:rsidR="003C4F8B" w:rsidRPr="00FA613E">
        <w:t xml:space="preserve"> murine</w:t>
      </w:r>
      <w:r w:rsidR="00980FDE" w:rsidRPr="00FA613E">
        <w:t xml:space="preserve"> B-lymphopoiesis associated with loss of PU.1 function </w:t>
      </w:r>
      <w:r w:rsidR="00980FDE" w:rsidRPr="00FA613E">
        <w:fldChar w:fldCharType="begin"/>
      </w:r>
      <w:r w:rsidR="00954913" w:rsidRPr="00FA613E">
        <w:instrText xml:space="preserve"> ADDIN EN.CITE &lt;EndNote&gt;&lt;Cite&gt;&lt;Author&gt;Dahl&lt;/Author&gt;&lt;Year&gt;2002&lt;/Year&gt;&lt;RecNum&gt;111&lt;/RecNum&gt;&lt;DisplayText&gt;(102)&lt;/DisplayText&gt;&lt;record&gt;&lt;rec-number&gt;111&lt;/rec-number&gt;&lt;foreign-keys&gt;&lt;key app="EN" db-id="rrwwfarx4r2203e50sfptex6w2wapxsev9r0" timestamp="1729070782"&gt;111&lt;/key&gt;&lt;/foreign-keys&gt;&lt;ref-type name="Journal Article"&gt;17&lt;/ref-type&gt;&lt;contributors&gt;&lt;authors&gt;&lt;author&gt;Dahl, R.&lt;/author&gt;&lt;author&gt;Ramirez-Bergeron, D. L.&lt;/author&gt;&lt;author&gt;Rao, S.&lt;/author&gt;&lt;author&gt;Simon, M. C.&lt;/author&gt;&lt;/authors&gt;&lt;/contributors&gt;&lt;auth-address&gt;Univ Penn, Sch Med, Abramson Family Canc Res Inst, Philadelphia, PA 19104 USA&amp;#xD;Univ Penn, Sch Med, Howard Hughes Med Inst, Philadelphia, PA 19104 USA&amp;#xD;Univ Chicago, Dept Pathol, Chicago, IL 60637 USA&lt;/auth-address&gt;&lt;titles&gt;&lt;title&gt;Spi-B can functionally replace PU.1 in myeloid but not lymphoid development&lt;/title&gt;&lt;secondary-title&gt;Embo Journal&lt;/secondary-title&gt;&lt;alt-title&gt;Embo J&lt;/alt-title&gt;&lt;/titles&gt;&lt;periodical&gt;&lt;full-title&gt;Embo Journal&lt;/full-title&gt;&lt;abbr-1&gt;Embo J&lt;/abbr-1&gt;&lt;/periodical&gt;&lt;alt-periodical&gt;&lt;full-title&gt;Embo Journal&lt;/full-title&gt;&lt;abbr-1&gt;Embo J&lt;/abbr-1&gt;&lt;/alt-periodical&gt;&lt;pages&gt;2220-2230&lt;/pages&gt;&lt;volume&gt;21&lt;/volume&gt;&lt;number&gt;9&lt;/number&gt;&lt;keywords&gt;&lt;keyword&gt;hematopoiesis&lt;/keyword&gt;&lt;keyword&gt;pu.1&lt;/keyword&gt;&lt;keyword&gt;spi-b&lt;/keyword&gt;&lt;keyword&gt;transcription factor pu.1&lt;/keyword&gt;&lt;keyword&gt;binding-protein epsilon&lt;/keyword&gt;&lt;keyword&gt;ets protein&lt;/keyword&gt;&lt;keyword&gt;family-member&lt;/keyword&gt;&lt;keyword&gt;mice lacking&lt;/keyword&gt;&lt;keyword&gt;expression&lt;/keyword&gt;&lt;keyword&gt;cells&lt;/keyword&gt;&lt;keyword&gt;differentiation&lt;/keyword&gt;&lt;keyword&gt;domain&lt;/keyword&gt;&lt;keyword&gt;hematopoiesis&lt;/keyword&gt;&lt;/keywords&gt;&lt;dates&gt;&lt;year&gt;2002&lt;/year&gt;&lt;pub-dates&gt;&lt;date&gt;May 1&lt;/date&gt;&lt;/pub-dates&gt;&lt;/dates&gt;&lt;isbn&gt;0261-4189&lt;/isbn&gt;&lt;accession-num&gt;WOS:000175393700018&lt;/accession-num&gt;&lt;urls&gt;&lt;related-urls&gt;&lt;url&gt;&lt;style face="underline" font="default" size="100%"&gt;&amp;lt;Go to ISI&amp;gt;://WOS:000175393700018&lt;/style&gt;&lt;/url&gt;&lt;/related-urls&gt;&lt;/urls&gt;&lt;electronic-resource-num&gt;10.1093/emboj/21.9.2220&lt;/electronic-resource-num&gt;&lt;language&gt;English&lt;/language&gt;&lt;/record&gt;&lt;/Cite&gt;&lt;/EndNote&gt;</w:instrText>
      </w:r>
      <w:r w:rsidR="00980FDE" w:rsidRPr="00FA613E">
        <w:fldChar w:fldCharType="separate"/>
      </w:r>
      <w:r w:rsidR="00954913" w:rsidRPr="00FA613E">
        <w:rPr>
          <w:noProof/>
        </w:rPr>
        <w:t>(102)</w:t>
      </w:r>
      <w:r w:rsidR="00980FDE" w:rsidRPr="00FA613E">
        <w:fldChar w:fldCharType="end"/>
      </w:r>
      <w:r w:rsidR="00980FDE" w:rsidRPr="00FA613E">
        <w:t xml:space="preserve">. Consequently, although SPIB and PU.1 redundancy is evident in driving mature B-cell function, they are clearly non-redundant during early lymphopoiesis </w:t>
      </w:r>
      <w:r w:rsidR="00980FDE" w:rsidRPr="00FA613E">
        <w:fldChar w:fldCharType="begin"/>
      </w:r>
      <w:r w:rsidR="00954913" w:rsidRPr="00FA613E">
        <w:instrText xml:space="preserve"> ADDIN EN.CITE &lt;EndNote&gt;&lt;Cite&gt;&lt;Author&gt;Dahl&lt;/Author&gt;&lt;Year&gt;2002&lt;/Year&gt;&lt;RecNum&gt;111&lt;/RecNum&gt;&lt;DisplayText&gt;(102)&lt;/DisplayText&gt;&lt;record&gt;&lt;rec-number&gt;111&lt;/rec-number&gt;&lt;foreign-keys&gt;&lt;key app="EN" db-id="rrwwfarx4r2203e50sfptex6w2wapxsev9r0" timestamp="1729070782"&gt;111&lt;/key&gt;&lt;/foreign-keys&gt;&lt;ref-type name="Journal Article"&gt;17&lt;/ref-type&gt;&lt;contributors&gt;&lt;authors&gt;&lt;author&gt;Dahl, R.&lt;/author&gt;&lt;author&gt;Ramirez-Bergeron, D. L.&lt;/author&gt;&lt;author&gt;Rao, S.&lt;/author&gt;&lt;author&gt;Simon, M. C.&lt;/author&gt;&lt;/authors&gt;&lt;/contributors&gt;&lt;auth-address&gt;Univ Penn, Sch Med, Abramson Family Canc Res Inst, Philadelphia, PA 19104 USA&amp;#xD;Univ Penn, Sch Med, Howard Hughes Med Inst, Philadelphia, PA 19104 USA&amp;#xD;Univ Chicago, Dept Pathol, Chicago, IL 60637 USA&lt;/auth-address&gt;&lt;titles&gt;&lt;title&gt;Spi-B can functionally replace PU.1 in myeloid but not lymphoid development&lt;/title&gt;&lt;secondary-title&gt;Embo Journal&lt;/secondary-title&gt;&lt;alt-title&gt;Embo J&lt;/alt-title&gt;&lt;/titles&gt;&lt;periodical&gt;&lt;full-title&gt;Embo Journal&lt;/full-title&gt;&lt;abbr-1&gt;Embo J&lt;/abbr-1&gt;&lt;/periodical&gt;&lt;alt-periodical&gt;&lt;full-title&gt;Embo Journal&lt;/full-title&gt;&lt;abbr-1&gt;Embo J&lt;/abbr-1&gt;&lt;/alt-periodical&gt;&lt;pages&gt;2220-2230&lt;/pages&gt;&lt;volume&gt;21&lt;/volume&gt;&lt;number&gt;9&lt;/number&gt;&lt;keywords&gt;&lt;keyword&gt;hematopoiesis&lt;/keyword&gt;&lt;keyword&gt;pu.1&lt;/keyword&gt;&lt;keyword&gt;spi-b&lt;/keyword&gt;&lt;keyword&gt;transcription factor pu.1&lt;/keyword&gt;&lt;keyword&gt;binding-protein epsilon&lt;/keyword&gt;&lt;keyword&gt;ets protein&lt;/keyword&gt;&lt;keyword&gt;family-member&lt;/keyword&gt;&lt;keyword&gt;mice lacking&lt;/keyword&gt;&lt;keyword&gt;expression&lt;/keyword&gt;&lt;keyword&gt;cells&lt;/keyword&gt;&lt;keyword&gt;differentiation&lt;/keyword&gt;&lt;keyword&gt;domain&lt;/keyword&gt;&lt;keyword&gt;hematopoiesis&lt;/keyword&gt;&lt;/keywords&gt;&lt;dates&gt;&lt;year&gt;2002&lt;/year&gt;&lt;pub-dates&gt;&lt;date&gt;May 1&lt;/date&gt;&lt;/pub-dates&gt;&lt;/dates&gt;&lt;isbn&gt;0261-4189&lt;/isbn&gt;&lt;accession-num&gt;WOS:000175393700018&lt;/accession-num&gt;&lt;urls&gt;&lt;related-urls&gt;&lt;url&gt;&lt;style face="underline" font="default" size="100%"&gt;&amp;lt;Go to ISI&amp;gt;://WOS:000175393700018&lt;/style&gt;&lt;/url&gt;&lt;/related-urls&gt;&lt;/urls&gt;&lt;electronic-resource-num&gt;10.1093/emboj/21.9.2220&lt;/electronic-resource-num&gt;&lt;language&gt;English&lt;/language&gt;&lt;/record&gt;&lt;/Cite&gt;&lt;/EndNote&gt;</w:instrText>
      </w:r>
      <w:r w:rsidR="00980FDE" w:rsidRPr="00FA613E">
        <w:fldChar w:fldCharType="separate"/>
      </w:r>
      <w:r w:rsidR="00954913" w:rsidRPr="00FA613E">
        <w:rPr>
          <w:noProof/>
        </w:rPr>
        <w:t>(102)</w:t>
      </w:r>
      <w:r w:rsidR="00980FDE" w:rsidRPr="00FA613E">
        <w:fldChar w:fldCharType="end"/>
      </w:r>
      <w:r w:rsidR="00980FDE" w:rsidRPr="00FA613E">
        <w:t xml:space="preserve">. </w:t>
      </w:r>
    </w:p>
    <w:p w14:paraId="77AD7A93" w14:textId="667B7820" w:rsidR="00020F7A" w:rsidRPr="00FA613E" w:rsidRDefault="00495769" w:rsidP="00020F7A">
      <w:pPr>
        <w:spacing w:line="480" w:lineRule="auto"/>
      </w:pPr>
      <w:r w:rsidRPr="00FA613E">
        <w:t xml:space="preserve">Prior to the current study, the relevance of </w:t>
      </w:r>
      <w:r w:rsidR="00DA54C8" w:rsidRPr="00FA613E">
        <w:t>PU.1 and SPIB</w:t>
      </w:r>
      <w:r w:rsidRPr="00FA613E">
        <w:t xml:space="preserve"> to human FcγRIIB promoter</w:t>
      </w:r>
      <w:r w:rsidR="00DA54C8" w:rsidRPr="00FA613E">
        <w:t xml:space="preserve"> regulation</w:t>
      </w:r>
      <w:r w:rsidRPr="00FA613E">
        <w:t xml:space="preserve"> were unclear. Nevertheless, the high similarity of </w:t>
      </w:r>
      <w:r w:rsidR="00CD12C4" w:rsidRPr="00FA613E">
        <w:t>PU.1</w:t>
      </w:r>
      <w:r w:rsidRPr="00FA613E">
        <w:t xml:space="preserve"> recognition motifs and </w:t>
      </w:r>
      <w:r w:rsidR="00CD12C4" w:rsidRPr="00FA613E">
        <w:t xml:space="preserve">FcγRIIB </w:t>
      </w:r>
      <w:r w:rsidRPr="00FA613E">
        <w:t>TSS proximal seque</w:t>
      </w:r>
      <w:r w:rsidR="002E249B" w:rsidRPr="00FA613E">
        <w:t>n</w:t>
      </w:r>
      <w:r w:rsidRPr="00FA613E">
        <w:t xml:space="preserve">ce between mouse and humans were </w:t>
      </w:r>
      <w:r w:rsidR="002E249B" w:rsidRPr="00FA613E">
        <w:t>highly suggestive</w:t>
      </w:r>
      <w:r w:rsidRPr="00FA613E">
        <w:t xml:space="preserve"> </w:t>
      </w:r>
      <w:r w:rsidRPr="00FA613E">
        <w:fldChar w:fldCharType="begin"/>
      </w:r>
      <w:r w:rsidRPr="00FA613E">
        <w:instrText xml:space="preserve"> ADDIN EN.CITE &lt;EndNote&gt;&lt;Cite&gt;&lt;Author&gt;Houston&lt;/Author&gt;&lt;Year&gt;2007&lt;/Year&gt;&lt;RecNum&gt;55&lt;/RecNum&gt;&lt;DisplayText&gt;(64)&lt;/DisplayText&gt;&lt;record&gt;&lt;rec-number&gt;55&lt;/rec-number&gt;&lt;foreign-keys&gt;&lt;key app="EN" db-id="rrwwfarx4r2203e50sfptex6w2wapxsev9r0" timestamp="1725541713"&gt;55&lt;/key&gt;&lt;/foreign-keys&gt;&lt;ref-type name="Journal Article"&gt;17&lt;/ref-type&gt;&lt;contributors&gt;&lt;authors&gt;&lt;author&gt;Houston, I. B.&lt;/author&gt;&lt;author&gt;Kamath, M. B.&lt;/author&gt;&lt;author&gt;Schweitzer, B. L.&lt;/author&gt;&lt;author&gt;Chlon, T. M.&lt;/author&gt;&lt;author&gt;DeKoter, R. P.&lt;/author&gt;&lt;/authors&gt;&lt;/contributors&gt;&lt;auth-address&gt;Univ Cincinnati, Coll Med, Dept Mol Genet Biochem &amp;amp; Microbiol, Cincinnati, OH 45267 USA&lt;/auth-address&gt;&lt;titles&gt;&lt;title&gt;Reduction in PU.1 activity results in a block to B-cell development, abnormal myeloid proliferation, and neonatal lethality&lt;/title&gt;&lt;secondary-title&gt;Experimental Hematology&lt;/secondary-title&gt;&lt;alt-title&gt;Exp Hematol&lt;/alt-title&gt;&lt;/titles&gt;&lt;pages&gt;1056-1068&lt;/pages&gt;&lt;volume&gt;35&lt;/volume&gt;&lt;number&gt;7&lt;/number&gt;&lt;keywords&gt;&lt;keyword&gt;transcription factor pu.1&lt;/keyword&gt;&lt;keyword&gt;hematopoietic progenitors&lt;/keyword&gt;&lt;keyword&gt;gene-expression&lt;/keyword&gt;&lt;keyword&gt;gm-csf&lt;/keyword&gt;&lt;keyword&gt;macrophage&lt;/keyword&gt;&lt;keyword&gt;mice&lt;/keyword&gt;&lt;keyword&gt;roles&lt;/keyword&gt;&lt;/keywords&gt;&lt;dates&gt;&lt;year&gt;2007&lt;/year&gt;&lt;pub-dates&gt;&lt;date&gt;Jul&lt;/date&gt;&lt;/pub-dates&gt;&lt;/dates&gt;&lt;isbn&gt;0301-472x&lt;/isbn&gt;&lt;accession-num&gt;WOS:000247801000006&lt;/accession-num&gt;&lt;urls&gt;&lt;related-urls&gt;&lt;url&gt;&amp;lt;Go to ISI&amp;gt;://WOS:000247801000006&lt;/url&gt;&lt;/related-urls&gt;&lt;/urls&gt;&lt;electronic-resource-num&gt;10.1016/j.exphem.2007.04.005&lt;/electronic-resource-num&gt;&lt;language&gt;English&lt;/language&gt;&lt;/record&gt;&lt;/Cite&gt;&lt;/EndNote&gt;</w:instrText>
      </w:r>
      <w:r w:rsidRPr="00FA613E">
        <w:fldChar w:fldCharType="separate"/>
      </w:r>
      <w:r w:rsidRPr="00FA613E">
        <w:rPr>
          <w:noProof/>
        </w:rPr>
        <w:t>(64)</w:t>
      </w:r>
      <w:r w:rsidRPr="00FA613E">
        <w:fldChar w:fldCharType="end"/>
      </w:r>
      <w:r w:rsidRPr="00FA613E">
        <w:t xml:space="preserve">. </w:t>
      </w:r>
      <w:r w:rsidR="00020F7A" w:rsidRPr="00FA613E">
        <w:t xml:space="preserve">Previously, </w:t>
      </w:r>
      <w:r w:rsidR="00CB163C" w:rsidRPr="00FA613E">
        <w:t>a</w:t>
      </w:r>
      <w:r w:rsidR="00020F7A" w:rsidRPr="00FA613E">
        <w:t xml:space="preserve"> minimal promoter fragment (-1</w:t>
      </w:r>
      <w:r w:rsidR="007D0738" w:rsidRPr="00FA613E">
        <w:t>6</w:t>
      </w:r>
      <w:r w:rsidR="00020F7A" w:rsidRPr="00FA613E">
        <w:t xml:space="preserve">3: </w:t>
      </w:r>
      <w:r w:rsidR="007D0738" w:rsidRPr="00FA613E">
        <w:t>+59</w:t>
      </w:r>
      <w:r w:rsidR="00020F7A" w:rsidRPr="00FA613E">
        <w:t xml:space="preserve"> from TSS) required for human FcγRIIB promoter activity was identified; however, </w:t>
      </w:r>
      <w:r w:rsidR="004949CF" w:rsidRPr="00FA613E">
        <w:t>no</w:t>
      </w:r>
      <w:r w:rsidR="00020F7A" w:rsidRPr="00FA613E">
        <w:t xml:space="preserve"> positive regulatory factors </w:t>
      </w:r>
      <w:r w:rsidR="004949CF" w:rsidRPr="00FA613E">
        <w:t xml:space="preserve">associated with </w:t>
      </w:r>
      <w:r w:rsidR="00020F7A" w:rsidRPr="00FA613E">
        <w:t>this region</w:t>
      </w:r>
      <w:r w:rsidR="004949CF" w:rsidRPr="00FA613E">
        <w:t xml:space="preserve"> were </w:t>
      </w:r>
      <w:r w:rsidR="00D94BE2" w:rsidRPr="00FA613E">
        <w:t>determined</w:t>
      </w:r>
      <w:r w:rsidR="00020F7A" w:rsidRPr="00FA613E">
        <w:t xml:space="preserve">  </w:t>
      </w:r>
      <w:r w:rsidR="00020F7A" w:rsidRPr="00FA613E">
        <w:fldChar w:fldCharType="begin">
          <w:fldData xml:space="preserve">PEVuZE5vdGU+PENpdGU+PEF1dGhvcj5OaXNoaW11cmE8L0F1dGhvcj48WWVhcj4yMDAxPC9ZZWFy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</w:fldData>
        </w:fldChar>
      </w:r>
      <w:r w:rsidR="00020F7A" w:rsidRPr="00FA613E">
        <w:instrText xml:space="preserve"> ADDIN EN.CITE </w:instrText>
      </w:r>
      <w:r w:rsidR="00020F7A" w:rsidRPr="00FA613E">
        <w:fldChar w:fldCharType="begin">
          <w:fldData xml:space="preserve">PEVuZE5vdGU+PENpdGU+PEF1dGhvcj5OaXNoaW11cmE8L0F1dGhvcj48WWVhcj4yMDAxPC9ZZWFy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</w:fldData>
        </w:fldChar>
      </w:r>
      <w:r w:rsidR="00020F7A" w:rsidRPr="00FA613E">
        <w:instrText xml:space="preserve"> ADDIN EN.CITE.DATA </w:instrText>
      </w:r>
      <w:r w:rsidR="00020F7A" w:rsidRPr="00FA613E">
        <w:fldChar w:fldCharType="end"/>
      </w:r>
      <w:r w:rsidR="00020F7A" w:rsidRPr="00FA613E">
        <w:fldChar w:fldCharType="separate"/>
      </w:r>
      <w:r w:rsidR="00020F7A" w:rsidRPr="00FA613E">
        <w:rPr>
          <w:noProof/>
        </w:rPr>
        <w:t>(70)</w:t>
      </w:r>
      <w:r w:rsidR="00020F7A" w:rsidRPr="00FA613E">
        <w:fldChar w:fldCharType="end"/>
      </w:r>
      <w:r w:rsidR="00020F7A" w:rsidRPr="00FA613E">
        <w:t xml:space="preserve">. Olferiev et al. identified an AP-1 binding site at position -304, as a critical positive regulator of FcγRIIB </w:t>
      </w:r>
      <w:r w:rsidR="00020F7A" w:rsidRPr="00FA613E">
        <w:fldChar w:fldCharType="begin"/>
      </w:r>
      <w:r w:rsidR="00020F7A" w:rsidRPr="00FA613E">
        <w:instrText xml:space="preserve"> ADDIN EN.CITE &lt;EndNote&gt;&lt;Cite&gt;&lt;Author&gt;Olferiev&lt;/Author&gt;&lt;Year&gt;2007&lt;/Year&gt;&lt;RecNum&gt;17&lt;/RecNum&gt;&lt;DisplayText&gt;(54)&lt;/DisplayText&gt;&lt;record&gt;&lt;rec-number&gt;17&lt;/rec-number&gt;&lt;foreign-keys&gt;&lt;key app="EN" db-id="rrwwfarx4r2203e50sfptex6w2wapxsev9r0" timestamp="1724402936"&gt;17&lt;/key&gt;&lt;/foreign-keys&gt;&lt;ref-type name="Journal Article"&gt;17&lt;/ref-type&gt;&lt;contributors&gt;&lt;authors&gt;&lt;author&gt;Olferiev, M.&lt;/author&gt;&lt;author&gt;Masuda, E.&lt;/author&gt;&lt;author&gt;Tanaka, S.&lt;/author&gt;&lt;author&gt;Blank, M. C.&lt;/author&gt;&lt;author&gt;Pricop, L.&lt;/author&gt;&lt;/authors&gt;&lt;/contributors&gt;&lt;auth-address&gt;Hosp Special Surg, Div Res, New York, NY 10021 USA&amp;#xD;Cornell Univ, Weill Med Coll, Dept Med, Div Rheumatol, New York, NY 10021 USA&amp;#xD;Weill Grad Sch Med Sci, Program Immunol, New York, NY 10021 USA&lt;/auth-address&gt;&lt;titles&gt;&lt;title&gt;&lt;style face="normal" font="default" size="100%"&gt;The Role of Activating Protein 1 in the Transcriptional Regulation of the Human FCGR2B Promoter Mediated by the -343 G &lt;/style&gt;&lt;style face="normal" font="default" charset="1" size="100%"&gt;→&lt;/style&gt;&lt;style face="normal" font="default" size="100%"&gt; C Polymorphism Associated with Systemic Lupus Erythematosus&lt;/style&gt;&lt;/title&gt;&lt;secondary-title&gt;Journal of Biological Chemistry&lt;/secondary-title&gt;&lt;alt-title&gt;J Biol Chem&lt;/alt-title&gt;&lt;/titles&gt;&lt;pages&gt;1738-1746&lt;/pages&gt;&lt;volume&gt;282&lt;/volume&gt;&lt;number&gt;3&lt;/number&gt;&lt;keywords&gt;&lt;keyword&gt;fc-gamma-riib&lt;/keyword&gt;&lt;keyword&gt;alters receptor expression&lt;/keyword&gt;&lt;keyword&gt;cell-line&lt;/keyword&gt;&lt;keyword&gt;b-cells&lt;/keyword&gt;&lt;keyword&gt;rheumatoid-arthritis&lt;/keyword&gt;&lt;keyword&gt;iiib polymorphisms&lt;/keyword&gt;&lt;keyword&gt;autoimmune-disease&lt;/keyword&gt;&lt;keyword&gt;human monocytes&lt;/keyword&gt;&lt;keyword&gt;factor yy1&lt;/keyword&gt;&lt;keyword&gt;gene&lt;/keyword&gt;&lt;/keywords&gt;&lt;dates&gt;&lt;year&gt;2007&lt;/year&gt;&lt;pub-dates&gt;&lt;date&gt;Jan 19&lt;/date&gt;&lt;/pub-dates&gt;&lt;/dates&gt;&lt;accession-num&gt;WOS:000243451300025&lt;/accession-num&gt;&lt;urls&gt;&lt;related-urls&gt;&lt;url&gt;&lt;style face="underline" font="default" size="100%"&gt;&amp;lt;Go to ISI&amp;gt;://WOS:000243451300025&lt;/style&gt;&lt;/url&gt;&lt;/related-urls&gt;&lt;/urls&gt;&lt;electronic-resource-num&gt;10.1074/jbc.M605808200&lt;/electronic-resource-num&gt;&lt;language&gt;English&lt;/language&gt;&lt;/record&gt;&lt;/Cite&gt;&lt;/EndNote&gt;</w:instrText>
      </w:r>
      <w:r w:rsidR="00020F7A" w:rsidRPr="00FA613E">
        <w:fldChar w:fldCharType="separate"/>
      </w:r>
      <w:r w:rsidR="00020F7A" w:rsidRPr="00FA613E">
        <w:rPr>
          <w:noProof/>
        </w:rPr>
        <w:t>(54)</w:t>
      </w:r>
      <w:r w:rsidR="00020F7A" w:rsidRPr="00FA613E">
        <w:fldChar w:fldCharType="end"/>
      </w:r>
      <w:r w:rsidR="00020F7A" w:rsidRPr="00FA613E">
        <w:t xml:space="preserve">. However, given its </w:t>
      </w:r>
      <w:r w:rsidR="00DF4583" w:rsidRPr="00FA613E">
        <w:t>location</w:t>
      </w:r>
      <w:r w:rsidR="00020F7A" w:rsidRPr="00FA613E">
        <w:t xml:space="preserve"> outside the minimal promoter region, AP-1 binding alone is unlikely sufficient for FcγRIIB transactivation </w:t>
      </w:r>
      <w:r w:rsidR="00020F7A" w:rsidRPr="00FA613E">
        <w:fldChar w:fldCharType="begin">
          <w:fldData xml:space="preserve">PEVuZE5vdGU+PENpdGU+PEF1dGhvcj5OaXNoaW11cmE8L0F1dGhvcj48WWVhcj4yMDAxPC9ZZWFy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</w:fldData>
        </w:fldChar>
      </w:r>
      <w:r w:rsidR="00020F7A" w:rsidRPr="00FA613E">
        <w:instrText xml:space="preserve"> ADDIN EN.CITE </w:instrText>
      </w:r>
      <w:r w:rsidR="00020F7A" w:rsidRPr="00FA613E">
        <w:fldChar w:fldCharType="begin">
          <w:fldData xml:space="preserve">PEVuZE5vdGU+PENpdGU+PEF1dGhvcj5OaXNoaW11cmE8L0F1dGhvcj48WWVhcj4yMDAxPC9ZZWFy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</w:fldData>
        </w:fldChar>
      </w:r>
      <w:r w:rsidR="00020F7A" w:rsidRPr="00FA613E">
        <w:instrText xml:space="preserve"> ADDIN EN.CITE.DATA </w:instrText>
      </w:r>
      <w:r w:rsidR="00020F7A" w:rsidRPr="00FA613E">
        <w:fldChar w:fldCharType="end"/>
      </w:r>
      <w:r w:rsidR="00020F7A" w:rsidRPr="00FA613E">
        <w:fldChar w:fldCharType="separate"/>
      </w:r>
      <w:r w:rsidR="00020F7A" w:rsidRPr="00FA613E">
        <w:rPr>
          <w:noProof/>
        </w:rPr>
        <w:t>(70)</w:t>
      </w:r>
      <w:r w:rsidR="00020F7A" w:rsidRPr="00FA613E">
        <w:fldChar w:fldCharType="end"/>
      </w:r>
      <w:r w:rsidR="00020F7A" w:rsidRPr="00FA613E">
        <w:t xml:space="preserve">. Instead, it likely requires additional TSS proximal factors to facilitate transcription. </w:t>
      </w:r>
    </w:p>
    <w:p w14:paraId="67B64228" w14:textId="0BC9B3B8" w:rsidR="004262EC" w:rsidRPr="00FA613E" w:rsidRDefault="009F1DC0" w:rsidP="009F1DC0">
      <w:pPr>
        <w:spacing w:line="480" w:lineRule="auto"/>
        <w:rPr>
          <w:shd w:val="clear" w:color="auto" w:fill="FFFF00"/>
        </w:rPr>
      </w:pPr>
      <w:r w:rsidRPr="00FA613E">
        <w:t xml:space="preserve">In the present study, we refined the human minimal required promoter region to positions -103: +1 in multiple immune models and demonstrated SPIB, PU.1, IRF3, SP1, and STAT1 TF binding in this region. Nishimura et al. </w:t>
      </w:r>
      <w:r w:rsidRPr="00FA613E">
        <w:fldChar w:fldCharType="begin">
          <w:fldData xml:space="preserve">PEVuZE5vdGU+PENpdGU+PEF1dGhvcj5OaXNoaW11cmE8L0F1dGhvcj48WWVhcj4yMDAxPC9ZZWFy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</w:fldData>
        </w:fldChar>
      </w:r>
      <w:r w:rsidRPr="00FA613E">
        <w:instrText xml:space="preserve"> ADDIN EN.CITE </w:instrText>
      </w:r>
      <w:r w:rsidRPr="00FA613E">
        <w:fldChar w:fldCharType="begin">
          <w:fldData xml:space="preserve">PEVuZE5vdGU+PENpdGU+PEF1dGhvcj5OaXNoaW11cmE8L0F1dGhvcj48WWVhcj4yMDAxPC9ZZWFy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</w:fldData>
        </w:fldChar>
      </w:r>
      <w:r w:rsidRPr="00FA613E">
        <w:instrText xml:space="preserve"> ADDIN EN.CITE.DATA </w:instrText>
      </w:r>
      <w:r w:rsidRPr="00FA613E">
        <w:fldChar w:fldCharType="end"/>
      </w:r>
      <w:r w:rsidRPr="00FA613E">
        <w:fldChar w:fldCharType="separate"/>
      </w:r>
      <w:r w:rsidRPr="00FA613E">
        <w:rPr>
          <w:noProof/>
        </w:rPr>
        <w:t>(70)</w:t>
      </w:r>
      <w:r w:rsidRPr="00FA613E">
        <w:fldChar w:fldCharType="end"/>
      </w:r>
      <w:r w:rsidRPr="00FA613E">
        <w:t xml:space="preserve"> previously discounted PU.1 binding to this region in Raji and THP-1 cells based on EMSA supershift assays. However, the conserved PU.1 recognition motif is located approximately 5 bp outside the boundaries of the regions probed in that study </w:t>
      </w:r>
      <w:r w:rsidRPr="00FA613E">
        <w:fldChar w:fldCharType="begin">
          <w:fldData xml:space="preserve">PEVuZE5vdGU+PENpdGU+PEF1dGhvcj5OaXNoaW11cmE8L0F1dGhvcj48WWVhcj4yMDAxPC9ZZWFy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</w:fldData>
        </w:fldChar>
      </w:r>
      <w:r w:rsidRPr="00FA613E">
        <w:instrText xml:space="preserve"> ADDIN EN.CITE </w:instrText>
      </w:r>
      <w:r w:rsidRPr="00FA613E">
        <w:fldChar w:fldCharType="begin">
          <w:fldData xml:space="preserve">PEVuZE5vdGU+PENpdGU+PEF1dGhvcj5OaXNoaW11cmE8L0F1dGhvcj48WWVhcj4yMDAxPC9ZZWFy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</w:fldData>
        </w:fldChar>
      </w:r>
      <w:r w:rsidRPr="00FA613E">
        <w:instrText xml:space="preserve"> ADDIN EN.CITE.DATA </w:instrText>
      </w:r>
      <w:r w:rsidRPr="00FA613E">
        <w:fldChar w:fldCharType="end"/>
      </w:r>
      <w:r w:rsidRPr="00FA613E">
        <w:fldChar w:fldCharType="separate"/>
      </w:r>
      <w:r w:rsidRPr="00FA613E">
        <w:rPr>
          <w:noProof/>
        </w:rPr>
        <w:t>(64, 70)</w:t>
      </w:r>
      <w:r w:rsidRPr="00FA613E">
        <w:fldChar w:fldCharType="end"/>
      </w:r>
      <w:r w:rsidRPr="00FA613E">
        <w:t>. Using PU.1-targeting siRNA, we observed a significant reduction in FcγRIIB expression in human cell lines and primary monocytes. This decrease was associated with loss of PU.1 from FcγRIIB TSS proximal sequence and a concurrent reduction in the recruitment of CBP/p300 transcriptional co-activators. Importantly, siRNA-mediated knockdown of CBP/p300 also resulted in reduced FcγRIIB expression, independent</w:t>
      </w:r>
      <w:r w:rsidR="00DD2F00" w:rsidRPr="00FA613E">
        <w:t>ly</w:t>
      </w:r>
      <w:r w:rsidRPr="00FA613E">
        <w:t xml:space="preserve"> of PU.1 expression. This suggests that PU.1 promotes FcγRIIB transactivation, at least in part, by CBP/p300 recruitment. Furthermore, we identified BRD4 enrichment at the FcγRIIB TSS </w:t>
      </w:r>
      <w:r w:rsidRPr="00FA613E">
        <w:lastRenderedPageBreak/>
        <w:t xml:space="preserve">and its inhibition via BET inhibitors JQ-1 </w:t>
      </w:r>
      <w:r w:rsidRPr="00FA613E">
        <w:fldChar w:fldCharType="begin">
          <w:fldData xml:space="preserve">PEVuZE5vdGU+PENpdGU+PEF1dGhvcj5GaWxpcHBha29wb3Vsb3M8L0F1dGhvcj48WWVhcj4yMDEw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</w:fldData>
        </w:fldChar>
      </w:r>
      <w:r w:rsidRPr="00FA613E">
        <w:instrText xml:space="preserve"> ADDIN EN.CITE </w:instrText>
      </w:r>
      <w:r w:rsidRPr="00FA613E">
        <w:fldChar w:fldCharType="begin">
          <w:fldData xml:space="preserve">PEVuZE5vdGU+PENpdGU+PEF1dGhvcj5GaWxpcHBha29wb3Vsb3M8L0F1dGhvcj48WWVhcj4yMDEw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</w:fldData>
        </w:fldChar>
      </w:r>
      <w:r w:rsidRPr="00FA613E">
        <w:instrText xml:space="preserve"> ADDIN EN.CITE.DATA </w:instrText>
      </w:r>
      <w:r w:rsidRPr="00FA613E">
        <w:fldChar w:fldCharType="end"/>
      </w:r>
      <w:r w:rsidRPr="00FA613E">
        <w:fldChar w:fldCharType="separate"/>
      </w:r>
      <w:r w:rsidRPr="00FA613E">
        <w:rPr>
          <w:noProof/>
        </w:rPr>
        <w:t>(80)</w:t>
      </w:r>
      <w:r w:rsidRPr="00FA613E">
        <w:fldChar w:fldCharType="end"/>
      </w:r>
      <w:r w:rsidRPr="00FA613E">
        <w:t xml:space="preserve"> and PLX51107 </w:t>
      </w:r>
      <w:r w:rsidRPr="00FA613E">
        <w:fldChar w:fldCharType="begin">
          <w:fldData xml:space="preserve">PEVuZE5vdGU+PENpdGU+PEF1dGhvcj5DdW1taW48L0F1dGhvcj48WWVhcj4yMDIwPC9ZZWFyPjxS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</w:fldData>
        </w:fldChar>
      </w:r>
      <w:r w:rsidRPr="00FA613E">
        <w:instrText xml:space="preserve"> ADDIN EN.CITE </w:instrText>
      </w:r>
      <w:r w:rsidRPr="00FA613E">
        <w:fldChar w:fldCharType="begin">
          <w:fldData xml:space="preserve">PEVuZE5vdGU+PENpdGU+PEF1dGhvcj5DdW1taW48L0F1dGhvcj48WWVhcj4yMDIwPC9ZZWFyPjxS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</w:fldData>
        </w:fldChar>
      </w:r>
      <w:r w:rsidRPr="00FA613E">
        <w:instrText xml:space="preserve"> ADDIN EN.CITE.DATA </w:instrText>
      </w:r>
      <w:r w:rsidRPr="00FA613E">
        <w:fldChar w:fldCharType="end"/>
      </w:r>
      <w:r w:rsidRPr="00FA613E">
        <w:fldChar w:fldCharType="separate"/>
      </w:r>
      <w:r w:rsidRPr="00FA613E">
        <w:rPr>
          <w:noProof/>
        </w:rPr>
        <w:t>(71, 81)</w:t>
      </w:r>
      <w:r w:rsidRPr="00FA613E">
        <w:fldChar w:fldCharType="end"/>
      </w:r>
      <w:r w:rsidRPr="00FA613E">
        <w:t xml:space="preserve"> led to a reduction in FcγRIIB promoter activity and expression both </w:t>
      </w:r>
      <w:r w:rsidRPr="00FA613E">
        <w:rPr>
          <w:i/>
          <w:iCs/>
        </w:rPr>
        <w:t>in vitro</w:t>
      </w:r>
      <w:r w:rsidRPr="00FA613E">
        <w:t xml:space="preserve"> and </w:t>
      </w:r>
      <w:r w:rsidRPr="00FA613E">
        <w:rPr>
          <w:i/>
          <w:iCs/>
        </w:rPr>
        <w:t>in vivo</w:t>
      </w:r>
      <w:r w:rsidRPr="00FA613E">
        <w:t xml:space="preserve">. Although PU.1 knockdown substantially reduced FcγRIIB expression in THP-1 cells and monocytes, the effect was comparatively modest in the Raji B-cell model. This was attributable to functional redundancy with the related ETS-family member SPIB, highly expressed in </w:t>
      </w:r>
      <w:r w:rsidR="00FA613E">
        <w:t>human</w:t>
      </w:r>
      <w:r w:rsidR="00FA613E" w:rsidRPr="00FA613E">
        <w:t xml:space="preserve"> </w:t>
      </w:r>
      <w:r w:rsidRPr="00FA613E">
        <w:t>B-cells</w:t>
      </w:r>
      <w:r w:rsidR="00FA613E">
        <w:t xml:space="preserve"> </w:t>
      </w:r>
      <w:r w:rsidRPr="00FA613E">
        <w:t xml:space="preserve">and plasmacytoid dendritic cells but not monocytes </w:t>
      </w:r>
      <w:r w:rsidRPr="00FA613E">
        <w:fldChar w:fldCharType="begin"/>
      </w:r>
      <w:r w:rsidR="00954913" w:rsidRPr="00FA613E">
        <w:instrText xml:space="preserve"> ADDIN EN.CITE &lt;EndNote&gt;&lt;Cite&gt;&lt;Author&gt;Schotte&lt;/Author&gt;&lt;Year&gt;2003&lt;/Year&gt;&lt;RecNum&gt;75&lt;/RecNum&gt;&lt;DisplayText&gt;(103)&lt;/DisplayText&gt;&lt;record&gt;&lt;rec-number&gt;75&lt;/rec-number&gt;&lt;foreign-keys&gt;&lt;key app="EN" db-id="rrwwfarx4r2203e50sfptex6w2wapxsev9r0" timestamp="1728306878"&gt;75&lt;/key&gt;&lt;/foreign-keys&gt;&lt;ref-type name="Journal Article"&gt;17&lt;/ref-type&gt;&lt;contributors&gt;&lt;authors&gt;&lt;author&gt;Schotte, R.&lt;/author&gt;&lt;author&gt;Rissoan, M. C.&lt;/author&gt;&lt;author&gt;Bendriss-Vermare, N.&lt;/author&gt;&lt;author&gt;Bridon, J. M.&lt;/author&gt;&lt;author&gt;Duhen, T.&lt;/author&gt;&lt;author&gt;Weijer, K.&lt;/author&gt;&lt;author&gt;Brière, F.&lt;/author&gt;&lt;author&gt;Spits, H.&lt;/author&gt;&lt;/authors&gt;&lt;/contributors&gt;&lt;auth-address&gt;Netherlands Canc Inst, Div Immunol, NL-1066 CX Amsterdam, Netherlands&amp;#xD;Schering Plough Lab Immunol Res, Dardilly, France&lt;/auth-address&gt;&lt;titles&gt;&lt;title&gt;The transcription factor Spi-B is expressed in plasmacytoid DC precursors and inhibits T-, B-, and NK-cell development&lt;/title&gt;&lt;secondary-title&gt;Blood&lt;/secondary-title&gt;&lt;alt-title&gt;Blood&lt;/alt-title&gt;&lt;/titles&gt;&lt;periodical&gt;&lt;full-title&gt;Blood&lt;/full-title&gt;&lt;abbr-1&gt;Blood&lt;/abbr-1&gt;&lt;/periodical&gt;&lt;alt-periodical&gt;&lt;full-title&gt;Blood&lt;/full-title&gt;&lt;abbr-1&gt;Blood&lt;/abbr-1&gt;&lt;/alt-periodical&gt;&lt;pages&gt;1015-1023&lt;/pages&gt;&lt;volume&gt;101&lt;/volume&gt;&lt;number&gt;3&lt;/number&gt;&lt;keywords&gt;&lt;keyword&gt;helix factor id3&lt;/keyword&gt;&lt;keyword&gt;dendritic cells&lt;/keyword&gt;&lt;keyword&gt;natural-killer&lt;/keyword&gt;&lt;keyword&gt;human thymus&lt;/keyword&gt;&lt;keyword&gt;peripheral-blood&lt;/keyword&gt;&lt;keyword&gt;lymph-nodes&lt;/keyword&gt;&lt;keyword&gt;stem-cells&lt;/keyword&gt;&lt;keyword&gt;pu.1&lt;/keyword&gt;&lt;keyword&gt;differentiation&lt;/keyword&gt;&lt;keyword&gt;alpha&lt;/keyword&gt;&lt;/keywords&gt;&lt;dates&gt;&lt;year&gt;2003&lt;/year&gt;&lt;pub-dates&gt;&lt;date&gt;Feb 1&lt;/date&gt;&lt;/pub-dates&gt;&lt;/dates&gt;&lt;isbn&gt;0006-4971&lt;/isbn&gt;&lt;accession-num&gt;WOS:000180679700034&lt;/accession-num&gt;&lt;urls&gt;&lt;related-urls&gt;&lt;url&gt;&amp;lt;Go to ISI&amp;gt;://WOS:000180679700034&lt;/url&gt;&lt;/related-urls&gt;&lt;/urls&gt;&lt;electronic-resource-num&gt;10.1182/blood-2002-02-0438&lt;/electronic-resource-num&gt;&lt;language&gt;English&lt;/language&gt;&lt;/record&gt;&lt;/Cite&gt;&lt;/EndNote&gt;</w:instrText>
      </w:r>
      <w:r w:rsidRPr="00FA613E">
        <w:fldChar w:fldCharType="separate"/>
      </w:r>
      <w:r w:rsidR="00954913" w:rsidRPr="00FA613E">
        <w:rPr>
          <w:noProof/>
        </w:rPr>
        <w:t>(103)</w:t>
      </w:r>
      <w:r w:rsidRPr="00FA613E">
        <w:fldChar w:fldCharType="end"/>
      </w:r>
      <w:r w:rsidRPr="00FA613E">
        <w:t xml:space="preserve">. </w:t>
      </w:r>
    </w:p>
    <w:p w14:paraId="775CE5A7" w14:textId="70609B62" w:rsidR="009F1DC0" w:rsidRPr="00FA613E" w:rsidRDefault="009F1DC0" w:rsidP="009F1DC0">
      <w:pPr>
        <w:spacing w:line="480" w:lineRule="auto"/>
      </w:pPr>
      <w:r w:rsidRPr="00FA613E">
        <w:t xml:space="preserve">AP-1 has </w:t>
      </w:r>
      <w:r w:rsidR="00615F8C" w:rsidRPr="00FA613E">
        <w:t xml:space="preserve">also </w:t>
      </w:r>
      <w:r w:rsidRPr="00FA613E">
        <w:t xml:space="preserve">been implicated in driving both basal </w:t>
      </w:r>
      <w:r w:rsidRPr="00FA613E">
        <w:fldChar w:fldCharType="begin"/>
      </w:r>
      <w:r w:rsidRPr="00FA613E">
        <w:instrText xml:space="preserve"> ADDIN EN.CITE &lt;EndNote&gt;&lt;Cite&gt;&lt;Author&gt;Olferiev&lt;/Author&gt;&lt;Year&gt;2007&lt;/Year&gt;&lt;RecNum&gt;17&lt;/RecNum&gt;&lt;DisplayText&gt;(54)&lt;/DisplayText&gt;&lt;record&gt;&lt;rec-number&gt;17&lt;/rec-number&gt;&lt;foreign-keys&gt;&lt;key app="EN" db-id="rrwwfarx4r2203e50sfptex6w2wapxsev9r0" timestamp="1724402936"&gt;17&lt;/key&gt;&lt;/foreign-keys&gt;&lt;ref-type name="Journal Article"&gt;17&lt;/ref-type&gt;&lt;contributors&gt;&lt;authors&gt;&lt;author&gt;Olferiev, M.&lt;/author&gt;&lt;author&gt;Masuda, E.&lt;/author&gt;&lt;author&gt;Tanaka, S.&lt;/author&gt;&lt;author&gt;Blank, M. C.&lt;/author&gt;&lt;author&gt;Pricop, L.&lt;/author&gt;&lt;/authors&gt;&lt;/contributors&gt;&lt;auth-address&gt;Hosp Special Surg, Div Res, New York, NY 10021 USA&amp;#xD;Cornell Univ, Weill Med Coll, Dept Med, Div Rheumatol, New York, NY 10021 USA&amp;#xD;Weill Grad Sch Med Sci, Program Immunol, New York, NY 10021 USA&lt;/auth-address&gt;&lt;titles&gt;&lt;title&gt;&lt;style face="normal" font="default" size="100%"&gt;The Role of Activating Protein 1 in the Transcriptional Regulation of the Human FCGR2B Promoter Mediated by the -343 G &lt;/style&gt;&lt;style face="normal" font="default" charset="1" size="100%"&gt;→&lt;/style&gt;&lt;style face="normal" font="default" size="100%"&gt; C Polymorphism Associated with Systemic Lupus Erythematosus&lt;/style&gt;&lt;/title&gt;&lt;secondary-title&gt;Journal of Biological Chemistry&lt;/secondary-title&gt;&lt;alt-title&gt;J Biol Chem&lt;/alt-title&gt;&lt;/titles&gt;&lt;pages&gt;1738-1746&lt;/pages&gt;&lt;volume&gt;282&lt;/volume&gt;&lt;number&gt;3&lt;/number&gt;&lt;keywords&gt;&lt;keyword&gt;fc-gamma-riib&lt;/keyword&gt;&lt;keyword&gt;alters receptor expression&lt;/keyword&gt;&lt;keyword&gt;cell-line&lt;/keyword&gt;&lt;keyword&gt;b-cells&lt;/keyword&gt;&lt;keyword&gt;rheumatoid-arthritis&lt;/keyword&gt;&lt;keyword&gt;iiib polymorphisms&lt;/keyword&gt;&lt;keyword&gt;autoimmune-disease&lt;/keyword&gt;&lt;keyword&gt;human monocytes&lt;/keyword&gt;&lt;keyword&gt;factor yy1&lt;/keyword&gt;&lt;keyword&gt;gene&lt;/keyword&gt;&lt;/keywords&gt;&lt;dates&gt;&lt;year&gt;2007&lt;/year&gt;&lt;pub-dates&gt;&lt;date&gt;Jan 19&lt;/date&gt;&lt;/pub-dates&gt;&lt;/dates&gt;&lt;accession-num&gt;WOS:000243451300025&lt;/accession-num&gt;&lt;urls&gt;&lt;related-urls&gt;&lt;url&gt;&lt;style face="underline" font="default" size="100%"&gt;&amp;lt;Go to ISI&amp;gt;://WOS:000243451300025&lt;/style&gt;&lt;/url&gt;&lt;/related-urls&gt;&lt;/urls&gt;&lt;electronic-resource-num&gt;10.1074/jbc.M605808200&lt;/electronic-resource-num&gt;&lt;language&gt;English&lt;/language&gt;&lt;/record&gt;&lt;/Cite&gt;&lt;/EndNote&gt;</w:instrText>
      </w:r>
      <w:r w:rsidRPr="00FA613E">
        <w:fldChar w:fldCharType="separate"/>
      </w:r>
      <w:r w:rsidRPr="00FA613E">
        <w:rPr>
          <w:noProof/>
        </w:rPr>
        <w:t>(54)</w:t>
      </w:r>
      <w:r w:rsidRPr="00FA613E">
        <w:fldChar w:fldCharType="end"/>
      </w:r>
      <w:r w:rsidRPr="00FA613E">
        <w:t xml:space="preserve"> and hypoxia-inducible </w:t>
      </w:r>
      <w:r w:rsidRPr="00FA613E">
        <w:fldChar w:fldCharType="begin"/>
      </w:r>
      <w:r w:rsidRPr="00FA613E">
        <w:instrText xml:space="preserve"> ADDIN EN.CITE &lt;EndNote&gt;&lt;Cite&gt;&lt;Author&gt;Hussain&lt;/Author&gt;&lt;Year&gt;2022&lt;/Year&gt;&lt;RecNum&gt;1&lt;/RecNum&gt;&lt;DisplayText&gt;(23)&lt;/DisplayText&gt;&lt;record&gt;&lt;rec-number&gt;1&lt;/rec-number&gt;&lt;foreign-keys&gt;&lt;key app="EN" db-id="rrwwfarx4r2203e50sfptex6w2wapxsev9r0" timestamp="1723192213"&gt;1&lt;/key&gt;&lt;/foreign-keys&gt;&lt;ref-type name="Journal Article"&gt;17&lt;/ref-type&gt;&lt;contributors&gt;&lt;authors&gt;&lt;author&gt;Hussain, Khiyam&lt;/author&gt;&lt;author&gt;Liu, Rena&lt;/author&gt;&lt;author&gt;Smith, Rosanna C. G.&lt;/author&gt;&lt;author&gt;Müller, Kri T. J.&lt;/author&gt;&lt;author&gt;Ghorbani, Mohammadmersad&lt;/author&gt;&lt;author&gt;Macari, Sofia&lt;/author&gt;&lt;author&gt;Cleary, Kirstie L. S.&lt;/author&gt;&lt;author&gt;Oldham, Robert J.&lt;/author&gt;&lt;author&gt;Foxall, Russell B.&lt;/author&gt;&lt;author&gt;James, Sonya&lt;/author&gt;&lt;author&gt;Booth, Steven G.&lt;/author&gt;&lt;author&gt;Murray, Tom&lt;/author&gt;&lt;author&gt;Dahal, Lekh N.&lt;/author&gt;&lt;author&gt;Hargreaves, Chantal E.&lt;/author&gt;&lt;author&gt;Kemp, Robert S.&lt;/author&gt;&lt;author&gt;Longley, Jemma&lt;/author&gt;&lt;author&gt;Douglas, James&lt;/author&gt;&lt;author&gt;Markham, Hannah&lt;/author&gt;&lt;author&gt;Chee, Serena J.&lt;/author&gt;&lt;author&gt;Stopforth, Richard J.&lt;/author&gt;&lt;author&gt;Roghanian, Ali&lt;/author&gt;&lt;author&gt;Carter, Matthew J.&lt;/author&gt;&lt;author&gt;Ottensmeier, Christian H.&lt;/author&gt;&lt;author&gt;Frendéus, Bjorn&lt;/author&gt;&lt;author&gt;Cutress, Ramsey I.&lt;/author&gt;&lt;author&gt;French, Ruth R.&lt;/author&gt;&lt;author&gt;Glennie, Martin J.&lt;/author&gt;&lt;author&gt;Strefford, Jonathan C.&lt;/author&gt;&lt;author&gt;Thirdborough, Stephen M.&lt;/author&gt;&lt;author&gt;Beers, Stephen A.&lt;/author&gt;&lt;author&gt;Cragg, Mark S.&lt;/author&gt;&lt;/authors&gt;&lt;/contributors&gt;&lt;titles&gt;&lt;title&gt;HIF activation enhances FcγRIIb expression on mononuclear phagocytes impeding tumor targeting antibody immunotherapy&lt;/title&gt;&lt;secondary-title&gt;Journal of Experimental &amp;amp; Clinical Cancer Research&lt;/secondary-title&gt;&lt;/titles&gt;&lt;pages&gt;131&lt;/pages&gt;&lt;volume&gt;41&lt;/volume&gt;&lt;number&gt;1&lt;/number&gt;&lt;dates&gt;&lt;year&gt;2022&lt;/year&gt;&lt;pub-dates&gt;&lt;date&gt;2022/04/07&lt;/date&gt;&lt;/pub-dates&gt;&lt;/dates&gt;&lt;isbn&gt;1756-9966&lt;/isbn&gt;&lt;urls&gt;&lt;related-urls&gt;&lt;url&gt;https://doi.org/10.1186/s13046-022-02294-5&lt;/url&gt;&lt;/related-urls&gt;&lt;/urls&gt;&lt;electronic-resource-num&gt;10.1186/s13046-022-02294-5&lt;/electronic-resource-num&gt;&lt;/record&gt;&lt;/Cite&gt;&lt;/EndNote&gt;</w:instrText>
      </w:r>
      <w:r w:rsidRPr="00FA613E">
        <w:fldChar w:fldCharType="separate"/>
      </w:r>
      <w:r w:rsidRPr="00FA613E">
        <w:rPr>
          <w:noProof/>
        </w:rPr>
        <w:t>(23)</w:t>
      </w:r>
      <w:r w:rsidRPr="00FA613E">
        <w:fldChar w:fldCharType="end"/>
      </w:r>
      <w:r w:rsidR="00A162C5" w:rsidRPr="00FA613E">
        <w:t xml:space="preserve"> </w:t>
      </w:r>
      <w:r w:rsidR="00FA613E">
        <w:t>human</w:t>
      </w:r>
      <w:r w:rsidR="00FA613E" w:rsidRPr="00FA613E">
        <w:t xml:space="preserve"> </w:t>
      </w:r>
      <w:r w:rsidRPr="00FA613E">
        <w:t>FcγRIIB</w:t>
      </w:r>
      <w:r w:rsidR="00FA613E">
        <w:t xml:space="preserve"> </w:t>
      </w:r>
      <w:r w:rsidRPr="00FA613E">
        <w:t xml:space="preserve">expression through promoter binding, despite location outside the minimally required FcγRIIB promoter region </w:t>
      </w:r>
      <w:r w:rsidRPr="00FA613E">
        <w:fldChar w:fldCharType="begin">
          <w:fldData xml:space="preserve">PEVuZE5vdGU+PENpdGU+PEF1dGhvcj5OaXNoaW11cmE8L0F1dGhvcj48WWVhcj4yMDAxPC9ZZWFy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</w:fldData>
        </w:fldChar>
      </w:r>
      <w:r w:rsidRPr="00FA613E">
        <w:instrText xml:space="preserve"> ADDIN EN.CITE </w:instrText>
      </w:r>
      <w:r w:rsidRPr="00FA613E">
        <w:fldChar w:fldCharType="begin">
          <w:fldData xml:space="preserve">PEVuZE5vdGU+PENpdGU+PEF1dGhvcj5OaXNoaW11cmE8L0F1dGhvcj48WWVhcj4yMDAxPC9ZZWFy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</w:fldData>
        </w:fldChar>
      </w:r>
      <w:r w:rsidRPr="00FA613E">
        <w:instrText xml:space="preserve"> ADDIN EN.CITE.DATA </w:instrText>
      </w:r>
      <w:r w:rsidRPr="00FA613E">
        <w:fldChar w:fldCharType="end"/>
      </w:r>
      <w:r w:rsidRPr="00FA613E">
        <w:fldChar w:fldCharType="separate"/>
      </w:r>
      <w:r w:rsidRPr="00FA613E">
        <w:rPr>
          <w:noProof/>
        </w:rPr>
        <w:t>(70)</w:t>
      </w:r>
      <w:r w:rsidRPr="00FA613E">
        <w:fldChar w:fldCharType="end"/>
      </w:r>
      <w:r w:rsidRPr="00FA613E">
        <w:t>. As PU.1-targetted siRNA ablate</w:t>
      </w:r>
      <w:r w:rsidR="00615F8C" w:rsidRPr="00FA613E">
        <w:t>d</w:t>
      </w:r>
      <w:r w:rsidRPr="00FA613E">
        <w:t xml:space="preserve"> both basal and hypoxia-inducible FcγRIIB expression</w:t>
      </w:r>
      <w:r w:rsidR="00615F8C" w:rsidRPr="00FA613E">
        <w:t xml:space="preserve"> in monocytes</w:t>
      </w:r>
      <w:r w:rsidRPr="00FA613E">
        <w:t xml:space="preserve">, it is possible that AP-1 co-operates with PU.1 to aid FcγRIIB transactivation. </w:t>
      </w:r>
      <w:r w:rsidR="00A162C5" w:rsidRPr="00FA613E">
        <w:t xml:space="preserve">Interestingly, a co-operative relationship, and physical interaction, has been established between PU.1 and c-JUN (an AP-1 constituent) </w:t>
      </w:r>
      <w:r w:rsidR="00B86520" w:rsidRPr="00FA613E">
        <w:t xml:space="preserve">that is </w:t>
      </w:r>
      <w:r w:rsidR="00A162C5" w:rsidRPr="00FA613E">
        <w:t>required for myeloid development</w:t>
      </w:r>
      <w:r w:rsidR="00615F8C" w:rsidRPr="00FA613E">
        <w:t xml:space="preserve"> in mice</w:t>
      </w:r>
      <w:r w:rsidR="00A162C5" w:rsidRPr="00FA613E">
        <w:t xml:space="preserve"> </w:t>
      </w:r>
      <w:r w:rsidR="00A162C5" w:rsidRPr="00FA613E">
        <w:fldChar w:fldCharType="begin">
          <w:fldData xml:space="preserve">PEVuZE5vdGU+PENpdGU+PEF1dGhvcj5aaGFvPC9BdXRob3I+PFllYXI+MjAyMjwvWWVhcj48UmVj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==
</w:fldData>
        </w:fldChar>
      </w:r>
      <w:r w:rsidR="00A162C5" w:rsidRPr="00FA613E">
        <w:instrText xml:space="preserve"> ADDIN EN.CITE </w:instrText>
      </w:r>
      <w:r w:rsidR="00A162C5" w:rsidRPr="00FA613E">
        <w:fldChar w:fldCharType="begin">
          <w:fldData xml:space="preserve">PEVuZE5vdGU+PENpdGU+PEF1dGhvcj5aaGFvPC9BdXRob3I+PFllYXI+MjAyMjwvWWVhcj48UmVj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==
</w:fldData>
        </w:fldChar>
      </w:r>
      <w:r w:rsidR="00A162C5" w:rsidRPr="00FA613E">
        <w:instrText xml:space="preserve"> ADDIN EN.CITE.DATA </w:instrText>
      </w:r>
      <w:r w:rsidR="00A162C5" w:rsidRPr="00FA613E">
        <w:fldChar w:fldCharType="end"/>
      </w:r>
      <w:r w:rsidR="00A162C5" w:rsidRPr="00FA613E">
        <w:fldChar w:fldCharType="separate"/>
      </w:r>
      <w:r w:rsidR="00A162C5" w:rsidRPr="00FA613E">
        <w:rPr>
          <w:noProof/>
        </w:rPr>
        <w:t>(104)</w:t>
      </w:r>
      <w:r w:rsidR="00A162C5" w:rsidRPr="00FA613E">
        <w:fldChar w:fldCharType="end"/>
      </w:r>
      <w:r w:rsidR="00A162C5" w:rsidRPr="00FA613E">
        <w:t>.</w:t>
      </w:r>
      <w:r w:rsidR="00615F8C" w:rsidRPr="00FA613E">
        <w:t xml:space="preserve"> </w:t>
      </w:r>
      <w:r w:rsidR="00615F8C" w:rsidRPr="00F65956">
        <w:t>The relevance of these events to human myelopoiesis remain to be determined.</w:t>
      </w:r>
      <w:r w:rsidR="00BF0980" w:rsidRPr="00FA613E">
        <w:t xml:space="preserve"> </w:t>
      </w:r>
      <w:r w:rsidRPr="00FA613E">
        <w:t>In addition to FcγRIIB, PU.1 was also enriched at TSS proximal sites</w:t>
      </w:r>
      <w:r w:rsidR="00AC3F26" w:rsidRPr="00FA613E">
        <w:t>,</w:t>
      </w:r>
      <w:r w:rsidRPr="00FA613E">
        <w:t xml:space="preserve"> and required for gene expression</w:t>
      </w:r>
      <w:r w:rsidR="00AC3F26" w:rsidRPr="00FA613E">
        <w:t>,</w:t>
      </w:r>
      <w:r w:rsidRPr="00FA613E">
        <w:t xml:space="preserve"> of the activating FcγRI and FcγRIIA as previously described/predicted </w:t>
      </w:r>
      <w:r w:rsidRPr="00FA613E">
        <w:fldChar w:fldCharType="begin">
          <w:fldData xml:space="preserve">PEVuZE5vdGU+PENpdGU+PEF1dGhvcj5QZXJlejwvQXV0aG9yPjxZZWFyPjE5OTQ8L1llYXI+PFJl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</w:fldData>
        </w:fldChar>
      </w:r>
      <w:r w:rsidR="00A162C5" w:rsidRPr="00FA613E">
        <w:instrText xml:space="preserve"> ADDIN EN.CITE </w:instrText>
      </w:r>
      <w:r w:rsidR="00A162C5" w:rsidRPr="00FA613E">
        <w:fldChar w:fldCharType="begin">
          <w:fldData xml:space="preserve">PEVuZE5vdGU+PENpdGU+PEF1dGhvcj5QZXJlejwvQXV0aG9yPjxZZWFyPjE5OTQ8L1llYXI+PFJl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</w:fldData>
        </w:fldChar>
      </w:r>
      <w:r w:rsidR="00A162C5" w:rsidRPr="00FA613E">
        <w:instrText xml:space="preserve"> ADDIN EN.CITE.DATA </w:instrText>
      </w:r>
      <w:r w:rsidR="00A162C5" w:rsidRPr="00FA613E">
        <w:fldChar w:fldCharType="end"/>
      </w:r>
      <w:r w:rsidRPr="00FA613E">
        <w:fldChar w:fldCharType="separate"/>
      </w:r>
      <w:r w:rsidR="00A162C5" w:rsidRPr="00FA613E">
        <w:rPr>
          <w:noProof/>
        </w:rPr>
        <w:t>(105-107)</w:t>
      </w:r>
      <w:r w:rsidRPr="00FA613E">
        <w:fldChar w:fldCharType="end"/>
      </w:r>
      <w:r w:rsidRPr="00FA613E">
        <w:t xml:space="preserve">. Mechanistically, this also appeared dependent upon recruitment of CBP/p300 to TSS proximal locations. </w:t>
      </w:r>
    </w:p>
    <w:p w14:paraId="68D96980" w14:textId="6D6218D6" w:rsidR="00913C60" w:rsidRPr="00FA613E" w:rsidRDefault="6282A65C" w:rsidP="008F3546">
      <w:pPr>
        <w:spacing w:line="480" w:lineRule="auto"/>
      </w:pPr>
      <w:r w:rsidRPr="00FA613E">
        <w:t xml:space="preserve">Whilst the role of PU.1 in haematopoiesis is well defined in the mouse, evidence for an equivalent role in humans is less clear. However, a PU.1 haploinsufficiency-associated agammaglobulinemia </w:t>
      </w:r>
      <w:r w:rsidR="000A5EAA" w:rsidRPr="00FA613E">
        <w:t>was recently</w:t>
      </w:r>
      <w:r w:rsidRPr="00FA613E">
        <w:t xml:space="preserve"> described where affected patients lack circulating B-lymphocytes and exhibit deficiencies in myelomonocytic populations</w:t>
      </w:r>
      <w:r w:rsidR="00006E04" w:rsidRPr="00FA613E">
        <w:t xml:space="preserve"> </w:t>
      </w:r>
      <w:r w:rsidR="008F22FB" w:rsidRPr="00FA613E">
        <w:fldChar w:fldCharType="begin">
          <w:fldData xml:space="preserve">PEVuZE5vdGU+PENpdGU+PEF1dGhvcj5MZSBDb3o8L0F1dGhvcj48WWVhcj4yMDIxPC9ZZWFyPjxS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</w:fldData>
        </w:fldChar>
      </w:r>
      <w:r w:rsidR="00A162C5" w:rsidRPr="00FA613E">
        <w:instrText xml:space="preserve"> ADDIN EN.CITE </w:instrText>
      </w:r>
      <w:r w:rsidR="00A162C5" w:rsidRPr="00FA613E">
        <w:fldChar w:fldCharType="begin">
          <w:fldData xml:space="preserve">PEVuZE5vdGU+PENpdGU+PEF1dGhvcj5MZSBDb3o8L0F1dGhvcj48WWVhcj4yMDIxPC9ZZWFyPjxS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</w:fldData>
        </w:fldChar>
      </w:r>
      <w:r w:rsidR="00A162C5" w:rsidRPr="00FA613E">
        <w:instrText xml:space="preserve"> ADDIN EN.CITE.DATA </w:instrText>
      </w:r>
      <w:r w:rsidR="00A162C5" w:rsidRPr="00FA613E">
        <w:fldChar w:fldCharType="end"/>
      </w:r>
      <w:r w:rsidR="008F22FB" w:rsidRPr="00FA613E">
        <w:fldChar w:fldCharType="separate"/>
      </w:r>
      <w:r w:rsidR="00A162C5" w:rsidRPr="00FA613E">
        <w:rPr>
          <w:noProof/>
        </w:rPr>
        <w:t>(108)</w:t>
      </w:r>
      <w:r w:rsidR="008F22FB" w:rsidRPr="00FA613E">
        <w:fldChar w:fldCharType="end"/>
      </w:r>
      <w:r w:rsidR="00006E04" w:rsidRPr="00FA613E">
        <w:t>.</w:t>
      </w:r>
      <w:r w:rsidR="6F1D4753" w:rsidRPr="00FA613E">
        <w:t xml:space="preserve"> Consequently, PU.1 may also demonstrate analogous function</w:t>
      </w:r>
      <w:r w:rsidR="00635B7F" w:rsidRPr="00FA613E">
        <w:t>s</w:t>
      </w:r>
      <w:r w:rsidR="6F1D4753" w:rsidRPr="00FA613E">
        <w:t xml:space="preserve"> in human</w:t>
      </w:r>
      <w:r w:rsidR="004E06E5" w:rsidRPr="00FA613E">
        <w:t xml:space="preserve"> haematopoiesis</w:t>
      </w:r>
      <w:r w:rsidR="6F1D4753" w:rsidRPr="00FA613E">
        <w:t>.</w:t>
      </w:r>
    </w:p>
    <w:p w14:paraId="200887CD" w14:textId="0BBFA729" w:rsidR="00753857" w:rsidRPr="00FA613E" w:rsidRDefault="00F95788" w:rsidP="008F3546">
      <w:pPr>
        <w:spacing w:line="480" w:lineRule="auto"/>
      </w:pPr>
      <w:r w:rsidRPr="00FA613E">
        <w:t xml:space="preserve">Whilst these </w:t>
      </w:r>
      <w:r w:rsidR="00D90C50" w:rsidRPr="00FA613E">
        <w:t xml:space="preserve">collective </w:t>
      </w:r>
      <w:r w:rsidRPr="00FA613E">
        <w:t>observations represent significant progress in</w:t>
      </w:r>
      <w:r w:rsidR="00D90C50" w:rsidRPr="00FA613E">
        <w:t xml:space="preserve"> our</w:t>
      </w:r>
      <w:r w:rsidRPr="00FA613E">
        <w:t xml:space="preserve"> understanding of human FcγR </w:t>
      </w:r>
      <w:r w:rsidR="00D90C50" w:rsidRPr="00FA613E">
        <w:t>regulation</w:t>
      </w:r>
      <w:r w:rsidRPr="00FA613E">
        <w:t>,</w:t>
      </w:r>
      <w:r w:rsidR="00730C07" w:rsidRPr="00FA613E">
        <w:t xml:space="preserve"> </w:t>
      </w:r>
      <w:r w:rsidR="00D02AFE" w:rsidRPr="00FA613E">
        <w:t xml:space="preserve">our study is limited by a lack of assessment of </w:t>
      </w:r>
      <w:r w:rsidRPr="00FA613E">
        <w:t xml:space="preserve">the functional implications </w:t>
      </w:r>
      <w:r w:rsidR="00864589" w:rsidRPr="00FA613E">
        <w:t>of</w:t>
      </w:r>
      <w:r w:rsidR="00D230E8" w:rsidRPr="00FA613E">
        <w:t xml:space="preserve"> these</w:t>
      </w:r>
      <w:r w:rsidR="00864589" w:rsidRPr="00FA613E">
        <w:t xml:space="preserve"> </w:t>
      </w:r>
      <w:r w:rsidR="00D02AFE" w:rsidRPr="00FA613E">
        <w:t>critical</w:t>
      </w:r>
      <w:r w:rsidR="00864589" w:rsidRPr="00FA613E">
        <w:t xml:space="preserve"> regulatory elements </w:t>
      </w:r>
      <w:r w:rsidR="00D90C50" w:rsidRPr="00FA613E">
        <w:t>upon immune physiology</w:t>
      </w:r>
      <w:r w:rsidR="00864589" w:rsidRPr="00FA613E">
        <w:t>.</w:t>
      </w:r>
      <w:r w:rsidR="007074AF" w:rsidRPr="00FA613E">
        <w:t xml:space="preserve"> </w:t>
      </w:r>
      <w:r w:rsidR="00EF4DF8" w:rsidRPr="00FA613E">
        <w:t xml:space="preserve">Furthermore, </w:t>
      </w:r>
      <w:r w:rsidR="00BE353B" w:rsidRPr="00FA613E">
        <w:t>as</w:t>
      </w:r>
      <w:r w:rsidR="2D7B490C" w:rsidRPr="00FA613E">
        <w:t xml:space="preserve"> activating </w:t>
      </w:r>
      <w:r w:rsidR="09ADE507" w:rsidRPr="00FA613E">
        <w:t xml:space="preserve">FcγR are not expressed by B-cells, </w:t>
      </w:r>
      <w:r w:rsidR="07DB40CD" w:rsidRPr="00FA613E">
        <w:t xml:space="preserve">how </w:t>
      </w:r>
      <w:r w:rsidR="7D398086" w:rsidRPr="00FA613E">
        <w:t xml:space="preserve">cell lineage-specific </w:t>
      </w:r>
      <w:r w:rsidR="07DB40CD" w:rsidRPr="00FA613E">
        <w:t xml:space="preserve">activating/inhibitory FcγR expression </w:t>
      </w:r>
      <w:r w:rsidR="73203F96" w:rsidRPr="00FA613E">
        <w:t>is regulated</w:t>
      </w:r>
      <w:r w:rsidR="00BE353B" w:rsidRPr="00FA613E">
        <w:t xml:space="preserve"> </w:t>
      </w:r>
      <w:r w:rsidR="00BE353B" w:rsidRPr="00FA613E">
        <w:lastRenderedPageBreak/>
        <w:t>remains unclear</w:t>
      </w:r>
      <w:r w:rsidR="7D398086" w:rsidRPr="00FA613E">
        <w:t xml:space="preserve">. </w:t>
      </w:r>
      <w:r w:rsidR="7673FDCF" w:rsidRPr="00FA613E">
        <w:t>Although PU.1 is critical for</w:t>
      </w:r>
      <w:r w:rsidR="7171A47B" w:rsidRPr="00FA613E">
        <w:t xml:space="preserve"> FcγR</w:t>
      </w:r>
      <w:r w:rsidR="5B1D662A" w:rsidRPr="00FA613E">
        <w:t xml:space="preserve"> expression</w:t>
      </w:r>
      <w:r w:rsidR="7171A47B" w:rsidRPr="00FA613E">
        <w:t xml:space="preserve"> in lymphoid/myeloid models</w:t>
      </w:r>
      <w:r w:rsidR="5B1D662A" w:rsidRPr="00FA613E">
        <w:t xml:space="preserve">, it </w:t>
      </w:r>
      <w:r w:rsidR="7171A47B" w:rsidRPr="00FA613E">
        <w:t>is</w:t>
      </w:r>
      <w:r w:rsidR="5B1D662A" w:rsidRPr="00FA613E">
        <w:t xml:space="preserve"> insufficient</w:t>
      </w:r>
      <w:r w:rsidR="00A87A49" w:rsidRPr="00FA613E">
        <w:t xml:space="preserve"> in isolation</w:t>
      </w:r>
      <w:r w:rsidR="5B1D662A" w:rsidRPr="00FA613E">
        <w:t xml:space="preserve"> to drive expression </w:t>
      </w:r>
      <w:r w:rsidR="7171A47B" w:rsidRPr="00FA613E">
        <w:t xml:space="preserve">in </w:t>
      </w:r>
      <w:r w:rsidR="5B1D662A" w:rsidRPr="00FA613E">
        <w:t>ectopic</w:t>
      </w:r>
      <w:r w:rsidR="7171A47B" w:rsidRPr="00FA613E">
        <w:t xml:space="preserve"> expression models</w:t>
      </w:r>
      <w:r w:rsidR="110854E2" w:rsidRPr="00FA613E">
        <w:t xml:space="preserve"> such as HEK cells</w:t>
      </w:r>
      <w:r w:rsidR="5B1D662A" w:rsidRPr="00FA613E">
        <w:t>. Consequently,</w:t>
      </w:r>
      <w:r w:rsidR="4BDA7F27" w:rsidRPr="00FA613E">
        <w:t xml:space="preserve"> additional</w:t>
      </w:r>
      <w:r w:rsidR="5B1D662A" w:rsidRPr="00FA613E">
        <w:t>, potentially</w:t>
      </w:r>
      <w:r w:rsidR="4BDA7F27" w:rsidRPr="00FA613E">
        <w:t xml:space="preserve"> lineage</w:t>
      </w:r>
      <w:r w:rsidR="00CB3C00" w:rsidRPr="00FA613E">
        <w:t>-</w:t>
      </w:r>
      <w:r w:rsidR="4BDA7F27" w:rsidRPr="00FA613E">
        <w:t>specific</w:t>
      </w:r>
      <w:r w:rsidR="5B1D662A" w:rsidRPr="00FA613E">
        <w:t>,</w:t>
      </w:r>
      <w:r w:rsidR="4BDA7F27" w:rsidRPr="00FA613E">
        <w:t xml:space="preserve"> factors or chromatin remodelling likely</w:t>
      </w:r>
      <w:r w:rsidR="5B1D662A" w:rsidRPr="00FA613E">
        <w:t xml:space="preserve"> contribute to human FcγR expression</w:t>
      </w:r>
      <w:r w:rsidR="110854E2" w:rsidRPr="00FA613E">
        <w:t xml:space="preserve"> regulation through</w:t>
      </w:r>
      <w:r w:rsidR="623469CC" w:rsidRPr="00FA613E">
        <w:t xml:space="preserve"> co-operat</w:t>
      </w:r>
      <w:r w:rsidR="110854E2" w:rsidRPr="00FA613E">
        <w:t>ion</w:t>
      </w:r>
      <w:r w:rsidR="623469CC" w:rsidRPr="00FA613E">
        <w:t xml:space="preserve"> with PU.1</w:t>
      </w:r>
      <w:r w:rsidR="4BDA7F27" w:rsidRPr="00FA613E">
        <w:t>.</w:t>
      </w:r>
      <w:r w:rsidR="003F33E1" w:rsidRPr="00FA613E">
        <w:t xml:space="preserve"> Th</w:t>
      </w:r>
      <w:r w:rsidR="000B3D51" w:rsidRPr="00FA613E">
        <w:t>is requirement may also underpin the variability seen in</w:t>
      </w:r>
      <w:r w:rsidR="00835749" w:rsidRPr="00FA613E">
        <w:t xml:space="preserve"> human Fc</w:t>
      </w:r>
      <w:r w:rsidR="00835749" w:rsidRPr="00FA613E">
        <w:rPr>
          <w:rFonts w:cstheme="minorHAnsi"/>
        </w:rPr>
        <w:t>γ</w:t>
      </w:r>
      <w:r w:rsidR="00835749" w:rsidRPr="00FA613E">
        <w:t>RIIB expression within tissu</w:t>
      </w:r>
      <w:r w:rsidR="0087218E" w:rsidRPr="00FA613E">
        <w:t>e</w:t>
      </w:r>
      <w:r w:rsidR="00835749" w:rsidRPr="00FA613E">
        <w:t xml:space="preserve"> macrophage</w:t>
      </w:r>
      <w:r w:rsidR="00CB18D8" w:rsidRPr="00FA613E">
        <w:t xml:space="preserve"> subsets</w:t>
      </w:r>
      <w:r w:rsidR="00AC029D" w:rsidRPr="00FA613E">
        <w:t xml:space="preserve"> </w:t>
      </w:r>
      <w:r w:rsidR="00AC029D" w:rsidRPr="00FA613E">
        <w:fldChar w:fldCharType="begin">
          <w:fldData xml:space="preserve">PEVuZE5vdGU+PENpdGU+PEF1dGhvcj5CcnVnZ2VtYW48L0F1dGhvcj48WWVhcj4yMDE5PC9ZZWFy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</w:fldData>
        </w:fldChar>
      </w:r>
      <w:r w:rsidR="00AC029D" w:rsidRPr="00FA613E">
        <w:instrText xml:space="preserve"> ADDIN EN.CITE </w:instrText>
      </w:r>
      <w:r w:rsidR="00AC029D" w:rsidRPr="00FA613E">
        <w:fldChar w:fldCharType="begin">
          <w:fldData xml:space="preserve">PEVuZE5vdGU+PENpdGU+PEF1dGhvcj5CcnVnZ2VtYW48L0F1dGhvcj48WWVhcj4yMDE5PC9ZZWFy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</w:fldData>
        </w:fldChar>
      </w:r>
      <w:r w:rsidR="00AC029D" w:rsidRPr="00FA613E">
        <w:instrText xml:space="preserve"> ADDIN EN.CITE.DATA </w:instrText>
      </w:r>
      <w:r w:rsidR="00AC029D" w:rsidRPr="00FA613E">
        <w:fldChar w:fldCharType="end"/>
      </w:r>
      <w:r w:rsidR="00AC029D" w:rsidRPr="00FA613E">
        <w:fldChar w:fldCharType="separate"/>
      </w:r>
      <w:r w:rsidR="00AC029D" w:rsidRPr="00FA613E">
        <w:rPr>
          <w:noProof/>
        </w:rPr>
        <w:t>(41)</w:t>
      </w:r>
      <w:r w:rsidR="00AC029D" w:rsidRPr="00FA613E">
        <w:fldChar w:fldCharType="end"/>
      </w:r>
      <w:r w:rsidR="00835749" w:rsidRPr="00FA613E">
        <w:t>.</w:t>
      </w:r>
      <w:r w:rsidR="000A0EED" w:rsidRPr="00FA613E">
        <w:t xml:space="preserve"> </w:t>
      </w:r>
    </w:p>
    <w:p w14:paraId="3C84BD3B" w14:textId="22EE42E2" w:rsidR="0023516A" w:rsidRPr="00FA613E" w:rsidRDefault="00B964BF" w:rsidP="008F3546">
      <w:pPr>
        <w:spacing w:line="480" w:lineRule="auto"/>
      </w:pPr>
      <w:r w:rsidRPr="00FA613E">
        <w:t>H</w:t>
      </w:r>
      <w:r w:rsidR="003E7C50" w:rsidRPr="00FA613E">
        <w:t xml:space="preserve">ere we identify that TSS-proximal </w:t>
      </w:r>
      <w:r w:rsidR="006E7C88" w:rsidRPr="00FA613E">
        <w:t>PU.1 promoter binding is an essential determinant of</w:t>
      </w:r>
      <w:r w:rsidR="002C3676" w:rsidRPr="00FA613E">
        <w:t xml:space="preserve"> basal and inducible</w:t>
      </w:r>
      <w:r w:rsidR="006E7C88" w:rsidRPr="00FA613E">
        <w:t xml:space="preserve"> </w:t>
      </w:r>
      <w:r w:rsidR="002C3676" w:rsidRPr="00FA613E">
        <w:t xml:space="preserve">human </w:t>
      </w:r>
      <w:r w:rsidR="006E7C88" w:rsidRPr="00FA613E">
        <w:t>Fc</w:t>
      </w:r>
      <w:r w:rsidR="006E7C88" w:rsidRPr="00FA613E">
        <w:rPr>
          <w:rFonts w:cstheme="minorHAnsi"/>
        </w:rPr>
        <w:t>γ</w:t>
      </w:r>
      <w:r w:rsidR="006E7C88" w:rsidRPr="00FA613E">
        <w:t>R</w:t>
      </w:r>
      <w:r w:rsidR="002C3676" w:rsidRPr="00FA613E">
        <w:t xml:space="preserve"> expression. </w:t>
      </w:r>
      <w:r w:rsidR="00706DEB" w:rsidRPr="00FA613E">
        <w:t xml:space="preserve">It is </w:t>
      </w:r>
      <w:r w:rsidR="00027985" w:rsidRPr="00FA613E">
        <w:t xml:space="preserve">anticipated that </w:t>
      </w:r>
      <w:r w:rsidR="00706DEB" w:rsidRPr="00FA613E">
        <w:t>this basic understanding</w:t>
      </w:r>
      <w:r w:rsidR="00027985" w:rsidRPr="00FA613E">
        <w:t xml:space="preserve"> will</w:t>
      </w:r>
      <w:r w:rsidR="00706DEB" w:rsidRPr="00FA613E">
        <w:t xml:space="preserve"> </w:t>
      </w:r>
      <w:r w:rsidR="00C3033B" w:rsidRPr="00FA613E">
        <w:t xml:space="preserve">form </w:t>
      </w:r>
      <w:r w:rsidR="009E0428" w:rsidRPr="00FA613E">
        <w:t>a</w:t>
      </w:r>
      <w:r w:rsidR="00C3033B" w:rsidRPr="00FA613E">
        <w:t xml:space="preserve"> foundation </w:t>
      </w:r>
      <w:r w:rsidR="009E0428" w:rsidRPr="00FA613E">
        <w:t xml:space="preserve">upon which </w:t>
      </w:r>
      <w:r w:rsidR="00C3033B" w:rsidRPr="00FA613E">
        <w:t>future developments</w:t>
      </w:r>
      <w:r w:rsidR="009E0428" w:rsidRPr="00FA613E">
        <w:t xml:space="preserve"> can build</w:t>
      </w:r>
      <w:r w:rsidR="00C3033B" w:rsidRPr="00FA613E">
        <w:t xml:space="preserve"> </w:t>
      </w:r>
      <w:r w:rsidR="006F0FD1" w:rsidRPr="00FA613E">
        <w:t xml:space="preserve">to </w:t>
      </w:r>
      <w:r w:rsidR="00C3033B" w:rsidRPr="00FA613E">
        <w:t xml:space="preserve">understand the complexities of </w:t>
      </w:r>
      <w:r w:rsidR="009E0428" w:rsidRPr="00FA613E">
        <w:t>cel</w:t>
      </w:r>
      <w:r w:rsidR="00330E61" w:rsidRPr="00FA613E">
        <w:t>l type-specific</w:t>
      </w:r>
      <w:r w:rsidR="009E0428" w:rsidRPr="00FA613E">
        <w:t xml:space="preserve"> Fc</w:t>
      </w:r>
      <w:r w:rsidR="009E0428" w:rsidRPr="00FA613E">
        <w:rPr>
          <w:rFonts w:cstheme="minorHAnsi"/>
        </w:rPr>
        <w:t>γ</w:t>
      </w:r>
      <w:r w:rsidR="009E0428" w:rsidRPr="00FA613E">
        <w:t>R expression</w:t>
      </w:r>
      <w:r w:rsidR="00330E61" w:rsidRPr="00FA613E">
        <w:t xml:space="preserve"> </w:t>
      </w:r>
      <w:r w:rsidR="00AF696F" w:rsidRPr="00FA613E">
        <w:t xml:space="preserve">patterns </w:t>
      </w:r>
      <w:r w:rsidR="00330E61" w:rsidRPr="00FA613E">
        <w:t xml:space="preserve">and </w:t>
      </w:r>
      <w:r w:rsidR="007F5598" w:rsidRPr="00FA613E">
        <w:t xml:space="preserve">regulation. </w:t>
      </w:r>
      <w:r w:rsidR="00454A48" w:rsidRPr="00FA613E">
        <w:t xml:space="preserve">As our </w:t>
      </w:r>
      <w:r w:rsidR="00E9055E" w:rsidRPr="00FA613E">
        <w:t>comprehension</w:t>
      </w:r>
      <w:r w:rsidR="00454A48" w:rsidRPr="00FA613E">
        <w:t xml:space="preserve"> of </w:t>
      </w:r>
      <w:r w:rsidR="00A84D95" w:rsidRPr="00FA613E">
        <w:t xml:space="preserve">the </w:t>
      </w:r>
      <w:r w:rsidR="00B35379" w:rsidRPr="00FA613E">
        <w:t>Fc</w:t>
      </w:r>
      <w:r w:rsidR="00B35379" w:rsidRPr="00FA613E">
        <w:rPr>
          <w:rFonts w:cstheme="minorHAnsi"/>
        </w:rPr>
        <w:t>γ</w:t>
      </w:r>
      <w:r w:rsidR="00B35379" w:rsidRPr="00FA613E">
        <w:t>R requirements</w:t>
      </w:r>
      <w:r w:rsidR="00A84D95" w:rsidRPr="00FA613E">
        <w:t xml:space="preserve"> that govern effective mAb</w:t>
      </w:r>
      <w:r w:rsidR="00716B65" w:rsidRPr="00FA613E">
        <w:t xml:space="preserve"> therapy</w:t>
      </w:r>
      <w:r w:rsidR="00A84D95" w:rsidRPr="00FA613E">
        <w:t xml:space="preserve"> evolve</w:t>
      </w:r>
      <w:r w:rsidR="00716B65" w:rsidRPr="00FA613E">
        <w:t xml:space="preserve"> and begin to influence</w:t>
      </w:r>
      <w:r w:rsidR="00C20197" w:rsidRPr="00FA613E">
        <w:t xml:space="preserve"> their</w:t>
      </w:r>
      <w:r w:rsidR="00716B65" w:rsidRPr="00FA613E">
        <w:t xml:space="preserve"> design</w:t>
      </w:r>
      <w:r w:rsidR="00006E04" w:rsidRPr="00FA613E">
        <w:t xml:space="preserve"> </w:t>
      </w:r>
      <w:r w:rsidR="00A84D95" w:rsidRPr="00FA613E">
        <w:fldChar w:fldCharType="begin"/>
      </w:r>
      <w:r w:rsidR="009F1319" w:rsidRPr="00FA613E">
        <w:instrText xml:space="preserve"> ADDIN EN.CITE &lt;EndNote&gt;&lt;Cite&gt;&lt;Author&gt;Beers&lt;/Author&gt;&lt;Year&gt;2016&lt;/Year&gt;&lt;RecNum&gt;66&lt;/RecNum&gt;&lt;DisplayText&gt;(40)&lt;/DisplayText&gt;&lt;record&gt;&lt;rec-number&gt;66&lt;/rec-number&gt;&lt;foreign-keys&gt;&lt;key app="EN" db-id="rrwwfarx4r2203e50sfptex6w2wapxsev9r0" timestamp="1725548949"&gt;66&lt;/key&gt;&lt;/foreign-keys&gt;&lt;ref-type name="Journal Article"&gt;17&lt;/ref-type&gt;&lt;contributors&gt;&lt;authors&gt;&lt;author&gt;Beers, Stephen A.&lt;/author&gt;&lt;author&gt;Glennie, Martin J.&lt;/author&gt;&lt;author&gt;White, Ann L.&lt;/author&gt;&lt;/authors&gt;&lt;/contributors&gt;&lt;titles&gt;&lt;title&gt;Influence of immunoglobulin isotype on therapeutic antibody function&lt;/title&gt;&lt;secondary-title&gt;Blood&lt;/secondary-title&gt;&lt;/titles&gt;&lt;periodical&gt;&lt;full-title&gt;Blood&lt;/full-title&gt;&lt;abbr-1&gt;Blood&lt;/abbr-1&gt;&lt;/periodical&gt;&lt;pages&gt;1097-1101&lt;/pages&gt;&lt;volume&gt;127&lt;/volume&gt;&lt;number&gt;9&lt;/number&gt;&lt;dates&gt;&lt;year&gt;2016&lt;/year&gt;&lt;/dates&gt;&lt;isbn&gt;0006-4971&lt;/isbn&gt;&lt;urls&gt;&lt;related-urls&gt;&lt;url&gt;https://doi.org/10.1182/blood-2015-09-625343&lt;/url&gt;&lt;/related-urls&gt;&lt;/urls&gt;&lt;electronic-resource-num&gt;10.1182/blood-2015-09-625343&lt;/electronic-resource-num&gt;&lt;access-date&gt;9/5/2024&lt;/access-date&gt;&lt;/record&gt;&lt;/Cite&gt;&lt;/EndNote&gt;</w:instrText>
      </w:r>
      <w:r w:rsidR="00A84D95" w:rsidRPr="00FA613E">
        <w:fldChar w:fldCharType="separate"/>
      </w:r>
      <w:r w:rsidR="009F1319" w:rsidRPr="00FA613E">
        <w:rPr>
          <w:noProof/>
        </w:rPr>
        <w:t>(40)</w:t>
      </w:r>
      <w:r w:rsidR="00A84D95" w:rsidRPr="00FA613E">
        <w:fldChar w:fldCharType="end"/>
      </w:r>
      <w:r w:rsidR="00006E04" w:rsidRPr="00FA613E">
        <w:t>,</w:t>
      </w:r>
      <w:r w:rsidR="00B35379" w:rsidRPr="00FA613E">
        <w:t xml:space="preserve"> </w:t>
      </w:r>
      <w:r w:rsidR="00287E4B" w:rsidRPr="00FA613E">
        <w:t>a</w:t>
      </w:r>
      <w:r w:rsidR="005234B4" w:rsidRPr="00FA613E">
        <w:t xml:space="preserve"> complementary </w:t>
      </w:r>
      <w:r w:rsidR="00E9055E" w:rsidRPr="00FA613E">
        <w:t>understanding</w:t>
      </w:r>
      <w:r w:rsidR="00DB0754" w:rsidRPr="00FA613E">
        <w:t xml:space="preserve"> </w:t>
      </w:r>
      <w:r w:rsidR="00FE0C31" w:rsidRPr="00FA613E">
        <w:t xml:space="preserve">of </w:t>
      </w:r>
      <w:r w:rsidR="00DB0754" w:rsidRPr="00FA613E">
        <w:t xml:space="preserve">the molecular </w:t>
      </w:r>
      <w:r w:rsidR="00301EBE" w:rsidRPr="00FA613E">
        <w:t xml:space="preserve">features that govern </w:t>
      </w:r>
      <w:r w:rsidR="00287E4B" w:rsidRPr="00FA613E">
        <w:t>Fc</w:t>
      </w:r>
      <w:r w:rsidR="00287E4B" w:rsidRPr="00FA613E">
        <w:rPr>
          <w:rFonts w:cstheme="minorHAnsi"/>
        </w:rPr>
        <w:t>γ</w:t>
      </w:r>
      <w:r w:rsidR="00287E4B" w:rsidRPr="00FA613E">
        <w:t>R expression</w:t>
      </w:r>
      <w:r w:rsidR="00DE5BE6" w:rsidRPr="00FA613E">
        <w:t xml:space="preserve"> within tumours</w:t>
      </w:r>
      <w:r w:rsidR="00287E4B" w:rsidRPr="00FA613E">
        <w:t xml:space="preserve"> is paramount</w:t>
      </w:r>
      <w:r w:rsidR="00DE5BE6" w:rsidRPr="00FA613E">
        <w:t>.</w:t>
      </w:r>
      <w:r w:rsidR="005F3BE0" w:rsidRPr="00FA613E">
        <w:t xml:space="preserve"> </w:t>
      </w:r>
      <w:r w:rsidR="00387FF3" w:rsidRPr="00FA613E">
        <w:t>This increased understanding</w:t>
      </w:r>
      <w:r w:rsidR="00283F28" w:rsidRPr="00FA613E">
        <w:t xml:space="preserve"> may be leveraged to </w:t>
      </w:r>
      <w:r w:rsidR="00DE5BE6" w:rsidRPr="00FA613E">
        <w:t>optimally deliver mAb therapeutic</w:t>
      </w:r>
      <w:r w:rsidR="00575F86" w:rsidRPr="00FA613E">
        <w:t>s</w:t>
      </w:r>
      <w:r w:rsidR="00DE5BE6" w:rsidRPr="00FA613E">
        <w:t xml:space="preserve"> of the required isotype to </w:t>
      </w:r>
      <w:r w:rsidR="00E943BD" w:rsidRPr="00FA613E">
        <w:t xml:space="preserve">elicit desired biological </w:t>
      </w:r>
      <w:r w:rsidR="009516EE" w:rsidRPr="00FA613E">
        <w:t>effect</w:t>
      </w:r>
      <w:r w:rsidR="00DE5BE6" w:rsidRPr="00FA613E">
        <w:t>s</w:t>
      </w:r>
      <w:r w:rsidR="008B255C" w:rsidRPr="00FA613E">
        <w:t xml:space="preserve"> or </w:t>
      </w:r>
      <w:r w:rsidR="00911654" w:rsidRPr="00FA613E">
        <w:t xml:space="preserve">to </w:t>
      </w:r>
      <w:r w:rsidR="008B255C" w:rsidRPr="00FA613E">
        <w:t>allow</w:t>
      </w:r>
      <w:r w:rsidR="003B2DBD" w:rsidRPr="00FA613E">
        <w:t xml:space="preserve"> development of complementary drug combination strategies to potentiate mAb-mediated </w:t>
      </w:r>
      <w:r w:rsidR="00387FF3" w:rsidRPr="00FA613E">
        <w:t>i</w:t>
      </w:r>
      <w:r w:rsidR="003B2DBD" w:rsidRPr="00FA613E">
        <w:t>mmunotherapy.</w:t>
      </w:r>
      <w:r w:rsidR="006F0FD1" w:rsidRPr="00FA613E">
        <w:t xml:space="preserve"> </w:t>
      </w:r>
    </w:p>
    <w:p w14:paraId="6D33530D" w14:textId="43D09D17" w:rsidR="00D1591B" w:rsidRPr="00FA613E" w:rsidRDefault="00D1591B" w:rsidP="008F3546">
      <w:pPr>
        <w:spacing w:line="480" w:lineRule="auto"/>
        <w:rPr>
          <w:b/>
          <w:bCs/>
        </w:rPr>
      </w:pPr>
      <w:r w:rsidRPr="00FA613E">
        <w:rPr>
          <w:b/>
          <w:bCs/>
        </w:rPr>
        <w:t>Figure Legends</w:t>
      </w:r>
    </w:p>
    <w:p w14:paraId="751FE9F0" w14:textId="38032F2E" w:rsidR="00D1591B" w:rsidRPr="00FA613E" w:rsidRDefault="00E17067" w:rsidP="008F3546">
      <w:pPr>
        <w:spacing w:line="480" w:lineRule="auto"/>
        <w:rPr>
          <w:b/>
        </w:rPr>
      </w:pPr>
      <w:r w:rsidRPr="00FA613E">
        <w:rPr>
          <w:b/>
        </w:rPr>
        <w:t xml:space="preserve">Figure 1: </w:t>
      </w:r>
      <w:r w:rsidR="003B7A96" w:rsidRPr="00FA613E">
        <w:rPr>
          <w:b/>
        </w:rPr>
        <w:t xml:space="preserve">FcγRIIB promoter activity is dictated by </w:t>
      </w:r>
      <w:r w:rsidR="00CF12FB" w:rsidRPr="00FA613E">
        <w:rPr>
          <w:b/>
        </w:rPr>
        <w:t xml:space="preserve">a </w:t>
      </w:r>
      <w:r w:rsidR="003B7A96" w:rsidRPr="00FA613E">
        <w:rPr>
          <w:b/>
        </w:rPr>
        <w:t>TSS</w:t>
      </w:r>
      <w:r w:rsidR="009D5F6F" w:rsidRPr="00FA613E">
        <w:rPr>
          <w:b/>
        </w:rPr>
        <w:t xml:space="preserve"> proximal</w:t>
      </w:r>
      <w:r w:rsidR="00CF12FB" w:rsidRPr="00FA613E">
        <w:rPr>
          <w:b/>
        </w:rPr>
        <w:t xml:space="preserve"> 57 bp</w:t>
      </w:r>
      <w:r w:rsidR="003B7A96" w:rsidRPr="00FA613E">
        <w:rPr>
          <w:b/>
        </w:rPr>
        <w:t xml:space="preserve"> sequence</w:t>
      </w:r>
      <w:r w:rsidR="005D5510" w:rsidRPr="00FA613E">
        <w:rPr>
          <w:b/>
        </w:rPr>
        <w:t>.</w:t>
      </w:r>
      <w:r w:rsidR="00557C3D" w:rsidRPr="00FA613E">
        <w:rPr>
          <w:b/>
        </w:rPr>
        <w:t xml:space="preserve"> </w:t>
      </w:r>
      <w:r w:rsidR="00D35676" w:rsidRPr="00FA613E">
        <w:rPr>
          <w:b/>
        </w:rPr>
        <w:t>A)</w:t>
      </w:r>
      <w:r w:rsidR="00D35676" w:rsidRPr="00FA613E">
        <w:rPr>
          <w:bCs/>
        </w:rPr>
        <w:t xml:space="preserve"> </w:t>
      </w:r>
      <w:r w:rsidR="008230AC" w:rsidRPr="00FA613E">
        <w:rPr>
          <w:bCs/>
        </w:rPr>
        <w:t xml:space="preserve">The </w:t>
      </w:r>
      <w:r w:rsidR="00ED7C95" w:rsidRPr="00FA613E">
        <w:rPr>
          <w:bCs/>
        </w:rPr>
        <w:t>s</w:t>
      </w:r>
      <w:r w:rsidR="007128C7" w:rsidRPr="00FA613E">
        <w:rPr>
          <w:bCs/>
        </w:rPr>
        <w:t>tructure</w:t>
      </w:r>
      <w:r w:rsidR="00790624" w:rsidRPr="00FA613E">
        <w:rPr>
          <w:bCs/>
        </w:rPr>
        <w:t xml:space="preserve"> </w:t>
      </w:r>
      <w:r w:rsidR="007128C7" w:rsidRPr="00FA613E">
        <w:rPr>
          <w:bCs/>
        </w:rPr>
        <w:t xml:space="preserve">of the low-affinity </w:t>
      </w:r>
      <w:r w:rsidR="00790624" w:rsidRPr="00FA613E">
        <w:rPr>
          <w:bCs/>
        </w:rPr>
        <w:t>Fc</w:t>
      </w:r>
      <w:r w:rsidR="00790624" w:rsidRPr="00FA613E">
        <w:rPr>
          <w:rFonts w:cstheme="minorHAnsi"/>
          <w:bCs/>
        </w:rPr>
        <w:t>γ</w:t>
      </w:r>
      <w:r w:rsidR="00790624" w:rsidRPr="00FA613E">
        <w:rPr>
          <w:bCs/>
        </w:rPr>
        <w:t>R</w:t>
      </w:r>
      <w:r w:rsidR="007128C7" w:rsidRPr="00FA613E">
        <w:rPr>
          <w:bCs/>
        </w:rPr>
        <w:t xml:space="preserve"> locus</w:t>
      </w:r>
      <w:r w:rsidR="00ED7C95" w:rsidRPr="00FA613E">
        <w:rPr>
          <w:bCs/>
        </w:rPr>
        <w:t xml:space="preserve"> </w:t>
      </w:r>
      <w:r w:rsidR="004B665D" w:rsidRPr="00FA613E">
        <w:rPr>
          <w:bCs/>
        </w:rPr>
        <w:t xml:space="preserve">is depicted </w:t>
      </w:r>
      <w:r w:rsidR="001C12BE" w:rsidRPr="00FA613E">
        <w:rPr>
          <w:bCs/>
        </w:rPr>
        <w:t xml:space="preserve">and its location </w:t>
      </w:r>
      <w:r w:rsidR="0008777E" w:rsidRPr="00FA613E">
        <w:rPr>
          <w:bCs/>
        </w:rPr>
        <w:t>within</w:t>
      </w:r>
      <w:r w:rsidR="001C12BE" w:rsidRPr="00FA613E">
        <w:rPr>
          <w:bCs/>
        </w:rPr>
        <w:t xml:space="preserve"> chromosome 1,</w:t>
      </w:r>
      <w:r w:rsidR="007128C7" w:rsidRPr="00FA613E">
        <w:rPr>
          <w:bCs/>
        </w:rPr>
        <w:t xml:space="preserve"> </w:t>
      </w:r>
      <w:r w:rsidR="0008777E" w:rsidRPr="00FA613E">
        <w:rPr>
          <w:bCs/>
        </w:rPr>
        <w:t>in</w:t>
      </w:r>
      <w:r w:rsidR="007128C7" w:rsidRPr="00FA613E">
        <w:rPr>
          <w:bCs/>
        </w:rPr>
        <w:t xml:space="preserve"> the region chr1:161,490,000–161,700,000</w:t>
      </w:r>
      <w:r w:rsidR="001C12BE" w:rsidRPr="00FA613E">
        <w:rPr>
          <w:bCs/>
        </w:rPr>
        <w:t>,</w:t>
      </w:r>
      <w:r w:rsidR="004E4D82" w:rsidRPr="00FA613E">
        <w:rPr>
          <w:bCs/>
        </w:rPr>
        <w:t xml:space="preserve"> identified</w:t>
      </w:r>
      <w:r w:rsidR="007128C7" w:rsidRPr="00FA613E">
        <w:rPr>
          <w:bCs/>
        </w:rPr>
        <w:t xml:space="preserve"> as a </w:t>
      </w:r>
      <w:r w:rsidR="00CC426C" w:rsidRPr="00FA613E">
        <w:rPr>
          <w:bCs/>
        </w:rPr>
        <w:t>blue</w:t>
      </w:r>
      <w:r w:rsidR="007128C7" w:rsidRPr="00FA613E">
        <w:rPr>
          <w:bCs/>
        </w:rPr>
        <w:t xml:space="preserve"> vertical line</w:t>
      </w:r>
      <w:r w:rsidR="00F53ED3" w:rsidRPr="00FA613E">
        <w:rPr>
          <w:bCs/>
        </w:rPr>
        <w:t xml:space="preserve">. </w:t>
      </w:r>
      <w:r w:rsidR="00F53ED3" w:rsidRPr="00FA613E">
        <w:rPr>
          <w:b/>
        </w:rPr>
        <w:t>C-D</w:t>
      </w:r>
      <w:r w:rsidR="00557C3D" w:rsidRPr="00FA613E">
        <w:rPr>
          <w:b/>
        </w:rPr>
        <w:t>)</w:t>
      </w:r>
      <w:r w:rsidR="00237B68" w:rsidRPr="00FA613E">
        <w:rPr>
          <w:b/>
        </w:rPr>
        <w:t xml:space="preserve"> </w:t>
      </w:r>
      <w:r w:rsidR="00237B68" w:rsidRPr="00FA613E">
        <w:t>Ra</w:t>
      </w:r>
      <w:r w:rsidR="00C8482C" w:rsidRPr="00FA613E">
        <w:t xml:space="preserve">ji </w:t>
      </w:r>
      <w:r w:rsidR="00AF739A" w:rsidRPr="00FA613E">
        <w:t>or</w:t>
      </w:r>
      <w:r w:rsidR="00C8482C" w:rsidRPr="00FA613E">
        <w:t xml:space="preserve"> THP-1 cGAS</w:t>
      </w:r>
      <w:r w:rsidR="00C8482C" w:rsidRPr="00FA613E">
        <w:rPr>
          <w:vertAlign w:val="superscript"/>
        </w:rPr>
        <w:t>-/-</w:t>
      </w:r>
      <w:r w:rsidR="00C8482C" w:rsidRPr="00FA613E">
        <w:t xml:space="preserve"> cells</w:t>
      </w:r>
      <w:r w:rsidR="00557C3D" w:rsidRPr="00FA613E">
        <w:t xml:space="preserve"> were </w:t>
      </w:r>
      <w:r w:rsidR="008B6BDC" w:rsidRPr="00FA613E">
        <w:t>transfected</w:t>
      </w:r>
      <w:r w:rsidR="00557C3D" w:rsidRPr="00FA613E">
        <w:t xml:space="preserve"> </w:t>
      </w:r>
      <w:r w:rsidR="00345CBE" w:rsidRPr="00FA613E">
        <w:t>with</w:t>
      </w:r>
      <w:r w:rsidR="00536614" w:rsidRPr="00FA613E">
        <w:t xml:space="preserve"> luciferase</w:t>
      </w:r>
      <w:r w:rsidR="00345CBE" w:rsidRPr="00FA613E">
        <w:t xml:space="preserve"> FcγRIIB promoter</w:t>
      </w:r>
      <w:r w:rsidR="00536614" w:rsidRPr="00FA613E">
        <w:t xml:space="preserve"> constructs</w:t>
      </w:r>
      <w:r w:rsidR="00A3398E" w:rsidRPr="00FA613E">
        <w:t xml:space="preserve"> with </w:t>
      </w:r>
      <w:r w:rsidR="00F53ED3" w:rsidRPr="00FA613E">
        <w:t>B</w:t>
      </w:r>
      <w:r w:rsidR="00A3398E" w:rsidRPr="00FA613E">
        <w:t xml:space="preserve">) </w:t>
      </w:r>
      <w:r w:rsidR="00862FC5" w:rsidRPr="00FA613E">
        <w:t xml:space="preserve">3’ deletions, </w:t>
      </w:r>
      <w:r w:rsidR="00F53ED3" w:rsidRPr="00FA613E">
        <w:t>C</w:t>
      </w:r>
      <w:r w:rsidR="00862FC5" w:rsidRPr="00FA613E">
        <w:t xml:space="preserve">) 5’ deletions, or </w:t>
      </w:r>
      <w:r w:rsidR="00F53ED3" w:rsidRPr="00FA613E">
        <w:t>D</w:t>
      </w:r>
      <w:r w:rsidR="00862FC5" w:rsidRPr="00FA613E">
        <w:t>) TSS proximal deletions</w:t>
      </w:r>
      <w:r w:rsidR="00AF739A" w:rsidRPr="00FA613E">
        <w:t xml:space="preserve"> </w:t>
      </w:r>
      <w:r w:rsidR="008B6BDC" w:rsidRPr="00FA613E">
        <w:t>and a</w:t>
      </w:r>
      <w:r w:rsidR="00536614" w:rsidRPr="00FA613E">
        <w:t xml:space="preserve"> constitutive</w:t>
      </w:r>
      <w:r w:rsidR="00AF739A" w:rsidRPr="00FA613E">
        <w:t xml:space="preserve"> internal control</w:t>
      </w:r>
      <w:r w:rsidR="009308F2" w:rsidRPr="00FA613E">
        <w:t>.</w:t>
      </w:r>
      <w:r w:rsidR="00345CBE" w:rsidRPr="00FA613E">
        <w:t xml:space="preserve"> </w:t>
      </w:r>
      <w:r w:rsidR="00717A61" w:rsidRPr="00FA613E">
        <w:t>L</w:t>
      </w:r>
      <w:r w:rsidR="006D4BDD" w:rsidRPr="00FA613E">
        <w:t xml:space="preserve">uciferase activity </w:t>
      </w:r>
      <w:r w:rsidR="009308F2" w:rsidRPr="00FA613E">
        <w:t xml:space="preserve">was </w:t>
      </w:r>
      <w:r w:rsidR="006D4BDD" w:rsidRPr="00FA613E">
        <w:t xml:space="preserve">assessed </w:t>
      </w:r>
      <w:r w:rsidR="00536614" w:rsidRPr="00FA613E">
        <w:t xml:space="preserve">after </w:t>
      </w:r>
      <w:r w:rsidR="006D4BDD" w:rsidRPr="00FA613E">
        <w:t>24 hours</w:t>
      </w:r>
      <w:r w:rsidR="00794BBA" w:rsidRPr="00FA613E">
        <w:t>,</w:t>
      </w:r>
      <w:r w:rsidR="00F71103" w:rsidRPr="00FA613E">
        <w:t xml:space="preserve"> normalised</w:t>
      </w:r>
      <w:r w:rsidR="00794BBA" w:rsidRPr="00FA613E">
        <w:t xml:space="preserve"> </w:t>
      </w:r>
      <w:r w:rsidR="001F733E" w:rsidRPr="00FA613E">
        <w:t>to internal control</w:t>
      </w:r>
      <w:r w:rsidR="00BF359A" w:rsidRPr="00FA613E">
        <w:t>s,</w:t>
      </w:r>
      <w:r w:rsidR="001F733E" w:rsidRPr="00FA613E">
        <w:t xml:space="preserve"> and expressed as fold change from</w:t>
      </w:r>
      <w:r w:rsidR="00536614" w:rsidRPr="00FA613E">
        <w:t xml:space="preserve"> the</w:t>
      </w:r>
      <w:r w:rsidR="00953B29" w:rsidRPr="00FA613E">
        <w:t xml:space="preserve"> unmodified</w:t>
      </w:r>
      <w:r w:rsidR="00F71103" w:rsidRPr="00FA613E">
        <w:t xml:space="preserve"> </w:t>
      </w:r>
      <w:r w:rsidR="009978A8" w:rsidRPr="00FA613E">
        <w:t>-1113: +1 bp</w:t>
      </w:r>
      <w:r w:rsidR="00F71103" w:rsidRPr="00FA613E">
        <w:t xml:space="preserve"> </w:t>
      </w:r>
      <w:r w:rsidR="00536614" w:rsidRPr="00FA613E">
        <w:t>promoter construct</w:t>
      </w:r>
      <w:r w:rsidR="009308F2" w:rsidRPr="00FA613E">
        <w:t xml:space="preserve">. NP denotes </w:t>
      </w:r>
      <w:r w:rsidR="008776D6" w:rsidRPr="00FA613E">
        <w:t>no promoter</w:t>
      </w:r>
      <w:r w:rsidR="005A74AE" w:rsidRPr="00FA613E">
        <w:t xml:space="preserve"> control. </w:t>
      </w:r>
      <w:r w:rsidR="004D5228" w:rsidRPr="00FA613E">
        <w:t xml:space="preserve">Promoter diagrams depict to-scale demonstrations of deleted regions. </w:t>
      </w:r>
      <w:r w:rsidR="00F90D06" w:rsidRPr="00FA613E">
        <w:t>Data</w:t>
      </w:r>
      <w:r w:rsidR="005C2430" w:rsidRPr="00FA613E">
        <w:t xml:space="preserve"> denote the mean of at least 3 independent experiments each performed in triplicate</w:t>
      </w:r>
      <w:r w:rsidR="00F90D06" w:rsidRPr="00FA613E">
        <w:t>. Error bars denote S.E.M.</w:t>
      </w:r>
      <w:r w:rsidR="003641AD" w:rsidRPr="00FA613E">
        <w:t xml:space="preserve"> Statistical analyses were performed using one-</w:t>
      </w:r>
      <w:r w:rsidR="003641AD" w:rsidRPr="00FA613E">
        <w:lastRenderedPageBreak/>
        <w:t>way ANOVA and adjusted for multiple comparisons via Tukey’s test.</w:t>
      </w:r>
      <w:r w:rsidR="007C4F21" w:rsidRPr="00FA613E">
        <w:t xml:space="preserve"> </w:t>
      </w:r>
      <w:r w:rsidR="0018591B" w:rsidRPr="00FA613E">
        <w:t>n</w:t>
      </w:r>
      <w:r w:rsidR="007C4F21" w:rsidRPr="00FA613E">
        <w:t>s = non-statistically significant, * = p &lt;0.05, ** = p &lt;0.005, *** = p &lt;0.0005, ****=p &lt;0.00005.</w:t>
      </w:r>
      <w:r w:rsidR="00BD58EE" w:rsidRPr="00FA613E">
        <w:t xml:space="preserve"> In all figures, bars represent mean. </w:t>
      </w:r>
    </w:p>
    <w:p w14:paraId="37024D90" w14:textId="1173E907" w:rsidR="0018591B" w:rsidRPr="00FA613E" w:rsidRDefault="00E17067" w:rsidP="008F3546">
      <w:pPr>
        <w:spacing w:line="480" w:lineRule="auto"/>
      </w:pPr>
      <w:r w:rsidRPr="00FA613E">
        <w:rPr>
          <w:b/>
        </w:rPr>
        <w:t>Figure 2:</w:t>
      </w:r>
      <w:r w:rsidRPr="00FA613E">
        <w:t xml:space="preserve"> </w:t>
      </w:r>
      <w:r w:rsidR="00C905D9" w:rsidRPr="00FA613E">
        <w:rPr>
          <w:b/>
          <w:bCs/>
        </w:rPr>
        <w:t xml:space="preserve">The </w:t>
      </w:r>
      <w:r w:rsidR="00DC553B" w:rsidRPr="00FA613E">
        <w:rPr>
          <w:b/>
        </w:rPr>
        <w:t>FcγRIIB TSS proximal sequence is associated with</w:t>
      </w:r>
      <w:r w:rsidR="00E569AB" w:rsidRPr="00FA613E">
        <w:rPr>
          <w:b/>
        </w:rPr>
        <w:t xml:space="preserve"> </w:t>
      </w:r>
      <w:r w:rsidR="0005144C" w:rsidRPr="00FA613E">
        <w:rPr>
          <w:b/>
        </w:rPr>
        <w:t>positively enriched candidate TF</w:t>
      </w:r>
      <w:r w:rsidR="00DF702A" w:rsidRPr="00FA613E">
        <w:rPr>
          <w:b/>
        </w:rPr>
        <w:t>.</w:t>
      </w:r>
      <w:r w:rsidR="00FB5B11" w:rsidRPr="00FA613E">
        <w:rPr>
          <w:b/>
        </w:rPr>
        <w:t xml:space="preserve"> </w:t>
      </w:r>
      <w:r w:rsidR="003569E5" w:rsidRPr="00FA613E">
        <w:rPr>
          <w:b/>
        </w:rPr>
        <w:t xml:space="preserve">A-B) </w:t>
      </w:r>
      <w:r w:rsidR="00021BC6" w:rsidRPr="00FA613E">
        <w:t>Sequence</w:t>
      </w:r>
      <w:r w:rsidR="00021BC6" w:rsidRPr="00FA613E">
        <w:rPr>
          <w:b/>
        </w:rPr>
        <w:t xml:space="preserve"> </w:t>
      </w:r>
      <w:r w:rsidR="00544EC4" w:rsidRPr="00FA613E">
        <w:t xml:space="preserve">1.5 </w:t>
      </w:r>
      <w:r w:rsidR="00E27788" w:rsidRPr="00FA613E">
        <w:t>k</w:t>
      </w:r>
      <w:r w:rsidR="00544EC4" w:rsidRPr="00FA613E">
        <w:t xml:space="preserve">b upstream and </w:t>
      </w:r>
      <w:r w:rsidR="00FB5B11" w:rsidRPr="00FA613E">
        <w:t xml:space="preserve">0.5 </w:t>
      </w:r>
      <w:r w:rsidR="00E27788" w:rsidRPr="00FA613E">
        <w:t>k</w:t>
      </w:r>
      <w:r w:rsidR="00FB5B11" w:rsidRPr="00FA613E">
        <w:t>b</w:t>
      </w:r>
      <w:r w:rsidR="00544EC4" w:rsidRPr="00FA613E">
        <w:t xml:space="preserve"> downstream of </w:t>
      </w:r>
      <w:r w:rsidR="005D5510" w:rsidRPr="00FA613E">
        <w:t xml:space="preserve">the FcγRIIB </w:t>
      </w:r>
      <w:r w:rsidR="00544EC4" w:rsidRPr="00FA613E">
        <w:t>TSS</w:t>
      </w:r>
      <w:r w:rsidR="00095F52" w:rsidRPr="00FA613E">
        <w:t xml:space="preserve"> was profiled </w:t>
      </w:r>
      <w:r w:rsidR="00544EC4" w:rsidRPr="00FA613E">
        <w:t xml:space="preserve">for putative TF recognition motifs </w:t>
      </w:r>
      <w:r w:rsidR="00E77F8C" w:rsidRPr="00FA613E">
        <w:t xml:space="preserve">using the FIMO algorithm </w:t>
      </w:r>
      <w:r w:rsidR="0068477F" w:rsidRPr="00FA613E">
        <w:t>and</w:t>
      </w:r>
      <w:r w:rsidR="00E77F8C" w:rsidRPr="00FA613E">
        <w:t xml:space="preserve"> position frequency matrices of the human JASPAR 2020 CORE collection</w:t>
      </w:r>
      <w:r w:rsidR="0075444D" w:rsidRPr="00FA613E">
        <w:t>. S</w:t>
      </w:r>
      <w:r w:rsidR="00E77F8C" w:rsidRPr="00FA613E">
        <w:t>tatistically significant motifs (p&lt; 0.0001) were filtered for positive expression in human B-cell, monocyte, or macrophage RNA seq datasets</w:t>
      </w:r>
      <w:r w:rsidR="00D75FB0" w:rsidRPr="00FA613E">
        <w:t xml:space="preserve"> and location within</w:t>
      </w:r>
      <w:r w:rsidR="009D5DC2" w:rsidRPr="00FA613E">
        <w:t xml:space="preserve"> the 0.1 </w:t>
      </w:r>
      <w:r w:rsidR="00B67BC2" w:rsidRPr="00FA613E">
        <w:t>k</w:t>
      </w:r>
      <w:r w:rsidR="009D5DC2" w:rsidRPr="00FA613E">
        <w:t>b TSS upstream region</w:t>
      </w:r>
      <w:r w:rsidR="00E77F8C" w:rsidRPr="00FA613E">
        <w:t>.</w:t>
      </w:r>
      <w:r w:rsidR="00E50A9B" w:rsidRPr="00FA613E">
        <w:t xml:space="preserve"> </w:t>
      </w:r>
      <w:r w:rsidR="002C04EE" w:rsidRPr="00FA613E">
        <w:t xml:space="preserve">Filtered </w:t>
      </w:r>
      <w:r w:rsidR="00E50A9B" w:rsidRPr="00FA613E">
        <w:t xml:space="preserve">TF motifs, their positional data, and p values are tabulated in </w:t>
      </w:r>
      <w:r w:rsidR="00E50A9B" w:rsidRPr="00FA613E">
        <w:rPr>
          <w:b/>
        </w:rPr>
        <w:t>A</w:t>
      </w:r>
      <w:r w:rsidR="002952EC" w:rsidRPr="00FA613E">
        <w:rPr>
          <w:b/>
        </w:rPr>
        <w:t>)</w:t>
      </w:r>
      <w:r w:rsidR="00E50A9B" w:rsidRPr="00FA613E">
        <w:t xml:space="preserve"> and </w:t>
      </w:r>
      <w:r w:rsidR="002952EC" w:rsidRPr="00FA613E">
        <w:t xml:space="preserve">spatially represented in </w:t>
      </w:r>
      <w:r w:rsidR="002952EC" w:rsidRPr="00FA613E">
        <w:rPr>
          <w:b/>
        </w:rPr>
        <w:t>B)</w:t>
      </w:r>
      <w:r w:rsidR="002952EC" w:rsidRPr="00FA613E">
        <w:t xml:space="preserve"> with deleted regions from </w:t>
      </w:r>
      <w:r w:rsidR="00AD68A8" w:rsidRPr="00FA613E">
        <w:rPr>
          <w:b/>
        </w:rPr>
        <w:t>F</w:t>
      </w:r>
      <w:r w:rsidR="00A44A6B" w:rsidRPr="00FA613E">
        <w:rPr>
          <w:b/>
        </w:rPr>
        <w:t>igure</w:t>
      </w:r>
      <w:r w:rsidR="00A44A6B" w:rsidRPr="00FA613E">
        <w:t xml:space="preserve"> </w:t>
      </w:r>
      <w:r w:rsidR="002952EC" w:rsidRPr="00FA613E">
        <w:rPr>
          <w:b/>
        </w:rPr>
        <w:t>1C</w:t>
      </w:r>
      <w:r w:rsidR="00001152" w:rsidRPr="00FA613E">
        <w:rPr>
          <w:b/>
        </w:rPr>
        <w:t>)</w:t>
      </w:r>
      <w:r w:rsidR="002952EC" w:rsidRPr="00FA613E">
        <w:t xml:space="preserve"> highlighted.</w:t>
      </w:r>
      <w:r w:rsidR="00C025C9" w:rsidRPr="00FA613E">
        <w:t xml:space="preserve"> </w:t>
      </w:r>
      <w:r w:rsidR="00C025C9" w:rsidRPr="00FA613E">
        <w:rPr>
          <w:b/>
        </w:rPr>
        <w:t xml:space="preserve">C-D) </w:t>
      </w:r>
      <w:r w:rsidR="00F7067B" w:rsidRPr="00FA613E">
        <w:t>FcγRIIB</w:t>
      </w:r>
      <w:r w:rsidR="004D3DEB" w:rsidRPr="00FA613E">
        <w:t xml:space="preserve"> TSS proximal sequence</w:t>
      </w:r>
      <w:r w:rsidR="00F7067B" w:rsidRPr="00FA613E">
        <w:t xml:space="preserve"> was</w:t>
      </w:r>
      <w:r w:rsidR="001A0FEB" w:rsidRPr="00FA613E">
        <w:t xml:space="preserve"> profiled for candidate TF binding</w:t>
      </w:r>
      <w:r w:rsidR="00C025C9" w:rsidRPr="00FA613E">
        <w:t xml:space="preserve"> </w:t>
      </w:r>
      <w:r w:rsidR="004D3DEB" w:rsidRPr="00FA613E">
        <w:t xml:space="preserve">by </w:t>
      </w:r>
      <w:r w:rsidR="00FD6B9C" w:rsidRPr="00FA613E">
        <w:t>ChIP</w:t>
      </w:r>
      <w:r w:rsidR="004D3DEB" w:rsidRPr="00FA613E">
        <w:t xml:space="preserve"> using </w:t>
      </w:r>
      <w:r w:rsidR="0038670D" w:rsidRPr="00FA613E">
        <w:t>TF-specific mAb</w:t>
      </w:r>
      <w:r w:rsidR="006969B4" w:rsidRPr="00FA613E">
        <w:t>s</w:t>
      </w:r>
      <w:r w:rsidR="00574108" w:rsidRPr="00FA613E">
        <w:t xml:space="preserve"> (IgG ChIP)</w:t>
      </w:r>
      <w:r w:rsidR="0038670D" w:rsidRPr="00FA613E">
        <w:t xml:space="preserve"> or an appropriate IgG control</w:t>
      </w:r>
      <w:r w:rsidR="00992C5D" w:rsidRPr="00FA613E">
        <w:t xml:space="preserve"> (IgG Con)</w:t>
      </w:r>
      <w:r w:rsidR="00685793" w:rsidRPr="00FA613E">
        <w:t xml:space="preserve"> in </w:t>
      </w:r>
      <w:r w:rsidR="00CF4A45" w:rsidRPr="00FA613E">
        <w:rPr>
          <w:b/>
        </w:rPr>
        <w:t>C</w:t>
      </w:r>
      <w:r w:rsidR="00685793" w:rsidRPr="00FA613E">
        <w:rPr>
          <w:b/>
        </w:rPr>
        <w:t>)</w:t>
      </w:r>
      <w:r w:rsidR="00685793" w:rsidRPr="00FA613E">
        <w:t xml:space="preserve"> Raji and </w:t>
      </w:r>
      <w:r w:rsidR="00CF4A45" w:rsidRPr="00FA613E">
        <w:rPr>
          <w:b/>
        </w:rPr>
        <w:t>D</w:t>
      </w:r>
      <w:r w:rsidR="00685793" w:rsidRPr="00FA613E">
        <w:rPr>
          <w:b/>
        </w:rPr>
        <w:t>)</w:t>
      </w:r>
      <w:r w:rsidR="00685793" w:rsidRPr="00FA613E">
        <w:t xml:space="preserve"> THP-1 cells</w:t>
      </w:r>
      <w:r w:rsidR="0038670D" w:rsidRPr="00FA613E">
        <w:t>.</w:t>
      </w:r>
      <w:r w:rsidR="00685793" w:rsidRPr="00FA613E">
        <w:t xml:space="preserve"> Data points represent </w:t>
      </w:r>
      <w:r w:rsidR="00F240C8" w:rsidRPr="00FA613E">
        <w:t xml:space="preserve">independent experiments, each performed in triplicate. </w:t>
      </w:r>
      <w:r w:rsidR="00672534" w:rsidRPr="00FA613E">
        <w:t xml:space="preserve">TF enrichment is expressed as % input and compared to a Histone H3 </w:t>
      </w:r>
      <w:r w:rsidR="00C976C5" w:rsidRPr="00FA613E">
        <w:t>immunoprecipitation</w:t>
      </w:r>
      <w:r w:rsidR="00672534" w:rsidRPr="00FA613E">
        <w:t xml:space="preserve"> control</w:t>
      </w:r>
      <w:r w:rsidR="00083247" w:rsidRPr="00FA613E">
        <w:t xml:space="preserve"> (H3)</w:t>
      </w:r>
      <w:r w:rsidR="00B00D8B" w:rsidRPr="00FA613E">
        <w:t xml:space="preserve">. </w:t>
      </w:r>
      <w:r w:rsidR="00B00D8B" w:rsidRPr="00FA613E">
        <w:rPr>
          <w:b/>
        </w:rPr>
        <w:t>E)</w:t>
      </w:r>
      <w:r w:rsidR="00B00D8B" w:rsidRPr="00FA613E">
        <w:t xml:space="preserve"> </w:t>
      </w:r>
      <w:r w:rsidR="007F0144" w:rsidRPr="00FA613E">
        <w:t xml:space="preserve">ChIP </w:t>
      </w:r>
      <w:r w:rsidR="00B00D8B" w:rsidRPr="00FA613E">
        <w:t xml:space="preserve">data from </w:t>
      </w:r>
      <w:r w:rsidR="00B00D8B" w:rsidRPr="00FA613E">
        <w:rPr>
          <w:b/>
        </w:rPr>
        <w:t>C-D</w:t>
      </w:r>
      <w:r w:rsidR="007F0144" w:rsidRPr="00FA613E">
        <w:rPr>
          <w:b/>
        </w:rPr>
        <w:t>)</w:t>
      </w:r>
      <w:r w:rsidR="00B00D8B" w:rsidRPr="00FA613E">
        <w:t xml:space="preserve"> expressed as fold enrichment over IgG control and </w:t>
      </w:r>
      <w:r w:rsidR="00691533" w:rsidRPr="00FA613E">
        <w:t>compared across</w:t>
      </w:r>
      <w:r w:rsidR="00B00D8B" w:rsidRPr="00FA613E">
        <w:t xml:space="preserve"> cell lines</w:t>
      </w:r>
      <w:r w:rsidR="007F0144" w:rsidRPr="00FA613E">
        <w:t>.</w:t>
      </w:r>
      <w:r w:rsidR="007D6B29" w:rsidRPr="00FA613E">
        <w:t xml:space="preserve"> </w:t>
      </w:r>
      <w:r w:rsidR="007D6B29" w:rsidRPr="00FA613E">
        <w:rPr>
          <w:b/>
        </w:rPr>
        <w:t>F)</w:t>
      </w:r>
      <w:r w:rsidR="007D6B29" w:rsidRPr="00FA613E">
        <w:t xml:space="preserve"> Immunoblot analysis of </w:t>
      </w:r>
      <w:r w:rsidR="00FE3731" w:rsidRPr="00FA613E">
        <w:t xml:space="preserve">whole cell </w:t>
      </w:r>
      <w:r w:rsidR="007D6B29" w:rsidRPr="00FA613E">
        <w:t xml:space="preserve">protein isolates </w:t>
      </w:r>
      <w:r w:rsidR="00FE3731" w:rsidRPr="00FA613E">
        <w:t xml:space="preserve">from Raji and THP-1 cell lines. </w:t>
      </w:r>
      <w:r w:rsidR="006F659F" w:rsidRPr="00FA613E">
        <w:t>Statistical analysis was performed via multiple</w:t>
      </w:r>
      <w:r w:rsidR="00A759BA" w:rsidRPr="00FA613E">
        <w:t xml:space="preserve"> paired </w:t>
      </w:r>
      <w:r w:rsidR="00A759BA" w:rsidRPr="00FA613E">
        <w:rPr>
          <w:b/>
        </w:rPr>
        <w:t>(C-D</w:t>
      </w:r>
      <w:r w:rsidR="00945B6A" w:rsidRPr="00FA613E">
        <w:rPr>
          <w:b/>
        </w:rPr>
        <w:t>),</w:t>
      </w:r>
      <w:r w:rsidR="00A759BA" w:rsidRPr="00FA613E">
        <w:t xml:space="preserve"> or unpaired </w:t>
      </w:r>
      <w:r w:rsidR="00A759BA" w:rsidRPr="00FA613E">
        <w:rPr>
          <w:b/>
        </w:rPr>
        <w:t>(E)</w:t>
      </w:r>
      <w:r w:rsidR="006F659F" w:rsidRPr="00FA613E">
        <w:t xml:space="preserve"> T-tests</w:t>
      </w:r>
      <w:r w:rsidR="00A759BA" w:rsidRPr="00FA613E">
        <w:t xml:space="preserve"> corrected for multiple comparisons using </w:t>
      </w:r>
      <w:r w:rsidR="0018591B" w:rsidRPr="00FA613E">
        <w:t>the Holm-Sidak method. ns = non-statistically significant, * = p &lt;0.05, ** = p &lt;0.005, ****=p &lt;0.00005.</w:t>
      </w:r>
      <w:r w:rsidR="00B25DBB" w:rsidRPr="00FA613E">
        <w:t xml:space="preserve"> In all figures, bars represent mean. </w:t>
      </w:r>
    </w:p>
    <w:p w14:paraId="0E9C9152" w14:textId="569D9BCE" w:rsidR="00E23DB3" w:rsidRPr="00FA613E" w:rsidRDefault="007026ED" w:rsidP="008F3546">
      <w:pPr>
        <w:spacing w:line="480" w:lineRule="auto"/>
        <w:rPr>
          <w:b/>
        </w:rPr>
      </w:pPr>
      <w:r w:rsidRPr="00FA613E">
        <w:rPr>
          <w:b/>
        </w:rPr>
        <w:t xml:space="preserve">Figure 3: </w:t>
      </w:r>
      <w:r w:rsidR="00C23104" w:rsidRPr="00FA613E">
        <w:rPr>
          <w:b/>
        </w:rPr>
        <w:t xml:space="preserve">PU.1 and SPIB </w:t>
      </w:r>
      <w:r w:rsidR="00687633" w:rsidRPr="00FA613E">
        <w:rPr>
          <w:b/>
        </w:rPr>
        <w:t xml:space="preserve">redundantly </w:t>
      </w:r>
      <w:r w:rsidR="00AF220D" w:rsidRPr="00FA613E">
        <w:rPr>
          <w:b/>
        </w:rPr>
        <w:t>co-</w:t>
      </w:r>
      <w:r w:rsidR="00687633" w:rsidRPr="00FA613E">
        <w:rPr>
          <w:b/>
        </w:rPr>
        <w:t xml:space="preserve">regulate </w:t>
      </w:r>
      <w:r w:rsidR="007D1FC4" w:rsidRPr="00FA613E">
        <w:rPr>
          <w:b/>
        </w:rPr>
        <w:t>FcγRIIB expression in a cell-specific manner</w:t>
      </w:r>
      <w:r w:rsidR="00DE6F43" w:rsidRPr="00FA613E">
        <w:rPr>
          <w:b/>
        </w:rPr>
        <w:t>.</w:t>
      </w:r>
      <w:r w:rsidR="006417D2" w:rsidRPr="00FA613E">
        <w:t xml:space="preserve"> </w:t>
      </w:r>
      <w:r w:rsidR="00833661" w:rsidRPr="00FA613E">
        <w:rPr>
          <w:b/>
        </w:rPr>
        <w:t xml:space="preserve">A) </w:t>
      </w:r>
      <w:r w:rsidR="00FD6520" w:rsidRPr="00FA613E">
        <w:rPr>
          <w:bCs/>
        </w:rPr>
        <w:t xml:space="preserve">The impact of </w:t>
      </w:r>
      <w:r w:rsidR="00FD6520" w:rsidRPr="00FA613E">
        <w:t>FcγRIIB TSS-associated TF gene knockdown upon target protein expression was assessed by</w:t>
      </w:r>
      <w:r w:rsidR="00FD6520" w:rsidRPr="00FA613E">
        <w:rPr>
          <w:bCs/>
        </w:rPr>
        <w:t xml:space="preserve"> i</w:t>
      </w:r>
      <w:r w:rsidR="00833661" w:rsidRPr="00FA613E">
        <w:rPr>
          <w:bCs/>
        </w:rPr>
        <w:t>mmunoblot in Raji cells. Blots are representative examples of at least 3 independent experiments.</w:t>
      </w:r>
      <w:r w:rsidR="009B4B70" w:rsidRPr="00FA613E">
        <w:rPr>
          <w:bCs/>
        </w:rPr>
        <w:t xml:space="preserve"> </w:t>
      </w:r>
      <w:r w:rsidR="009B4B70" w:rsidRPr="00FA613E">
        <w:rPr>
          <w:b/>
        </w:rPr>
        <w:t>B)</w:t>
      </w:r>
      <w:r w:rsidR="00A66752" w:rsidRPr="00FA613E">
        <w:t xml:space="preserve"> </w:t>
      </w:r>
      <w:r w:rsidR="00880E45" w:rsidRPr="00FA613E">
        <w:t>The impact</w:t>
      </w:r>
      <w:r w:rsidR="00C8426D" w:rsidRPr="00FA613E">
        <w:t xml:space="preserve"> of FcγRIIB TSS</w:t>
      </w:r>
      <w:r w:rsidR="006F43F7" w:rsidRPr="00FA613E">
        <w:t xml:space="preserve">-associated </w:t>
      </w:r>
      <w:r w:rsidR="00C8426D" w:rsidRPr="00FA613E">
        <w:t xml:space="preserve">TF gene </w:t>
      </w:r>
      <w:r w:rsidR="00725E93" w:rsidRPr="00FA613E">
        <w:t>knockdown</w:t>
      </w:r>
      <w:r w:rsidR="00C8426D" w:rsidRPr="00FA613E">
        <w:t xml:space="preserve"> </w:t>
      </w:r>
      <w:r w:rsidR="00880E45" w:rsidRPr="00FA613E">
        <w:t>upon FcγRIIB transcript levels</w:t>
      </w:r>
      <w:r w:rsidR="00C8426D" w:rsidRPr="00FA613E">
        <w:t xml:space="preserve"> was</w:t>
      </w:r>
      <w:r w:rsidR="00880E45" w:rsidRPr="00FA613E">
        <w:t xml:space="preserve"> assessed by qPCR</w:t>
      </w:r>
      <w:r w:rsidR="00BE6522" w:rsidRPr="00FA613E">
        <w:t xml:space="preserve"> in </w:t>
      </w:r>
      <w:r w:rsidR="00F455E2" w:rsidRPr="00FA613E">
        <w:t>Raji</w:t>
      </w:r>
      <w:r w:rsidR="001A41A2" w:rsidRPr="00FA613E">
        <w:t xml:space="preserve"> (blue)</w:t>
      </w:r>
      <w:r w:rsidR="00F455E2" w:rsidRPr="00FA613E">
        <w:t xml:space="preserve"> or THP-1</w:t>
      </w:r>
      <w:r w:rsidR="001A41A2" w:rsidRPr="00FA613E">
        <w:t xml:space="preserve"> (green)</w:t>
      </w:r>
      <w:r w:rsidR="00F455E2" w:rsidRPr="00FA613E">
        <w:t xml:space="preserve"> cell</w:t>
      </w:r>
      <w:r w:rsidR="00DE6F43" w:rsidRPr="00FA613E">
        <w:t>s</w:t>
      </w:r>
      <w:r w:rsidR="002B0E51" w:rsidRPr="00FA613E">
        <w:t xml:space="preserve"> following </w:t>
      </w:r>
      <w:r w:rsidR="00A80EB3" w:rsidRPr="00FA613E">
        <w:t>transfection with</w:t>
      </w:r>
      <w:r w:rsidR="00B810E1" w:rsidRPr="00FA613E">
        <w:t xml:space="preserve"> gene-specific siRNA</w:t>
      </w:r>
      <w:r w:rsidR="003000B6" w:rsidRPr="00FA613E">
        <w:t xml:space="preserve"> </w:t>
      </w:r>
      <w:r w:rsidR="00AF743F" w:rsidRPr="00FA613E">
        <w:t>in comparison to a scrambled siRNA control</w:t>
      </w:r>
      <w:r w:rsidR="00A80EB3" w:rsidRPr="00FA613E">
        <w:t xml:space="preserve"> (denoted as siSPIB, siPU.1, </w:t>
      </w:r>
      <w:r w:rsidR="00AF743F" w:rsidRPr="00FA613E">
        <w:t>siIRF3, siSP1, siSTAT1, and siScr, respectively)</w:t>
      </w:r>
      <w:r w:rsidR="008A670F" w:rsidRPr="00FA613E">
        <w:t>. Data</w:t>
      </w:r>
      <w:r w:rsidR="00AF2DE2" w:rsidRPr="00FA613E">
        <w:t xml:space="preserve"> </w:t>
      </w:r>
      <w:r w:rsidR="00755C31" w:rsidRPr="00FA613E">
        <w:t>are expressed as fold change from siScr</w:t>
      </w:r>
      <w:r w:rsidR="00325B4B" w:rsidRPr="00FA613E">
        <w:t>,</w:t>
      </w:r>
      <w:r w:rsidR="00755C31" w:rsidRPr="00FA613E">
        <w:t xml:space="preserve"> </w:t>
      </w:r>
      <w:r w:rsidR="008A670F" w:rsidRPr="00FA613E">
        <w:t xml:space="preserve">points represent independent </w:t>
      </w:r>
      <w:r w:rsidR="008A670F" w:rsidRPr="00FA613E">
        <w:lastRenderedPageBreak/>
        <w:t xml:space="preserve">experiments each performed in triplicate. </w:t>
      </w:r>
      <w:r w:rsidR="009B4B70" w:rsidRPr="00FA613E">
        <w:rPr>
          <w:b/>
        </w:rPr>
        <w:t>C-D</w:t>
      </w:r>
      <w:r w:rsidR="008A670F" w:rsidRPr="00FA613E">
        <w:rPr>
          <w:b/>
        </w:rPr>
        <w:t>)</w:t>
      </w:r>
      <w:r w:rsidR="008A670F" w:rsidRPr="00FA613E">
        <w:t xml:space="preserve"> </w:t>
      </w:r>
      <w:r w:rsidR="00930FDB" w:rsidRPr="00FA613E">
        <w:t xml:space="preserve">The impact of PU.1 </w:t>
      </w:r>
      <w:r w:rsidR="00725E93" w:rsidRPr="00FA613E">
        <w:t>knockdown</w:t>
      </w:r>
      <w:r w:rsidR="00930FDB" w:rsidRPr="00FA613E">
        <w:t xml:space="preserve"> upon FcγRIIB surface protein </w:t>
      </w:r>
      <w:r w:rsidR="00026725" w:rsidRPr="00FA613E">
        <w:t>levels</w:t>
      </w:r>
      <w:r w:rsidR="00CD31BC" w:rsidRPr="00FA613E">
        <w:t xml:space="preserve"> of Raji and THP-1 cells</w:t>
      </w:r>
      <w:r w:rsidR="00026725" w:rsidRPr="00FA613E">
        <w:t xml:space="preserve"> was assessed by flow cytometry</w:t>
      </w:r>
      <w:r w:rsidR="00CD31BC" w:rsidRPr="00FA613E">
        <w:t>, with representative</w:t>
      </w:r>
      <w:r w:rsidR="006D0140" w:rsidRPr="00FA613E">
        <w:t xml:space="preserve"> flow cytometry data</w:t>
      </w:r>
      <w:r w:rsidR="00CD31BC" w:rsidRPr="00FA613E">
        <w:t xml:space="preserve"> depicted in </w:t>
      </w:r>
      <w:r w:rsidR="009B4B70" w:rsidRPr="00FA613E">
        <w:rPr>
          <w:b/>
        </w:rPr>
        <w:t>C</w:t>
      </w:r>
      <w:r w:rsidR="00CD31BC" w:rsidRPr="00FA613E">
        <w:rPr>
          <w:b/>
        </w:rPr>
        <w:t>)</w:t>
      </w:r>
      <w:r w:rsidR="00CD31BC" w:rsidRPr="00FA613E">
        <w:t>. Data points</w:t>
      </w:r>
      <w:r w:rsidR="00A81C4A" w:rsidRPr="00FA613E">
        <w:t xml:space="preserve"> in </w:t>
      </w:r>
      <w:r w:rsidR="009B4B70" w:rsidRPr="00FA613E">
        <w:rPr>
          <w:b/>
          <w:bCs/>
        </w:rPr>
        <w:t>D</w:t>
      </w:r>
      <w:r w:rsidR="00A81C4A" w:rsidRPr="00FA613E">
        <w:rPr>
          <w:b/>
          <w:bCs/>
        </w:rPr>
        <w:t>)</w:t>
      </w:r>
      <w:r w:rsidR="00CD31BC" w:rsidRPr="00FA613E">
        <w:t xml:space="preserve"> represent independent experim</w:t>
      </w:r>
      <w:r w:rsidR="00F400F2" w:rsidRPr="00FA613E">
        <w:t>ents</w:t>
      </w:r>
      <w:r w:rsidR="00A81C4A" w:rsidRPr="00FA613E">
        <w:t>.</w:t>
      </w:r>
      <w:r w:rsidR="00F400F2" w:rsidRPr="00FA613E">
        <w:t xml:space="preserve"> </w:t>
      </w:r>
      <w:r w:rsidR="009B4B70" w:rsidRPr="00FA613E">
        <w:rPr>
          <w:b/>
        </w:rPr>
        <w:t>E</w:t>
      </w:r>
      <w:r w:rsidR="00F400F2" w:rsidRPr="00FA613E">
        <w:rPr>
          <w:b/>
        </w:rPr>
        <w:t>)</w:t>
      </w:r>
      <w:r w:rsidR="00F400F2" w:rsidRPr="00FA613E">
        <w:t xml:space="preserve"> </w:t>
      </w:r>
      <w:r w:rsidR="000C48F8" w:rsidRPr="00FA613E">
        <w:t xml:space="preserve">The impact of PU.1 </w:t>
      </w:r>
      <w:r w:rsidR="00725E93" w:rsidRPr="00FA613E">
        <w:t>knockdown</w:t>
      </w:r>
      <w:r w:rsidR="000C48F8" w:rsidRPr="00FA613E">
        <w:t xml:space="preserve"> was</w:t>
      </w:r>
      <w:r w:rsidR="00F43AE9" w:rsidRPr="00FA613E">
        <w:t xml:space="preserve"> assessed by immunoblot analysis in Raji cells.</w:t>
      </w:r>
      <w:r w:rsidR="009127E7" w:rsidRPr="00FA613E">
        <w:t xml:space="preserve"> A representative immunoblot is depicted</w:t>
      </w:r>
      <w:r w:rsidR="00472F36" w:rsidRPr="00FA613E">
        <w:t xml:space="preserve"> with densitometry data</w:t>
      </w:r>
      <w:r w:rsidR="00392613" w:rsidRPr="00FA613E">
        <w:t xml:space="preserve"> of</w:t>
      </w:r>
      <w:r w:rsidR="00C66170" w:rsidRPr="00FA613E">
        <w:t xml:space="preserve"> 8</w:t>
      </w:r>
      <w:r w:rsidR="00392613" w:rsidRPr="00FA613E">
        <w:t xml:space="preserve"> independent experiments adjacent.</w:t>
      </w:r>
      <w:r w:rsidR="00F43AE9" w:rsidRPr="00FA613E">
        <w:rPr>
          <w:b/>
          <w:bCs/>
        </w:rPr>
        <w:t xml:space="preserve"> </w:t>
      </w:r>
      <w:r w:rsidR="00C90FD4" w:rsidRPr="00FA613E">
        <w:rPr>
          <w:b/>
          <w:bCs/>
        </w:rPr>
        <w:t>F)</w:t>
      </w:r>
      <w:r w:rsidR="00C90FD4" w:rsidRPr="00FA613E">
        <w:t xml:space="preserve"> THP-1 cells transfected with siPU.1 or siScr were assessed by PU.1-directed ChIP in comparison to an isotype control (IgG) using FcγRIIB TSS-specific primers and expressed as % input. A representative example of 2 independent experiments is demonstrated. Data points represent triplicates.</w:t>
      </w:r>
      <w:r w:rsidR="007C673C" w:rsidRPr="00FA613E">
        <w:t xml:space="preserve"> </w:t>
      </w:r>
      <w:r w:rsidR="00C90FD4" w:rsidRPr="00FA613E">
        <w:rPr>
          <w:b/>
        </w:rPr>
        <w:t>G-H</w:t>
      </w:r>
      <w:r w:rsidR="008625FB" w:rsidRPr="00FA613E">
        <w:rPr>
          <w:b/>
        </w:rPr>
        <w:t>)</w:t>
      </w:r>
      <w:r w:rsidR="008625FB" w:rsidRPr="00FA613E">
        <w:t xml:space="preserve"> </w:t>
      </w:r>
      <w:r w:rsidR="00C63391" w:rsidRPr="00FA613E">
        <w:t xml:space="preserve">The impact of PU.1 </w:t>
      </w:r>
      <w:r w:rsidR="00725E93" w:rsidRPr="00FA613E">
        <w:t>knockdown</w:t>
      </w:r>
      <w:r w:rsidR="00C63391" w:rsidRPr="00FA613E">
        <w:t xml:space="preserve"> upon inducible FcγRIIB expression was assessed in THP-1 cells</w:t>
      </w:r>
      <w:r w:rsidR="00C66170" w:rsidRPr="00FA613E">
        <w:t xml:space="preserve"> by immunoblot</w:t>
      </w:r>
      <w:r w:rsidR="00C63391" w:rsidRPr="00FA613E">
        <w:t xml:space="preserve">. PU.1 </w:t>
      </w:r>
      <w:r w:rsidR="00A457C8" w:rsidRPr="00FA613E">
        <w:t>targeted</w:t>
      </w:r>
      <w:r w:rsidR="009D03AC" w:rsidRPr="00FA613E">
        <w:t xml:space="preserve"> siRNA</w:t>
      </w:r>
      <w:r w:rsidR="00C2371C" w:rsidRPr="00FA613E">
        <w:t xml:space="preserve"> (siPU.1) or </w:t>
      </w:r>
      <w:r w:rsidR="0071503B" w:rsidRPr="00FA613E">
        <w:t>a</w:t>
      </w:r>
      <w:r w:rsidR="00C2371C" w:rsidRPr="00FA613E">
        <w:t xml:space="preserve"> scrambled siRNA control (siScr)</w:t>
      </w:r>
      <w:r w:rsidR="009D03AC" w:rsidRPr="00FA613E">
        <w:t xml:space="preserve"> were delivered 24 hours prior to addition of 1 </w:t>
      </w:r>
      <w:r w:rsidR="009D03AC" w:rsidRPr="00FA613E">
        <w:rPr>
          <w:rFonts w:cstheme="minorHAnsi"/>
        </w:rPr>
        <w:t>µ</w:t>
      </w:r>
      <w:r w:rsidR="009D03AC" w:rsidRPr="00FA613E">
        <w:t>M DMOG</w:t>
      </w:r>
      <w:r w:rsidR="0063186F" w:rsidRPr="00FA613E">
        <w:t xml:space="preserve"> or</w:t>
      </w:r>
      <w:r w:rsidR="00C66170" w:rsidRPr="00FA613E">
        <w:t xml:space="preserve"> a DMSO</w:t>
      </w:r>
      <w:r w:rsidR="0063186F" w:rsidRPr="00FA613E">
        <w:t xml:space="preserve"> vehicle control (Con) for a further 24 hours.</w:t>
      </w:r>
      <w:r w:rsidR="008255EF" w:rsidRPr="00FA613E">
        <w:t xml:space="preserve"> A representative immunoblot is depicted</w:t>
      </w:r>
      <w:r w:rsidR="00C90FD4" w:rsidRPr="00FA613E">
        <w:t xml:space="preserve"> in </w:t>
      </w:r>
      <w:r w:rsidR="00C90FD4" w:rsidRPr="00FA613E">
        <w:rPr>
          <w:b/>
          <w:bCs/>
        </w:rPr>
        <w:t>G)</w:t>
      </w:r>
      <w:r w:rsidR="008255EF" w:rsidRPr="00FA613E">
        <w:t xml:space="preserve"> with </w:t>
      </w:r>
      <w:r w:rsidR="00881100" w:rsidRPr="00FA613E">
        <w:t>densitometry</w:t>
      </w:r>
      <w:r w:rsidR="008255EF" w:rsidRPr="00FA613E">
        <w:t xml:space="preserve"> data from 3 independent experiments </w:t>
      </w:r>
      <w:r w:rsidR="007C673C" w:rsidRPr="00FA613E">
        <w:t xml:space="preserve">in </w:t>
      </w:r>
      <w:r w:rsidR="007C673C" w:rsidRPr="00FA613E">
        <w:rPr>
          <w:b/>
          <w:bCs/>
        </w:rPr>
        <w:t>H)</w:t>
      </w:r>
      <w:r w:rsidR="00881100" w:rsidRPr="00FA613E">
        <w:t>.</w:t>
      </w:r>
      <w:r w:rsidR="008625FB" w:rsidRPr="00FA613E">
        <w:t xml:space="preserve"> </w:t>
      </w:r>
      <w:r w:rsidR="00C768B9" w:rsidRPr="00FA613E">
        <w:rPr>
          <w:b/>
        </w:rPr>
        <w:t>I-J</w:t>
      </w:r>
      <w:r w:rsidR="007A6272" w:rsidRPr="00FA613E">
        <w:rPr>
          <w:b/>
        </w:rPr>
        <w:t>)</w:t>
      </w:r>
      <w:r w:rsidR="007A6272" w:rsidRPr="00FA613E">
        <w:t xml:space="preserve"> The impact of PU.1 </w:t>
      </w:r>
      <w:r w:rsidR="005348AF" w:rsidRPr="00FA613E">
        <w:t xml:space="preserve">and SPIB </w:t>
      </w:r>
      <w:r w:rsidR="00BE1F2D" w:rsidRPr="00FA613E">
        <w:t xml:space="preserve">gene </w:t>
      </w:r>
      <w:r w:rsidR="007A6272" w:rsidRPr="00FA613E">
        <w:t>co-silencing</w:t>
      </w:r>
      <w:r w:rsidR="002B4791" w:rsidRPr="00FA613E">
        <w:t xml:space="preserve"> upon FcγRIIB expression</w:t>
      </w:r>
      <w:r w:rsidR="005348AF" w:rsidRPr="00FA613E">
        <w:t xml:space="preserve"> was assessed</w:t>
      </w:r>
      <w:r w:rsidR="007A6272" w:rsidRPr="00FA613E">
        <w:t xml:space="preserve"> </w:t>
      </w:r>
      <w:r w:rsidR="005348AF" w:rsidRPr="00FA613E">
        <w:t xml:space="preserve">in Raji cells </w:t>
      </w:r>
      <w:r w:rsidR="00D537A3" w:rsidRPr="00FA613E">
        <w:t>following transfection with</w:t>
      </w:r>
      <w:r w:rsidR="005348AF" w:rsidRPr="00FA613E">
        <w:t xml:space="preserve"> PU.1- (siPU.1)</w:t>
      </w:r>
      <w:r w:rsidR="00D46BEC" w:rsidRPr="00FA613E">
        <w:t xml:space="preserve"> or SPIB-</w:t>
      </w:r>
      <w:r w:rsidR="00E06EE0" w:rsidRPr="00FA613E">
        <w:t>targeting</w:t>
      </w:r>
      <w:r w:rsidR="00D46BEC" w:rsidRPr="00FA613E">
        <w:t xml:space="preserve"> (siSPIB) siRNA alone or </w:t>
      </w:r>
      <w:r w:rsidR="002B4791" w:rsidRPr="00FA613E">
        <w:t>in combination</w:t>
      </w:r>
      <w:r w:rsidR="00D46BEC" w:rsidRPr="00FA613E">
        <w:t xml:space="preserve"> (Combo)</w:t>
      </w:r>
      <w:r w:rsidR="00D537A3" w:rsidRPr="00FA613E">
        <w:t xml:space="preserve"> compared to a scrambled siRNA control (siScr)</w:t>
      </w:r>
      <w:r w:rsidR="00D46BEC" w:rsidRPr="00FA613E">
        <w:t>.</w:t>
      </w:r>
      <w:r w:rsidR="00A80199" w:rsidRPr="00FA613E">
        <w:t xml:space="preserve"> FcγRIIB expression was assessed at the transcript level</w:t>
      </w:r>
      <w:r w:rsidR="00CF29DA" w:rsidRPr="00FA613E">
        <w:t xml:space="preserve"> </w:t>
      </w:r>
      <w:r w:rsidR="00A4108F" w:rsidRPr="00FA613E">
        <w:rPr>
          <w:b/>
        </w:rPr>
        <w:t>I</w:t>
      </w:r>
      <w:r w:rsidR="00CF29DA" w:rsidRPr="00FA613E">
        <w:rPr>
          <w:b/>
        </w:rPr>
        <w:t>)</w:t>
      </w:r>
      <w:r w:rsidR="00A80199" w:rsidRPr="00FA613E">
        <w:t xml:space="preserve"> by qPCR</w:t>
      </w:r>
      <w:r w:rsidR="00CF29DA" w:rsidRPr="00FA613E">
        <w:t xml:space="preserve"> and at the protein level</w:t>
      </w:r>
      <w:r w:rsidR="009D784C" w:rsidRPr="00FA613E">
        <w:t xml:space="preserve"> </w:t>
      </w:r>
      <w:r w:rsidR="00A4108F" w:rsidRPr="00FA613E">
        <w:rPr>
          <w:b/>
        </w:rPr>
        <w:t>J</w:t>
      </w:r>
      <w:r w:rsidR="00CF29DA" w:rsidRPr="00FA613E">
        <w:rPr>
          <w:b/>
        </w:rPr>
        <w:t>)</w:t>
      </w:r>
      <w:r w:rsidR="00CF29DA" w:rsidRPr="00FA613E">
        <w:t xml:space="preserve"> by immunoblot. </w:t>
      </w:r>
      <w:r w:rsidR="00794DBC" w:rsidRPr="00FA613E">
        <w:t xml:space="preserve">qPCR data represents the mean of 3 independent experiments. </w:t>
      </w:r>
      <w:r w:rsidR="00CF29DA" w:rsidRPr="00FA613E">
        <w:t xml:space="preserve">A representative </w:t>
      </w:r>
      <w:r w:rsidR="0001415F" w:rsidRPr="00FA613E">
        <w:t xml:space="preserve">immunoblot </w:t>
      </w:r>
      <w:r w:rsidR="00C905D9" w:rsidRPr="00FA613E">
        <w:t xml:space="preserve">(left) </w:t>
      </w:r>
      <w:r w:rsidR="0001415F" w:rsidRPr="00FA613E">
        <w:t xml:space="preserve">is depicted in </w:t>
      </w:r>
      <w:r w:rsidR="00A4108F" w:rsidRPr="00FA613E">
        <w:rPr>
          <w:b/>
        </w:rPr>
        <w:t>J</w:t>
      </w:r>
      <w:r w:rsidR="0001415F" w:rsidRPr="00FA613E">
        <w:rPr>
          <w:b/>
        </w:rPr>
        <w:t>)</w:t>
      </w:r>
      <w:r w:rsidR="0001415F" w:rsidRPr="00FA613E">
        <w:t xml:space="preserve"> alongside densitometry data </w:t>
      </w:r>
      <w:r w:rsidR="00C905D9" w:rsidRPr="00FA613E">
        <w:t xml:space="preserve">(right) </w:t>
      </w:r>
      <w:r w:rsidR="0001415F" w:rsidRPr="00FA613E">
        <w:t>from 3 independent experiments.</w:t>
      </w:r>
      <w:r w:rsidR="00A80199" w:rsidRPr="00FA613E">
        <w:t xml:space="preserve"> </w:t>
      </w:r>
      <w:r w:rsidR="002E38D4" w:rsidRPr="00FA613E">
        <w:t xml:space="preserve">Statistical analysis was performed using </w:t>
      </w:r>
      <w:r w:rsidR="00302810" w:rsidRPr="00FA613E">
        <w:t xml:space="preserve">mixed model </w:t>
      </w:r>
      <w:r w:rsidR="00302810" w:rsidRPr="00FA613E">
        <w:rPr>
          <w:b/>
          <w:bCs/>
        </w:rPr>
        <w:t>(</w:t>
      </w:r>
      <w:r w:rsidR="00370554" w:rsidRPr="00FA613E">
        <w:rPr>
          <w:b/>
          <w:bCs/>
        </w:rPr>
        <w:t>B</w:t>
      </w:r>
      <w:r w:rsidR="00302810" w:rsidRPr="00FA613E">
        <w:rPr>
          <w:b/>
          <w:bCs/>
        </w:rPr>
        <w:t>)</w:t>
      </w:r>
      <w:r w:rsidR="00302810" w:rsidRPr="00FA613E">
        <w:t xml:space="preserve">, </w:t>
      </w:r>
      <w:r w:rsidR="00DA34F0" w:rsidRPr="00FA613E">
        <w:t>1-way</w:t>
      </w:r>
      <w:r w:rsidR="00302810" w:rsidRPr="00FA613E">
        <w:t xml:space="preserve"> </w:t>
      </w:r>
      <w:r w:rsidR="00302810" w:rsidRPr="00FA613E">
        <w:rPr>
          <w:b/>
          <w:bCs/>
        </w:rPr>
        <w:t>(</w:t>
      </w:r>
      <w:r w:rsidR="007005B1" w:rsidRPr="00FA613E">
        <w:rPr>
          <w:b/>
          <w:bCs/>
        </w:rPr>
        <w:t>F</w:t>
      </w:r>
      <w:r w:rsidR="00302810" w:rsidRPr="00FA613E">
        <w:rPr>
          <w:b/>
          <w:bCs/>
        </w:rPr>
        <w:t xml:space="preserve">, </w:t>
      </w:r>
      <w:r w:rsidR="009D784C" w:rsidRPr="00FA613E">
        <w:rPr>
          <w:b/>
          <w:bCs/>
        </w:rPr>
        <w:t>H</w:t>
      </w:r>
      <w:r w:rsidR="00302810" w:rsidRPr="00FA613E">
        <w:rPr>
          <w:b/>
          <w:bCs/>
        </w:rPr>
        <w:t>)</w:t>
      </w:r>
      <w:r w:rsidR="00302810" w:rsidRPr="00FA613E">
        <w:t>,</w:t>
      </w:r>
      <w:r w:rsidR="00DA34F0" w:rsidRPr="00FA613E">
        <w:t xml:space="preserve"> or 2-way</w:t>
      </w:r>
      <w:r w:rsidR="00302810" w:rsidRPr="00FA613E">
        <w:t xml:space="preserve"> </w:t>
      </w:r>
      <w:r w:rsidR="00302810" w:rsidRPr="00FA613E">
        <w:rPr>
          <w:b/>
          <w:bCs/>
        </w:rPr>
        <w:t>(</w:t>
      </w:r>
      <w:r w:rsidR="000E2F11" w:rsidRPr="00FA613E">
        <w:rPr>
          <w:b/>
          <w:bCs/>
        </w:rPr>
        <w:t>D</w:t>
      </w:r>
      <w:r w:rsidR="00A64F09" w:rsidRPr="00FA613E">
        <w:rPr>
          <w:b/>
          <w:bCs/>
        </w:rPr>
        <w:t>, F)</w:t>
      </w:r>
      <w:r w:rsidR="00DA34F0" w:rsidRPr="00FA613E">
        <w:t xml:space="preserve"> ANOVA adjusted for multiple comparisons using Dunnett’s, Sidak’s, </w:t>
      </w:r>
      <w:r w:rsidR="00A64F09" w:rsidRPr="00FA613E">
        <w:t xml:space="preserve">or </w:t>
      </w:r>
      <w:r w:rsidR="00DA34F0" w:rsidRPr="00FA613E">
        <w:t>Tukey’s test</w:t>
      </w:r>
      <w:r w:rsidR="00A64F09" w:rsidRPr="00FA613E">
        <w:t xml:space="preserve">. </w:t>
      </w:r>
      <w:r w:rsidR="00DC18E4" w:rsidRPr="00FA613E">
        <w:rPr>
          <w:b/>
          <w:bCs/>
        </w:rPr>
        <w:t>E</w:t>
      </w:r>
      <w:r w:rsidR="00A64F09" w:rsidRPr="00FA613E">
        <w:rPr>
          <w:b/>
          <w:bCs/>
        </w:rPr>
        <w:t>)</w:t>
      </w:r>
      <w:r w:rsidR="00A64F09" w:rsidRPr="00FA613E">
        <w:t xml:space="preserve"> was assessed using Wilcoxon matched-pairs signed rank test.</w:t>
      </w:r>
      <w:r w:rsidR="00E23DB3" w:rsidRPr="00FA613E">
        <w:t xml:space="preserve"> ns = non-statistically significant, * = p &lt;0.05, ** = p &lt;0.005, *** = p &lt;0.0005, ****=p &lt;0.00005.</w:t>
      </w:r>
      <w:r w:rsidR="00B25DBB" w:rsidRPr="00FA613E">
        <w:t xml:space="preserve"> In all figures, bars represent mean.</w:t>
      </w:r>
    </w:p>
    <w:p w14:paraId="7F3F9683" w14:textId="7181C46B" w:rsidR="00D357CA" w:rsidRPr="00FA613E" w:rsidRDefault="001A1F40" w:rsidP="008F3546">
      <w:pPr>
        <w:spacing w:line="480" w:lineRule="auto"/>
      </w:pPr>
      <w:r w:rsidRPr="00FA613E">
        <w:rPr>
          <w:b/>
        </w:rPr>
        <w:t xml:space="preserve">Figure 4: </w:t>
      </w:r>
      <w:r w:rsidR="00E018C8" w:rsidRPr="00FA613E">
        <w:rPr>
          <w:b/>
        </w:rPr>
        <w:t xml:space="preserve">PU.1 </w:t>
      </w:r>
      <w:r w:rsidR="00CD77BE" w:rsidRPr="00FA613E">
        <w:rPr>
          <w:b/>
        </w:rPr>
        <w:t xml:space="preserve">regulates FcγR expression </w:t>
      </w:r>
      <w:r w:rsidR="00F372A4" w:rsidRPr="00FA613E">
        <w:rPr>
          <w:b/>
        </w:rPr>
        <w:t>through</w:t>
      </w:r>
      <w:r w:rsidR="00CD77BE" w:rsidRPr="00FA613E">
        <w:rPr>
          <w:b/>
        </w:rPr>
        <w:t xml:space="preserve"> </w:t>
      </w:r>
      <w:r w:rsidR="006B4C42" w:rsidRPr="00FA613E">
        <w:rPr>
          <w:b/>
        </w:rPr>
        <w:t>CBP/p300 and BRD4</w:t>
      </w:r>
      <w:r w:rsidR="00271E24" w:rsidRPr="00FA613E">
        <w:rPr>
          <w:b/>
        </w:rPr>
        <w:t>.</w:t>
      </w:r>
      <w:r w:rsidR="006B4C42" w:rsidRPr="00FA613E">
        <w:rPr>
          <w:b/>
        </w:rPr>
        <w:t xml:space="preserve"> A) </w:t>
      </w:r>
      <w:r w:rsidR="006B4C42" w:rsidRPr="00FA613E">
        <w:t xml:space="preserve">PU.1 </w:t>
      </w:r>
      <w:r w:rsidR="004E5B8F" w:rsidRPr="00FA613E">
        <w:t>association with</w:t>
      </w:r>
      <w:r w:rsidR="00684BF8" w:rsidRPr="00FA613E">
        <w:t xml:space="preserve"> FcγRI, FcγRIIA,</w:t>
      </w:r>
      <w:r w:rsidR="00654F1F" w:rsidRPr="00FA613E">
        <w:t xml:space="preserve"> or</w:t>
      </w:r>
      <w:r w:rsidR="00684BF8" w:rsidRPr="00FA613E">
        <w:t xml:space="preserve"> FcγRIIB TSS proximal sequence was assessed</w:t>
      </w:r>
      <w:r w:rsidR="00E21E5B" w:rsidRPr="00FA613E">
        <w:t xml:space="preserve"> in THP-1 cells</w:t>
      </w:r>
      <w:r w:rsidR="00684BF8" w:rsidRPr="00FA613E">
        <w:t xml:space="preserve"> by </w:t>
      </w:r>
      <w:r w:rsidR="006A0D30" w:rsidRPr="00FA613E">
        <w:t>ChIP</w:t>
      </w:r>
      <w:r w:rsidR="004E5B8F" w:rsidRPr="00FA613E">
        <w:t xml:space="preserve"> (PU.1 ChIP)</w:t>
      </w:r>
      <w:r w:rsidR="00F048B0" w:rsidRPr="00FA613E">
        <w:t xml:space="preserve"> </w:t>
      </w:r>
      <w:r w:rsidR="00A77496" w:rsidRPr="00FA613E">
        <w:t>versus</w:t>
      </w:r>
      <w:r w:rsidR="00F048B0" w:rsidRPr="00FA613E">
        <w:t xml:space="preserve"> an isotype control</w:t>
      </w:r>
      <w:r w:rsidR="004E5B8F" w:rsidRPr="00FA613E">
        <w:t xml:space="preserve"> (IgG ChIP)</w:t>
      </w:r>
      <w:r w:rsidR="0019652A" w:rsidRPr="00FA613E">
        <w:t xml:space="preserve">. </w:t>
      </w:r>
      <w:r w:rsidR="00766214" w:rsidRPr="00FA613E">
        <w:t xml:space="preserve">Data </w:t>
      </w:r>
      <w:r w:rsidR="00B0034F" w:rsidRPr="00FA613E">
        <w:t>points represent independent experiments</w:t>
      </w:r>
      <w:r w:rsidR="007B5079" w:rsidRPr="00FA613E">
        <w:t>, each performed in triplicate, normalised for primer amplification efficiency</w:t>
      </w:r>
      <w:r w:rsidR="00B0034F" w:rsidRPr="00FA613E">
        <w:t xml:space="preserve">, </w:t>
      </w:r>
      <w:r w:rsidR="007B5079" w:rsidRPr="00FA613E">
        <w:t xml:space="preserve">and </w:t>
      </w:r>
      <w:r w:rsidR="00B0034F" w:rsidRPr="00FA613E">
        <w:t>expressed as % input.</w:t>
      </w:r>
      <w:r w:rsidR="00314735" w:rsidRPr="00FA613E">
        <w:t xml:space="preserve"> </w:t>
      </w:r>
      <w:r w:rsidR="00E21E5B" w:rsidRPr="00FA613E">
        <w:rPr>
          <w:b/>
        </w:rPr>
        <w:t>B-C)</w:t>
      </w:r>
      <w:r w:rsidR="00E21E5B" w:rsidRPr="00FA613E">
        <w:t xml:space="preserve"> </w:t>
      </w:r>
      <w:r w:rsidR="00EF4416" w:rsidRPr="00FA613E">
        <w:lastRenderedPageBreak/>
        <w:t xml:space="preserve">The impact of PU.1 </w:t>
      </w:r>
      <w:r w:rsidR="00725E93" w:rsidRPr="00FA613E">
        <w:t>knockdown</w:t>
      </w:r>
      <w:r w:rsidR="00EF4416" w:rsidRPr="00FA613E">
        <w:t xml:space="preserve"> upon FcγRI and FcγRIIA expression was observed</w:t>
      </w:r>
      <w:r w:rsidR="00174DC7" w:rsidRPr="00FA613E">
        <w:t xml:space="preserve"> in THP-1 cells</w:t>
      </w:r>
      <w:r w:rsidR="00EF4416" w:rsidRPr="00FA613E">
        <w:t xml:space="preserve"> at </w:t>
      </w:r>
      <w:r w:rsidR="00542BDB" w:rsidRPr="00FA613E">
        <w:t xml:space="preserve">the </w:t>
      </w:r>
      <w:r w:rsidR="00542BDB" w:rsidRPr="00FA613E">
        <w:rPr>
          <w:b/>
        </w:rPr>
        <w:t>B)</w:t>
      </w:r>
      <w:r w:rsidR="00542BDB" w:rsidRPr="00FA613E">
        <w:t xml:space="preserve"> </w:t>
      </w:r>
      <w:r w:rsidR="00EF4416" w:rsidRPr="00FA613E">
        <w:t xml:space="preserve">transcript </w:t>
      </w:r>
      <w:r w:rsidR="004548A6" w:rsidRPr="00FA613E">
        <w:t>and</w:t>
      </w:r>
      <w:r w:rsidR="00542BDB" w:rsidRPr="00FA613E">
        <w:t xml:space="preserve"> </w:t>
      </w:r>
      <w:r w:rsidR="00542BDB" w:rsidRPr="00FA613E">
        <w:rPr>
          <w:b/>
        </w:rPr>
        <w:t>C)</w:t>
      </w:r>
      <w:r w:rsidR="004548A6" w:rsidRPr="00FA613E">
        <w:t xml:space="preserve"> surface protein levels </w:t>
      </w:r>
      <w:r w:rsidR="00EF4416" w:rsidRPr="00FA613E">
        <w:t>by qPCR</w:t>
      </w:r>
      <w:r w:rsidR="004548A6" w:rsidRPr="00FA613E">
        <w:t xml:space="preserve"> and flow cytometry, respectively.</w:t>
      </w:r>
      <w:r w:rsidR="00EF4416" w:rsidRPr="00FA613E">
        <w:t xml:space="preserve"> </w:t>
      </w:r>
      <w:r w:rsidR="00B07110" w:rsidRPr="00FA613E">
        <w:rPr>
          <w:b/>
        </w:rPr>
        <w:t>C (left</w:t>
      </w:r>
      <w:r w:rsidR="00F41CB1" w:rsidRPr="00FA613E">
        <w:rPr>
          <w:b/>
        </w:rPr>
        <w:t xml:space="preserve"> and centre</w:t>
      </w:r>
      <w:r w:rsidR="00B07110" w:rsidRPr="00FA613E">
        <w:rPr>
          <w:b/>
        </w:rPr>
        <w:t>)</w:t>
      </w:r>
      <w:r w:rsidR="00B07110" w:rsidRPr="00FA613E">
        <w:t xml:space="preserve"> depict</w:t>
      </w:r>
      <w:r w:rsidR="006B4C53" w:rsidRPr="00FA613E">
        <w:t>s</w:t>
      </w:r>
      <w:r w:rsidR="00B07110" w:rsidRPr="00FA613E">
        <w:t xml:space="preserve"> representative flow cytometry data</w:t>
      </w:r>
      <w:r w:rsidR="00C71AB4" w:rsidRPr="00FA613E">
        <w:t>; right</w:t>
      </w:r>
      <w:r w:rsidR="00C140C7" w:rsidRPr="00FA613E">
        <w:t>,</w:t>
      </w:r>
      <w:r w:rsidR="00C71AB4" w:rsidRPr="00FA613E">
        <w:t xml:space="preserve"> fold change from multiple donors</w:t>
      </w:r>
      <w:r w:rsidR="00B07110" w:rsidRPr="00FA613E">
        <w:t>.</w:t>
      </w:r>
      <w:r w:rsidR="009922DF" w:rsidRPr="00FA613E">
        <w:t xml:space="preserve"> Data points represent independent experiments.</w:t>
      </w:r>
      <w:r w:rsidR="00812AB8" w:rsidRPr="00FA613E">
        <w:t xml:space="preserve"> </w:t>
      </w:r>
      <w:r w:rsidR="00812AB8" w:rsidRPr="00FA613E">
        <w:rPr>
          <w:b/>
        </w:rPr>
        <w:t>D)</w:t>
      </w:r>
      <w:r w:rsidR="00812AB8" w:rsidRPr="00FA613E">
        <w:t xml:space="preserve"> CBP </w:t>
      </w:r>
      <w:r w:rsidR="009E52E6" w:rsidRPr="00FA613E">
        <w:t>or</w:t>
      </w:r>
      <w:r w:rsidR="00812AB8" w:rsidRPr="00FA613E">
        <w:t xml:space="preserve"> p300</w:t>
      </w:r>
      <w:r w:rsidR="0052338C" w:rsidRPr="00FA613E">
        <w:t xml:space="preserve"> </w:t>
      </w:r>
      <w:r w:rsidR="00812AB8" w:rsidRPr="00FA613E">
        <w:t xml:space="preserve">association with </w:t>
      </w:r>
      <w:r w:rsidR="00410D79" w:rsidRPr="00FA613E">
        <w:t xml:space="preserve">FcγRI, FcγRIIA, </w:t>
      </w:r>
      <w:r w:rsidR="00314735" w:rsidRPr="00FA613E">
        <w:t>or</w:t>
      </w:r>
      <w:r w:rsidR="00410D79" w:rsidRPr="00FA613E">
        <w:t xml:space="preserve"> FcγRIIB </w:t>
      </w:r>
      <w:r w:rsidR="00812AB8" w:rsidRPr="00FA613E">
        <w:t xml:space="preserve">TSS proximal </w:t>
      </w:r>
      <w:r w:rsidR="00410D79" w:rsidRPr="00FA613E">
        <w:t>sequence was assessed by ChIP</w:t>
      </w:r>
      <w:r w:rsidR="00F2400E" w:rsidRPr="00FA613E">
        <w:t xml:space="preserve"> in THP-1 cells</w:t>
      </w:r>
      <w:r w:rsidR="00410D79" w:rsidRPr="00FA613E">
        <w:t xml:space="preserve"> as in </w:t>
      </w:r>
      <w:r w:rsidR="00410D79" w:rsidRPr="00FA613E">
        <w:rPr>
          <w:b/>
        </w:rPr>
        <w:t>A)</w:t>
      </w:r>
      <w:r w:rsidR="00410D79" w:rsidRPr="00FA613E">
        <w:t xml:space="preserve"> </w:t>
      </w:r>
      <w:r w:rsidR="00314735" w:rsidRPr="00FA613E">
        <w:t>48 hours post transfection with</w:t>
      </w:r>
      <w:r w:rsidR="007F0EFA" w:rsidRPr="00FA613E">
        <w:t xml:space="preserve"> PU.1-targetted siRNA (siPU.1) or </w:t>
      </w:r>
      <w:r w:rsidR="00314735" w:rsidRPr="00FA613E">
        <w:t>a</w:t>
      </w:r>
      <w:r w:rsidR="007F0EFA" w:rsidRPr="00FA613E">
        <w:t xml:space="preserve"> scrambled siRNA control</w:t>
      </w:r>
      <w:r w:rsidR="00F2400E" w:rsidRPr="00FA613E">
        <w:t xml:space="preserve"> (siScr)</w:t>
      </w:r>
      <w:r w:rsidR="006F4C96" w:rsidRPr="00FA613E">
        <w:t>.</w:t>
      </w:r>
      <w:r w:rsidR="00ED3721" w:rsidRPr="00FA613E">
        <w:t xml:space="preserve"> Points represent triplicate values</w:t>
      </w:r>
      <w:r w:rsidR="00314735" w:rsidRPr="00FA613E">
        <w:t>. D</w:t>
      </w:r>
      <w:r w:rsidR="00ED3721" w:rsidRPr="00FA613E">
        <w:t xml:space="preserve">ata is representative of 2 independent experiments. </w:t>
      </w:r>
      <w:r w:rsidR="00ED3721" w:rsidRPr="00FA613E">
        <w:rPr>
          <w:b/>
        </w:rPr>
        <w:t>E)</w:t>
      </w:r>
      <w:r w:rsidR="00ED3721" w:rsidRPr="00FA613E">
        <w:t xml:space="preserve"> </w:t>
      </w:r>
      <w:r w:rsidR="003D7F05" w:rsidRPr="00FA613E">
        <w:t xml:space="preserve">FcγR transcript levels were assessed in THP-1 cells </w:t>
      </w:r>
      <w:r w:rsidR="009E52E6" w:rsidRPr="00FA613E">
        <w:t xml:space="preserve">by qPCR performed in triplicate </w:t>
      </w:r>
      <w:r w:rsidR="003D7F05" w:rsidRPr="00FA613E">
        <w:t>following CBP/p300</w:t>
      </w:r>
      <w:r w:rsidR="001D5C84" w:rsidRPr="00FA613E">
        <w:t xml:space="preserve"> (siCBP, sip300) gene silencing in comparison to a scrambled siRNA control (siScr)</w:t>
      </w:r>
      <w:r w:rsidR="00C140C7" w:rsidRPr="00FA613E">
        <w:t>; blots above represent extent of target knock-down</w:t>
      </w:r>
      <w:r w:rsidR="00221101" w:rsidRPr="00FA613E">
        <w:t>.</w:t>
      </w:r>
      <w:r w:rsidR="000B5C7B" w:rsidRPr="00FA613E">
        <w:t xml:space="preserve"> </w:t>
      </w:r>
      <w:r w:rsidR="000B5C7B" w:rsidRPr="00FA613E">
        <w:rPr>
          <w:b/>
        </w:rPr>
        <w:t>F)</w:t>
      </w:r>
      <w:r w:rsidR="000B5C7B" w:rsidRPr="00FA613E">
        <w:t xml:space="preserve"> BRD4 association with</w:t>
      </w:r>
      <w:r w:rsidR="00DB3F8D" w:rsidRPr="00FA613E">
        <w:t xml:space="preserve"> expressed</w:t>
      </w:r>
      <w:r w:rsidR="000B5C7B" w:rsidRPr="00FA613E">
        <w:t xml:space="preserve"> </w:t>
      </w:r>
      <w:r w:rsidR="00DF6D23" w:rsidRPr="00FA613E">
        <w:t xml:space="preserve">FcγR </w:t>
      </w:r>
      <w:r w:rsidR="000B5C7B" w:rsidRPr="00FA613E">
        <w:t>TSS proximal sequence assessed by ChIP in Raji (left) or THP-1 (right)</w:t>
      </w:r>
      <w:r w:rsidR="006B4C53" w:rsidRPr="00FA613E">
        <w:t xml:space="preserve"> cells</w:t>
      </w:r>
      <w:r w:rsidR="000B5C7B" w:rsidRPr="00FA613E">
        <w:t xml:space="preserve"> </w:t>
      </w:r>
      <w:r w:rsidR="00080C70" w:rsidRPr="00FA613E">
        <w:t>in comparison to</w:t>
      </w:r>
      <w:r w:rsidR="009E52E6" w:rsidRPr="00FA613E">
        <w:t xml:space="preserve"> </w:t>
      </w:r>
      <w:r w:rsidR="00080C70" w:rsidRPr="00FA613E">
        <w:t>isotype</w:t>
      </w:r>
      <w:r w:rsidR="00DF6D23" w:rsidRPr="00FA613E">
        <w:t xml:space="preserve"> (IgG ChIP)</w:t>
      </w:r>
      <w:r w:rsidR="00080C70" w:rsidRPr="00FA613E">
        <w:t xml:space="preserve"> and Histone H3 (H3</w:t>
      </w:r>
      <w:r w:rsidR="00DF6D23" w:rsidRPr="00FA613E">
        <w:t xml:space="preserve"> ChIP</w:t>
      </w:r>
      <w:r w:rsidR="00080C70" w:rsidRPr="00FA613E">
        <w:t>) control</w:t>
      </w:r>
      <w:r w:rsidR="00AB401C" w:rsidRPr="00FA613E">
        <w:t>s</w:t>
      </w:r>
      <w:r w:rsidR="00080C70" w:rsidRPr="00FA613E">
        <w:t>. Points represent independent experiments each performed in triplicate</w:t>
      </w:r>
      <w:r w:rsidR="00AB401C" w:rsidRPr="00FA613E">
        <w:t>.</w:t>
      </w:r>
      <w:r w:rsidR="00E832C5" w:rsidRPr="00FA613E">
        <w:t xml:space="preserve"> </w:t>
      </w:r>
      <w:r w:rsidR="00E832C5" w:rsidRPr="00FA613E">
        <w:rPr>
          <w:b/>
        </w:rPr>
        <w:t>G)</w:t>
      </w:r>
      <w:r w:rsidR="00E832C5" w:rsidRPr="00FA613E">
        <w:t xml:space="preserve"> </w:t>
      </w:r>
      <w:r w:rsidR="0066770A" w:rsidRPr="00FA613E">
        <w:t xml:space="preserve">Raji transiently transfected with </w:t>
      </w:r>
      <w:r w:rsidR="00147BB8" w:rsidRPr="00FA613E">
        <w:t>-1113: +1 bp</w:t>
      </w:r>
      <w:r w:rsidR="0066770A" w:rsidRPr="00FA613E">
        <w:t xml:space="preserve"> FcγRIIB</w:t>
      </w:r>
      <w:r w:rsidR="00FF4FA9" w:rsidRPr="00FA613E">
        <w:t xml:space="preserve"> </w:t>
      </w:r>
      <w:r w:rsidR="00EE2DFE" w:rsidRPr="00FA613E">
        <w:t>promoter,</w:t>
      </w:r>
      <w:r w:rsidR="00FF4FA9" w:rsidRPr="00FA613E">
        <w:t xml:space="preserve"> or</w:t>
      </w:r>
      <w:r w:rsidR="00EE2DFE" w:rsidRPr="00FA613E">
        <w:t xml:space="preserve"> no promoter control </w:t>
      </w:r>
      <w:r w:rsidR="00FF4FA9" w:rsidRPr="00FA613E">
        <w:t>(NP)</w:t>
      </w:r>
      <w:r w:rsidR="00EE2DFE" w:rsidRPr="00FA613E">
        <w:t>,</w:t>
      </w:r>
      <w:r w:rsidR="0066770A" w:rsidRPr="00FA613E">
        <w:t xml:space="preserve"> luciferase reporter constructs subjected to </w:t>
      </w:r>
      <w:r w:rsidR="00463B91" w:rsidRPr="00FA613E">
        <w:t>250 nM JQ-1</w:t>
      </w:r>
      <w:r w:rsidR="00DB3F8D" w:rsidRPr="00FA613E">
        <w:t>,</w:t>
      </w:r>
      <w:r w:rsidR="00463B91" w:rsidRPr="00FA613E">
        <w:t xml:space="preserve"> 625 nM PLX51107 (PLX5)</w:t>
      </w:r>
      <w:r w:rsidR="00DB3F8D" w:rsidRPr="00FA613E">
        <w:t>,</w:t>
      </w:r>
      <w:r w:rsidR="00FF4FA9" w:rsidRPr="00FA613E">
        <w:t xml:space="preserve"> or a vehicle control</w:t>
      </w:r>
      <w:r w:rsidR="00463B91" w:rsidRPr="00FA613E">
        <w:t xml:space="preserve"> for 24 hours</w:t>
      </w:r>
      <w:r w:rsidR="00901208" w:rsidRPr="00FA613E">
        <w:t>. Reporter activity was assessed</w:t>
      </w:r>
      <w:r w:rsidR="00435329" w:rsidRPr="00FA613E">
        <w:t xml:space="preserve"> and normalised as </w:t>
      </w:r>
      <w:r w:rsidR="0081750E" w:rsidRPr="00FA613E">
        <w:t xml:space="preserve">in </w:t>
      </w:r>
      <w:r w:rsidR="0081750E" w:rsidRPr="00FA613E">
        <w:rPr>
          <w:b/>
          <w:bCs/>
        </w:rPr>
        <w:t>Figure 1A</w:t>
      </w:r>
      <w:r w:rsidR="00901208" w:rsidRPr="00FA613E">
        <w:t xml:space="preserve">. </w:t>
      </w:r>
      <w:r w:rsidR="00EE2DFE" w:rsidRPr="00FA613E">
        <w:t xml:space="preserve">Points represent triplicates. </w:t>
      </w:r>
      <w:r w:rsidR="005E49A4" w:rsidRPr="00FA613E">
        <w:rPr>
          <w:b/>
        </w:rPr>
        <w:t>H-I)</w:t>
      </w:r>
      <w:r w:rsidR="005E49A4" w:rsidRPr="00FA613E">
        <w:t xml:space="preserve"> Raji</w:t>
      </w:r>
      <w:r w:rsidR="00DA4705" w:rsidRPr="00FA613E">
        <w:t xml:space="preserve"> </w:t>
      </w:r>
      <w:r w:rsidR="00DA4705" w:rsidRPr="00FA613E">
        <w:rPr>
          <w:b/>
        </w:rPr>
        <w:t>(</w:t>
      </w:r>
      <w:r w:rsidR="00371743" w:rsidRPr="00FA613E">
        <w:rPr>
          <w:b/>
        </w:rPr>
        <w:t>H</w:t>
      </w:r>
      <w:r w:rsidR="00DA4705" w:rsidRPr="00FA613E">
        <w:rPr>
          <w:b/>
        </w:rPr>
        <w:t>)</w:t>
      </w:r>
      <w:r w:rsidR="00DA4705" w:rsidRPr="00FA613E">
        <w:t xml:space="preserve"> or THP-1</w:t>
      </w:r>
      <w:r w:rsidR="00371743" w:rsidRPr="00FA613E">
        <w:t xml:space="preserve"> </w:t>
      </w:r>
      <w:r w:rsidR="00371743" w:rsidRPr="00FA613E">
        <w:rPr>
          <w:b/>
        </w:rPr>
        <w:t>(I)</w:t>
      </w:r>
      <w:r w:rsidR="00371743" w:rsidRPr="00FA613E">
        <w:t xml:space="preserve"> </w:t>
      </w:r>
      <w:r w:rsidR="00DA4705" w:rsidRPr="00FA613E">
        <w:t>cell</w:t>
      </w:r>
      <w:r w:rsidR="00C07CB1" w:rsidRPr="00FA613E">
        <w:t>s</w:t>
      </w:r>
      <w:r w:rsidR="00DA4705" w:rsidRPr="00FA613E">
        <w:t xml:space="preserve"> were treated with JQ-1 or PLX51107 (PLX5) as outlined in </w:t>
      </w:r>
      <w:r w:rsidR="00DA4705" w:rsidRPr="00FA613E">
        <w:rPr>
          <w:b/>
        </w:rPr>
        <w:t>(G)</w:t>
      </w:r>
      <w:r w:rsidR="00291A9A" w:rsidRPr="00FA613E">
        <w:t xml:space="preserve"> for 24 hours </w:t>
      </w:r>
      <w:r w:rsidR="00617410" w:rsidRPr="00FA613E">
        <w:t>and FcγR</w:t>
      </w:r>
      <w:r w:rsidR="00291A9A" w:rsidRPr="00FA613E">
        <w:t xml:space="preserve"> surface protein levels assessed by flow cytometry</w:t>
      </w:r>
      <w:r w:rsidR="00EB2E12" w:rsidRPr="00FA613E">
        <w:t>, presented</w:t>
      </w:r>
      <w:r w:rsidR="006B0F5C" w:rsidRPr="00FA613E">
        <w:t xml:space="preserve"> as fold change from vehicle-treated cells</w:t>
      </w:r>
      <w:r w:rsidR="00291A9A" w:rsidRPr="00FA613E">
        <w:t>. Data</w:t>
      </w:r>
      <w:r w:rsidR="00617410" w:rsidRPr="00FA613E">
        <w:t xml:space="preserve"> points</w:t>
      </w:r>
      <w:r w:rsidR="00291A9A" w:rsidRPr="00FA613E">
        <w:t xml:space="preserve"> represent independent experi</w:t>
      </w:r>
      <w:r w:rsidR="006B0F5C" w:rsidRPr="00FA613E">
        <w:t xml:space="preserve">ments. </w:t>
      </w:r>
      <w:r w:rsidR="00264266" w:rsidRPr="00FA613E">
        <w:rPr>
          <w:b/>
        </w:rPr>
        <w:t>J)</w:t>
      </w:r>
      <w:r w:rsidR="00CC4998" w:rsidRPr="00FA613E">
        <w:t xml:space="preserve"> hFcγRIIB Tg</w:t>
      </w:r>
      <w:r w:rsidR="00CC4998" w:rsidRPr="00FA613E">
        <w:rPr>
          <w:vertAlign w:val="superscript"/>
        </w:rPr>
        <w:t>+/-</w:t>
      </w:r>
      <w:r w:rsidR="00CC4998" w:rsidRPr="00FA613E">
        <w:t xml:space="preserve"> </w:t>
      </w:r>
      <w:r w:rsidR="000C5938" w:rsidRPr="00FA613E">
        <w:t>mice</w:t>
      </w:r>
      <w:r w:rsidR="00CC4998" w:rsidRPr="00FA613E">
        <w:t xml:space="preserve"> were </w:t>
      </w:r>
      <w:r w:rsidR="000C5938" w:rsidRPr="00FA613E">
        <w:t>treated</w:t>
      </w:r>
      <w:r w:rsidR="009549C4" w:rsidRPr="00FA613E">
        <w:t xml:space="preserve"> daily</w:t>
      </w:r>
      <w:r w:rsidR="000C5938" w:rsidRPr="00FA613E">
        <w:t xml:space="preserve"> with 10 mg/kg PLX51107 (PLX5)</w:t>
      </w:r>
      <w:r w:rsidR="009549C4" w:rsidRPr="00FA613E">
        <w:t xml:space="preserve"> or a vehicle control</w:t>
      </w:r>
      <w:r w:rsidR="000C5938" w:rsidRPr="00FA613E">
        <w:t xml:space="preserve"> </w:t>
      </w:r>
      <w:r w:rsidR="000C5938" w:rsidRPr="00FA613E">
        <w:rPr>
          <w:i/>
        </w:rPr>
        <w:t>per os</w:t>
      </w:r>
      <w:r w:rsidR="009549C4" w:rsidRPr="00FA613E">
        <w:t xml:space="preserve"> for 5 days.</w:t>
      </w:r>
      <w:r w:rsidR="000C5938" w:rsidRPr="00FA613E">
        <w:t xml:space="preserve"> </w:t>
      </w:r>
      <w:r w:rsidR="00EF5DDA" w:rsidRPr="00FA613E">
        <w:t>Mice were sacrificed</w:t>
      </w:r>
      <w:r w:rsidR="004D6266" w:rsidRPr="00FA613E">
        <w:t xml:space="preserve"> 4 hours post final dose</w:t>
      </w:r>
      <w:r w:rsidR="00EF5DDA" w:rsidRPr="00FA613E">
        <w:t xml:space="preserve"> and </w:t>
      </w:r>
      <w:r w:rsidR="00E0663E" w:rsidRPr="00FA613E">
        <w:t>peritoneal cavity</w:t>
      </w:r>
      <w:r w:rsidR="00DD14D2" w:rsidRPr="00FA613E">
        <w:t xml:space="preserve"> (PC)</w:t>
      </w:r>
      <w:r w:rsidR="00F65E2B" w:rsidRPr="00FA613E">
        <w:t xml:space="preserve">, spleen, and liver </w:t>
      </w:r>
      <w:r w:rsidR="002321DD" w:rsidRPr="00FA613E">
        <w:t>monocytes</w:t>
      </w:r>
      <w:r w:rsidR="008A29C8" w:rsidRPr="00FA613E">
        <w:t xml:space="preserve"> (CD11b</w:t>
      </w:r>
      <w:r w:rsidR="008A29C8" w:rsidRPr="00FA613E">
        <w:rPr>
          <w:vertAlign w:val="superscript"/>
        </w:rPr>
        <w:t>+</w:t>
      </w:r>
      <w:r w:rsidR="008A29C8" w:rsidRPr="00FA613E">
        <w:t>, Ly6C</w:t>
      </w:r>
      <w:r w:rsidR="008A29C8" w:rsidRPr="00FA613E">
        <w:rPr>
          <w:vertAlign w:val="superscript"/>
        </w:rPr>
        <w:t>+</w:t>
      </w:r>
      <w:r w:rsidR="008A29C8" w:rsidRPr="00FA613E">
        <w:t>, Ly6G</w:t>
      </w:r>
      <w:r w:rsidR="008A29C8" w:rsidRPr="00FA613E">
        <w:rPr>
          <w:vertAlign w:val="superscript"/>
        </w:rPr>
        <w:t>-</w:t>
      </w:r>
      <w:r w:rsidR="008A29C8" w:rsidRPr="00FA613E">
        <w:t>, F4/80</w:t>
      </w:r>
      <w:r w:rsidR="008A29C8" w:rsidRPr="00FA613E">
        <w:rPr>
          <w:vertAlign w:val="superscript"/>
        </w:rPr>
        <w:t>-</w:t>
      </w:r>
      <w:r w:rsidR="008A29C8" w:rsidRPr="00FA613E">
        <w:t>)</w:t>
      </w:r>
      <w:r w:rsidR="00115A88" w:rsidRPr="00FA613E">
        <w:t xml:space="preserve"> </w:t>
      </w:r>
      <w:r w:rsidR="002321DD" w:rsidRPr="00FA613E">
        <w:t xml:space="preserve">were assessed for </w:t>
      </w:r>
      <w:r w:rsidR="00115A88" w:rsidRPr="00FA613E">
        <w:t>hFcγRIIB expression by flow cytometry. Geometric means</w:t>
      </w:r>
      <w:r w:rsidR="005252FB" w:rsidRPr="00FA613E">
        <w:t xml:space="preserve"> (MFI)</w:t>
      </w:r>
      <w:r w:rsidR="00115A88" w:rsidRPr="00FA613E">
        <w:t xml:space="preserve"> were </w:t>
      </w:r>
      <w:r w:rsidR="002938BC" w:rsidRPr="00FA613E">
        <w:t>normalised (via subtraction) to an appropriate isotype control</w:t>
      </w:r>
      <w:r w:rsidR="005252FB" w:rsidRPr="00FA613E">
        <w:t xml:space="preserve"> (</w:t>
      </w:r>
      <w:r w:rsidR="005252FB" w:rsidRPr="00FA613E">
        <w:rPr>
          <w:rFonts w:cstheme="minorHAnsi"/>
        </w:rPr>
        <w:t>Δ</w:t>
      </w:r>
      <w:r w:rsidR="005252FB" w:rsidRPr="00FA613E">
        <w:t>gMFI)</w:t>
      </w:r>
      <w:r w:rsidR="002938BC" w:rsidRPr="00FA613E">
        <w:t xml:space="preserve">. Data points represent individual animals. </w:t>
      </w:r>
      <w:r w:rsidR="00501F28" w:rsidRPr="00FA613E">
        <w:t>In all figures</w:t>
      </w:r>
      <w:r w:rsidR="00C07CB1" w:rsidRPr="00FA613E">
        <w:t>,</w:t>
      </w:r>
      <w:r w:rsidR="00501F28" w:rsidRPr="00FA613E">
        <w:t xml:space="preserve"> bars represent mean.</w:t>
      </w:r>
      <w:r w:rsidR="00D964B1" w:rsidRPr="00FA613E">
        <w:t xml:space="preserve"> </w:t>
      </w:r>
      <w:r w:rsidR="00D357CA" w:rsidRPr="00FA613E">
        <w:t>Statistical analyse</w:t>
      </w:r>
      <w:r w:rsidR="00B827FE" w:rsidRPr="00FA613E">
        <w:t xml:space="preserve">s were performed </w:t>
      </w:r>
      <w:r w:rsidR="0091518B" w:rsidRPr="00FA613E">
        <w:t>via T-tests (A &amp; J) adjusted for multiple comparisons using the Holm-Sidak method or one- (</w:t>
      </w:r>
      <w:r w:rsidR="001543A3" w:rsidRPr="00FA613E">
        <w:t>E, F, H, I) or two-way (B-D, G) ANOVA adjusted for multiple comparisons using Sidak’s (B, C</w:t>
      </w:r>
      <w:r w:rsidR="00D964B1" w:rsidRPr="00FA613E">
        <w:t>, E</w:t>
      </w:r>
      <w:r w:rsidR="001543A3" w:rsidRPr="00FA613E">
        <w:t>)</w:t>
      </w:r>
      <w:r w:rsidR="009B4BDB" w:rsidRPr="00FA613E">
        <w:t xml:space="preserve">, Tukey’s (D), </w:t>
      </w:r>
      <w:r w:rsidR="00B026C8" w:rsidRPr="00FA613E">
        <w:t xml:space="preserve">or </w:t>
      </w:r>
      <w:r w:rsidR="00D964B1" w:rsidRPr="00FA613E">
        <w:t>Dunnett’s</w:t>
      </w:r>
      <w:r w:rsidR="00B026C8" w:rsidRPr="00FA613E">
        <w:t xml:space="preserve"> (F, G) tests</w:t>
      </w:r>
      <w:r w:rsidR="009D6DED" w:rsidRPr="00FA613E">
        <w:t>. ns = non-statistically significant, * = p &lt;0.05, ** = p &lt;0.005, *** = p &lt;0.0005, ****=p &lt;0.00005.</w:t>
      </w:r>
    </w:p>
    <w:p w14:paraId="414FF6D5" w14:textId="069EEC2D" w:rsidR="003B5EFE" w:rsidRPr="00FA613E" w:rsidRDefault="02A0A940" w:rsidP="008F3546">
      <w:pPr>
        <w:spacing w:line="480" w:lineRule="auto"/>
      </w:pPr>
      <w:r w:rsidRPr="00FA613E">
        <w:rPr>
          <w:b/>
          <w:bCs/>
        </w:rPr>
        <w:lastRenderedPageBreak/>
        <w:t>Figure 5</w:t>
      </w:r>
      <w:r w:rsidR="343E94F4" w:rsidRPr="00FA613E">
        <w:rPr>
          <w:b/>
          <w:bCs/>
        </w:rPr>
        <w:t>:</w:t>
      </w:r>
      <w:r w:rsidR="515EF304" w:rsidRPr="00FA613E">
        <w:rPr>
          <w:b/>
          <w:bCs/>
        </w:rPr>
        <w:t xml:space="preserve"> PU.1 regulates FcγR</w:t>
      </w:r>
      <w:r w:rsidR="02367422" w:rsidRPr="00FA613E">
        <w:rPr>
          <w:b/>
          <w:bCs/>
        </w:rPr>
        <w:t xml:space="preserve"> expression in primary human </w:t>
      </w:r>
      <w:r w:rsidR="65A00FF0" w:rsidRPr="00FA613E">
        <w:rPr>
          <w:b/>
          <w:bCs/>
        </w:rPr>
        <w:t>monocytes</w:t>
      </w:r>
      <w:r w:rsidR="51C398A3" w:rsidRPr="00FA613E">
        <w:rPr>
          <w:b/>
          <w:bCs/>
        </w:rPr>
        <w:t>.</w:t>
      </w:r>
      <w:r w:rsidR="343E94F4" w:rsidRPr="00FA613E">
        <w:rPr>
          <w:b/>
          <w:bCs/>
        </w:rPr>
        <w:t xml:space="preserve"> A)</w:t>
      </w:r>
      <w:r w:rsidR="79DF30AB" w:rsidRPr="00FA613E">
        <w:t xml:space="preserve"> </w:t>
      </w:r>
      <w:r w:rsidR="553A0EDF" w:rsidRPr="00FA613E">
        <w:t>B-cell</w:t>
      </w:r>
      <w:r w:rsidR="3A8D9CAB" w:rsidRPr="00FA613E">
        <w:t>s</w:t>
      </w:r>
      <w:r w:rsidR="553A0EDF" w:rsidRPr="00FA613E">
        <w:t xml:space="preserve"> and monocyte</w:t>
      </w:r>
      <w:r w:rsidR="3A8D9CAB" w:rsidRPr="00FA613E">
        <w:t>s</w:t>
      </w:r>
      <w:r w:rsidR="00D54A13" w:rsidRPr="00FA613E">
        <w:t xml:space="preserve"> (Mono)</w:t>
      </w:r>
      <w:r w:rsidR="3A8D9CAB" w:rsidRPr="00FA613E">
        <w:t xml:space="preserve"> purified from PBMC </w:t>
      </w:r>
      <w:r w:rsidR="08ABE36D" w:rsidRPr="00FA613E">
        <w:t xml:space="preserve">were profiled for </w:t>
      </w:r>
      <w:r w:rsidR="0EA3A23F" w:rsidRPr="00FA613E">
        <w:t xml:space="preserve">PU.1 and SPIB expression by immunoblot. A representative immunoblot is demonstrated alongside densitometry data obtained from 4 </w:t>
      </w:r>
      <w:r w:rsidR="09350BDD" w:rsidRPr="00FA613E">
        <w:t>donors</w:t>
      </w:r>
      <w:r w:rsidR="0EA3A23F" w:rsidRPr="00FA613E">
        <w:t>.</w:t>
      </w:r>
      <w:r w:rsidR="15C55076" w:rsidRPr="00FA613E">
        <w:t xml:space="preserve"> </w:t>
      </w:r>
      <w:r w:rsidR="15C55076" w:rsidRPr="00FA613E">
        <w:rPr>
          <w:b/>
          <w:bCs/>
        </w:rPr>
        <w:t>B</w:t>
      </w:r>
      <w:r w:rsidR="1D1277A1" w:rsidRPr="00FA613E">
        <w:rPr>
          <w:b/>
          <w:bCs/>
        </w:rPr>
        <w:t>-C</w:t>
      </w:r>
      <w:r w:rsidR="15C55076" w:rsidRPr="00FA613E">
        <w:rPr>
          <w:b/>
          <w:bCs/>
        </w:rPr>
        <w:t>)</w:t>
      </w:r>
      <w:r w:rsidR="15C55076" w:rsidRPr="00FA613E">
        <w:t xml:space="preserve"> Purified </w:t>
      </w:r>
      <w:r w:rsidR="58307AE4" w:rsidRPr="00FA613E">
        <w:t xml:space="preserve">monocytes transfected with PU.1 </w:t>
      </w:r>
      <w:r w:rsidR="3FDFC83C" w:rsidRPr="00FA613E">
        <w:t>targeting</w:t>
      </w:r>
      <w:r w:rsidR="58307AE4" w:rsidRPr="00FA613E">
        <w:t xml:space="preserve"> siRNA (siPU.1) or a</w:t>
      </w:r>
      <w:r w:rsidR="640EC878" w:rsidRPr="00FA613E">
        <w:t xml:space="preserve"> scrambled siRNA control (siScr) </w:t>
      </w:r>
      <w:r w:rsidR="0AA92282" w:rsidRPr="00FA613E">
        <w:t>were assessed for</w:t>
      </w:r>
      <w:r w:rsidR="3FC3BF45" w:rsidRPr="00FA613E">
        <w:t xml:space="preserve"> expression of</w:t>
      </w:r>
      <w:r w:rsidR="1D1277A1" w:rsidRPr="00FA613E">
        <w:t xml:space="preserve"> </w:t>
      </w:r>
      <w:r w:rsidR="1D1277A1" w:rsidRPr="00FA613E">
        <w:rPr>
          <w:b/>
          <w:bCs/>
        </w:rPr>
        <w:t>B)</w:t>
      </w:r>
      <w:r w:rsidR="0AA92282" w:rsidRPr="00FA613E">
        <w:t xml:space="preserve"> </w:t>
      </w:r>
      <w:r w:rsidR="615B831B" w:rsidRPr="00FA613E">
        <w:t>PU.1 by immunoblot</w:t>
      </w:r>
      <w:r w:rsidR="1D1277A1" w:rsidRPr="00FA613E">
        <w:t xml:space="preserve"> or </w:t>
      </w:r>
      <w:r w:rsidR="1D1277A1" w:rsidRPr="00FA613E">
        <w:rPr>
          <w:b/>
          <w:bCs/>
        </w:rPr>
        <w:t>C)</w:t>
      </w:r>
      <w:r w:rsidR="1D1277A1" w:rsidRPr="00FA613E">
        <w:t xml:space="preserve"> surface FcγR by flow cytometry in comparison to an appropriate isotype control. Data </w:t>
      </w:r>
      <w:r w:rsidR="3FC3BF45" w:rsidRPr="00FA613E">
        <w:t xml:space="preserve">in </w:t>
      </w:r>
      <w:r w:rsidR="3FC3BF45" w:rsidRPr="00FA613E">
        <w:rPr>
          <w:b/>
          <w:bCs/>
        </w:rPr>
        <w:t>C)</w:t>
      </w:r>
      <w:r w:rsidR="3FC3BF45" w:rsidRPr="00FA613E">
        <w:t xml:space="preserve"> </w:t>
      </w:r>
      <w:r w:rsidR="1D1277A1" w:rsidRPr="00FA613E">
        <w:t>were normalised to siScr treated cells and expressed as fold change.</w:t>
      </w:r>
      <w:r w:rsidR="3FC3BF45" w:rsidRPr="00FA613E">
        <w:t xml:space="preserve"> </w:t>
      </w:r>
      <w:r w:rsidR="3FC3BF45" w:rsidRPr="00FA613E">
        <w:rPr>
          <w:b/>
          <w:bCs/>
        </w:rPr>
        <w:t>D)</w:t>
      </w:r>
      <w:r w:rsidR="3FC3BF45" w:rsidRPr="00FA613E">
        <w:t xml:space="preserve"> </w:t>
      </w:r>
      <w:r w:rsidR="10CF2497" w:rsidRPr="00FA613E">
        <w:t>Purified monocytes</w:t>
      </w:r>
      <w:r w:rsidR="1DF1DE2D" w:rsidRPr="00FA613E">
        <w:t xml:space="preserve"> subjected to siPU.1 or siScr </w:t>
      </w:r>
      <w:r w:rsidR="1E297CAE" w:rsidRPr="00FA613E">
        <w:t>for 24 hours were cultured at either 21% or 0.1% O</w:t>
      </w:r>
      <w:r w:rsidR="1E297CAE" w:rsidRPr="00FA613E">
        <w:rPr>
          <w:vertAlign w:val="subscript"/>
        </w:rPr>
        <w:t>2</w:t>
      </w:r>
      <w:r w:rsidR="1E297CAE" w:rsidRPr="00FA613E">
        <w:t xml:space="preserve"> for a further 24 hours.</w:t>
      </w:r>
      <w:r w:rsidR="50D38543" w:rsidRPr="00FA613E">
        <w:t xml:space="preserve"> FcγR</w:t>
      </w:r>
      <w:r w:rsidR="7DCD023E" w:rsidRPr="00FA613E">
        <w:t>IIB</w:t>
      </w:r>
      <w:r w:rsidR="7B03999E" w:rsidRPr="00FA613E">
        <w:t xml:space="preserve"> levels were then assessed by flow cytometry and presented as fold change from siScr treated cells cultured at 21% O</w:t>
      </w:r>
      <w:r w:rsidR="7B03999E" w:rsidRPr="00FA613E">
        <w:rPr>
          <w:vertAlign w:val="subscript"/>
        </w:rPr>
        <w:t xml:space="preserve">2. </w:t>
      </w:r>
      <w:r w:rsidR="26924C3A" w:rsidRPr="00FA613E">
        <w:rPr>
          <w:b/>
          <w:bCs/>
        </w:rPr>
        <w:t>D</w:t>
      </w:r>
      <w:r w:rsidR="7DCD023E" w:rsidRPr="00FA613E">
        <w:rPr>
          <w:b/>
          <w:bCs/>
        </w:rPr>
        <w:t xml:space="preserve"> left</w:t>
      </w:r>
      <w:r w:rsidR="3B0CDA7D" w:rsidRPr="00FA613E">
        <w:rPr>
          <w:b/>
          <w:bCs/>
        </w:rPr>
        <w:t>)</w:t>
      </w:r>
      <w:r w:rsidR="3B0CDA7D" w:rsidRPr="00FA613E">
        <w:t xml:space="preserve"> </w:t>
      </w:r>
      <w:r w:rsidR="10F9000B" w:rsidRPr="00FA613E">
        <w:t xml:space="preserve">depicts representative flow cytometry plots with data from </w:t>
      </w:r>
      <w:r w:rsidR="3B0CDA7D" w:rsidRPr="00FA613E">
        <w:t>individual donors</w:t>
      </w:r>
      <w:r w:rsidR="10F9000B" w:rsidRPr="00FA613E">
        <w:t xml:space="preserve"> summarised in </w:t>
      </w:r>
      <w:r w:rsidR="7DCD023E" w:rsidRPr="00FA613E">
        <w:rPr>
          <w:b/>
          <w:bCs/>
        </w:rPr>
        <w:t>D right</w:t>
      </w:r>
      <w:r w:rsidR="10F9000B" w:rsidRPr="00FA613E">
        <w:rPr>
          <w:b/>
          <w:bCs/>
        </w:rPr>
        <w:t>)</w:t>
      </w:r>
      <w:r w:rsidR="3B0CDA7D" w:rsidRPr="00FA613E">
        <w:t xml:space="preserve">. </w:t>
      </w:r>
      <w:r w:rsidR="3121D214" w:rsidRPr="00FA613E">
        <w:rPr>
          <w:b/>
          <w:bCs/>
        </w:rPr>
        <w:t>E</w:t>
      </w:r>
      <w:r w:rsidR="6046E56F" w:rsidRPr="00FA613E">
        <w:rPr>
          <w:b/>
          <w:bCs/>
        </w:rPr>
        <w:t>-F</w:t>
      </w:r>
      <w:r w:rsidR="26924C3A" w:rsidRPr="00FA613E">
        <w:rPr>
          <w:b/>
          <w:bCs/>
        </w:rPr>
        <w:t>)</w:t>
      </w:r>
      <w:r w:rsidR="6FB9BC70" w:rsidRPr="00FA613E">
        <w:t xml:space="preserve"> PU.1 </w:t>
      </w:r>
      <w:r w:rsidR="41F8FD55" w:rsidRPr="00FA613E">
        <w:t>knockdown</w:t>
      </w:r>
      <w:r w:rsidR="6FB9BC70" w:rsidRPr="00FA613E">
        <w:t xml:space="preserve"> of p</w:t>
      </w:r>
      <w:r w:rsidR="26924C3A" w:rsidRPr="00FA613E">
        <w:t xml:space="preserve">urified monocytes </w:t>
      </w:r>
      <w:r w:rsidR="6FB9BC70" w:rsidRPr="00FA613E">
        <w:t>was</w:t>
      </w:r>
      <w:r w:rsidR="08A794B1" w:rsidRPr="00FA613E">
        <w:t xml:space="preserve"> instigated,</w:t>
      </w:r>
      <w:r w:rsidR="26924C3A" w:rsidRPr="00FA613E">
        <w:t xml:space="preserve"> as in </w:t>
      </w:r>
      <w:r w:rsidR="26924C3A" w:rsidRPr="00FA613E">
        <w:rPr>
          <w:b/>
          <w:bCs/>
        </w:rPr>
        <w:t>D)</w:t>
      </w:r>
      <w:r w:rsidR="08A794B1" w:rsidRPr="00FA613E">
        <w:t xml:space="preserve">, and </w:t>
      </w:r>
      <w:r w:rsidR="41F8FD55" w:rsidRPr="00FA613E">
        <w:t xml:space="preserve">then </w:t>
      </w:r>
      <w:r w:rsidR="08A794B1" w:rsidRPr="00FA613E">
        <w:t>treat</w:t>
      </w:r>
      <w:r w:rsidR="41F8FD55" w:rsidRPr="00FA613E">
        <w:t>ed</w:t>
      </w:r>
      <w:r w:rsidR="08A794B1" w:rsidRPr="00FA613E">
        <w:t xml:space="preserve"> with 50 ng/mL IL-6, 50 ng/mL IL-10, or a </w:t>
      </w:r>
      <w:r w:rsidR="6046E56F" w:rsidRPr="00FA613E">
        <w:t xml:space="preserve">PBS </w:t>
      </w:r>
      <w:r w:rsidR="2702FE8A" w:rsidRPr="00FA613E">
        <w:t>vehicle control (</w:t>
      </w:r>
      <w:r w:rsidR="6046E56F" w:rsidRPr="00FA613E">
        <w:t>C</w:t>
      </w:r>
      <w:r w:rsidR="2702FE8A" w:rsidRPr="00FA613E">
        <w:t xml:space="preserve">on) for a further 24 hours. </w:t>
      </w:r>
      <w:r w:rsidR="0C5D1E9E" w:rsidRPr="00FA613E">
        <w:t xml:space="preserve">Surface </w:t>
      </w:r>
      <w:r w:rsidR="2702FE8A" w:rsidRPr="00FA613E">
        <w:t xml:space="preserve">FcγR </w:t>
      </w:r>
      <w:r w:rsidR="0C5D1E9E" w:rsidRPr="00FA613E">
        <w:t xml:space="preserve">expression </w:t>
      </w:r>
      <w:r w:rsidR="2702FE8A" w:rsidRPr="00FA613E">
        <w:t xml:space="preserve">was assessed by flow cytometry as in </w:t>
      </w:r>
      <w:r w:rsidR="2702FE8A" w:rsidRPr="00FA613E">
        <w:rPr>
          <w:b/>
          <w:bCs/>
        </w:rPr>
        <w:t>D)</w:t>
      </w:r>
      <w:r w:rsidR="2702FE8A" w:rsidRPr="00FA613E">
        <w:t xml:space="preserve">. </w:t>
      </w:r>
      <w:r w:rsidR="29903E0C" w:rsidRPr="00FA613E">
        <w:rPr>
          <w:b/>
          <w:bCs/>
        </w:rPr>
        <w:t>E)</w:t>
      </w:r>
      <w:r w:rsidR="29903E0C" w:rsidRPr="00FA613E">
        <w:t xml:space="preserve"> depicts representative flow cytometry plots, with data from individual donors summarised in </w:t>
      </w:r>
      <w:r w:rsidR="29903E0C" w:rsidRPr="00FA613E">
        <w:rPr>
          <w:b/>
          <w:bCs/>
        </w:rPr>
        <w:t>F)</w:t>
      </w:r>
      <w:r w:rsidR="29903E0C" w:rsidRPr="00FA613E">
        <w:t>.</w:t>
      </w:r>
      <w:r w:rsidR="55330426" w:rsidRPr="00FA613E">
        <w:t xml:space="preserve"> </w:t>
      </w:r>
      <w:r w:rsidR="55330426" w:rsidRPr="00FA613E">
        <w:rPr>
          <w:b/>
          <w:bCs/>
        </w:rPr>
        <w:t>G)</w:t>
      </w:r>
      <w:r w:rsidR="55330426" w:rsidRPr="00FA613E">
        <w:t xml:space="preserve"> Monocytes were cultured in the presence of </w:t>
      </w:r>
      <w:r w:rsidR="7BF697D1" w:rsidRPr="00FA613E">
        <w:t>250 nM JQ-1 for 24 hours and FcγRIIB expression level assessed by flow cytometry</w:t>
      </w:r>
      <w:r w:rsidR="67397EE8" w:rsidRPr="00FA613E">
        <w:t xml:space="preserve">. </w:t>
      </w:r>
      <w:r w:rsidR="67397EE8" w:rsidRPr="00FA613E">
        <w:rPr>
          <w:b/>
          <w:bCs/>
        </w:rPr>
        <w:t>G left)</w:t>
      </w:r>
      <w:r w:rsidR="67397EE8" w:rsidRPr="00FA613E">
        <w:t xml:space="preserve"> depicts representative histograms with data from individual donors summarised in </w:t>
      </w:r>
      <w:r w:rsidR="67397EE8" w:rsidRPr="00FA613E">
        <w:rPr>
          <w:b/>
          <w:bCs/>
        </w:rPr>
        <w:t>G right)</w:t>
      </w:r>
      <w:r w:rsidR="67397EE8" w:rsidRPr="00FA613E">
        <w:t xml:space="preserve">. </w:t>
      </w:r>
      <w:r w:rsidR="2702FE8A" w:rsidRPr="00FA613E">
        <w:t>In all experiments bars represent mean.</w:t>
      </w:r>
      <w:r w:rsidR="562F44CA" w:rsidRPr="00FA613E">
        <w:t xml:space="preserve"> </w:t>
      </w:r>
      <w:r w:rsidR="67397EE8" w:rsidRPr="00FA613E">
        <w:t>S</w:t>
      </w:r>
      <w:r w:rsidR="047C43E5" w:rsidRPr="00FA613E">
        <w:t>tatistical analyses were performed via</w:t>
      </w:r>
      <w:r w:rsidR="24B64890" w:rsidRPr="00FA613E">
        <w:t xml:space="preserve"> paired</w:t>
      </w:r>
      <w:r w:rsidR="047C43E5" w:rsidRPr="00FA613E">
        <w:t xml:space="preserve"> T-tests </w:t>
      </w:r>
      <w:r w:rsidR="047C43E5" w:rsidRPr="00FA613E">
        <w:rPr>
          <w:b/>
          <w:bCs/>
        </w:rPr>
        <w:t>(</w:t>
      </w:r>
      <w:r w:rsidR="24B64890" w:rsidRPr="00FA613E">
        <w:rPr>
          <w:b/>
          <w:bCs/>
        </w:rPr>
        <w:t>A, C</w:t>
      </w:r>
      <w:r w:rsidR="1581D257" w:rsidRPr="00FA613E">
        <w:rPr>
          <w:b/>
          <w:bCs/>
        </w:rPr>
        <w:t>, G</w:t>
      </w:r>
      <w:r w:rsidR="047C43E5" w:rsidRPr="00FA613E">
        <w:rPr>
          <w:b/>
          <w:bCs/>
        </w:rPr>
        <w:t>)</w:t>
      </w:r>
      <w:r w:rsidR="047C43E5" w:rsidRPr="00FA613E">
        <w:t xml:space="preserve"> adjusted for multiple comparisons using the Holm-Sidak method</w:t>
      </w:r>
      <w:r w:rsidR="24B64890" w:rsidRPr="00FA613E">
        <w:t xml:space="preserve"> where appropriate</w:t>
      </w:r>
      <w:r w:rsidR="047C43E5" w:rsidRPr="00FA613E">
        <w:t xml:space="preserve"> or one-</w:t>
      </w:r>
      <w:r w:rsidR="562F44CA" w:rsidRPr="00FA613E">
        <w:t xml:space="preserve">way </w:t>
      </w:r>
      <w:r w:rsidR="047C43E5" w:rsidRPr="00FA613E">
        <w:t>ANOVA</w:t>
      </w:r>
      <w:r w:rsidR="562F44CA" w:rsidRPr="00FA613E">
        <w:t xml:space="preserve"> (</w:t>
      </w:r>
      <w:r w:rsidR="540E49DF" w:rsidRPr="00FA613E">
        <w:t>D</w:t>
      </w:r>
      <w:r w:rsidR="562F44CA" w:rsidRPr="00FA613E">
        <w:t xml:space="preserve">, </w:t>
      </w:r>
      <w:r w:rsidR="540E49DF" w:rsidRPr="00FA613E">
        <w:t>F</w:t>
      </w:r>
      <w:r w:rsidR="562F44CA" w:rsidRPr="00FA613E">
        <w:t>)</w:t>
      </w:r>
      <w:r w:rsidR="047C43E5" w:rsidRPr="00FA613E">
        <w:t xml:space="preserve"> adjusted for multiple comparisons using Sidak’s test. ns = non-statistically significant, * = p &lt;0.05, ** = p &lt;0.005, *** = p &lt;0.0005, ****=p &lt;0.00005.</w:t>
      </w:r>
    </w:p>
    <w:p w14:paraId="1339E3A3" w14:textId="7236F17F" w:rsidR="0033762E" w:rsidRPr="00FA613E" w:rsidRDefault="0033762E" w:rsidP="008F3546">
      <w:pPr>
        <w:spacing w:line="480" w:lineRule="auto"/>
      </w:pPr>
      <w:r w:rsidRPr="00FA613E">
        <w:rPr>
          <w:b/>
          <w:bCs/>
        </w:rPr>
        <w:t>Acknowledgements:</w:t>
      </w:r>
      <w:r w:rsidRPr="00FA613E">
        <w:t xml:space="preserve"> We are grateful to the staff of the University of Southampton Biomedical Research facility for their technical support as well as all members of Antibody and Vaccine Group, University of Southampton for their advice and guidance. We are also grateful to BioInvent International AB and B. Frend</w:t>
      </w:r>
      <w:r w:rsidRPr="00FA613E">
        <w:rPr>
          <w:rFonts w:cstheme="minorHAnsi"/>
        </w:rPr>
        <w:t>é</w:t>
      </w:r>
      <w:r w:rsidRPr="00FA613E">
        <w:t>us for the provision of anti-Fc</w:t>
      </w:r>
      <w:r w:rsidRPr="00FA613E">
        <w:rPr>
          <w:rFonts w:cstheme="minorHAnsi"/>
        </w:rPr>
        <w:t>γ</w:t>
      </w:r>
      <w:r w:rsidRPr="00FA613E">
        <w:t>R mAbs EO8 (Fc</w:t>
      </w:r>
      <w:r w:rsidRPr="00FA613E">
        <w:rPr>
          <w:rFonts w:cstheme="minorHAnsi"/>
        </w:rPr>
        <w:t>γ</w:t>
      </w:r>
      <w:r w:rsidRPr="00FA613E">
        <w:t>RIIA) and 6G11 (Fc</w:t>
      </w:r>
      <w:r w:rsidRPr="00FA613E">
        <w:rPr>
          <w:rFonts w:cstheme="minorHAnsi"/>
        </w:rPr>
        <w:t>γ</w:t>
      </w:r>
      <w:r w:rsidRPr="00FA613E">
        <w:t>RIIB).</w:t>
      </w:r>
    </w:p>
    <w:p w14:paraId="38217E08" w14:textId="7D7C436F" w:rsidR="006A6A52" w:rsidRPr="00FA613E" w:rsidRDefault="006A6A52" w:rsidP="006A6A52">
      <w:pPr>
        <w:spacing w:line="480" w:lineRule="auto"/>
      </w:pPr>
      <w:r w:rsidRPr="00FA613E">
        <w:rPr>
          <w:b/>
          <w:bCs/>
        </w:rPr>
        <w:lastRenderedPageBreak/>
        <w:t xml:space="preserve">Author contributions: </w:t>
      </w:r>
      <w:r w:rsidRPr="00FA613E">
        <w:t>MJC, YDB, RCS, KLC, SF, LF, RBF, and KH performed experiments and bioinformatic analysis. MJC and KH performed statistical analyses. YDB provided technical support, reagent generation and QC. MJC, SAB, and MSC designed experiments. MJC, SAB, and MSC provided concept leadership. MJC and MSC wrote the manuscript with editing provided by SAB and JCS. All authors contributed to manuscript revision and read and approved the submitted version.</w:t>
      </w:r>
    </w:p>
    <w:p w14:paraId="3D277A89" w14:textId="77777777" w:rsidR="006A6A52" w:rsidRPr="00FA613E" w:rsidRDefault="006A6A52" w:rsidP="006A6A52">
      <w:pPr>
        <w:spacing w:line="480" w:lineRule="auto"/>
      </w:pPr>
      <w:r w:rsidRPr="00FA613E">
        <w:rPr>
          <w:b/>
          <w:bCs/>
        </w:rPr>
        <w:t xml:space="preserve">Funding: </w:t>
      </w:r>
      <w:r w:rsidRPr="00FA613E">
        <w:t>This study was funded by Cancer Research UK, DRCRPG-May23/100001.</w:t>
      </w:r>
    </w:p>
    <w:p w14:paraId="6E91D9D1" w14:textId="3B605E67" w:rsidR="00D209CB" w:rsidRPr="00FA613E" w:rsidRDefault="00D209CB" w:rsidP="00D209CB">
      <w:pPr>
        <w:spacing w:line="480" w:lineRule="auto"/>
      </w:pPr>
      <w:r w:rsidRPr="00FA613E">
        <w:rPr>
          <w:b/>
          <w:bCs/>
        </w:rPr>
        <w:t xml:space="preserve">Conflicts of Interest: </w:t>
      </w:r>
      <w:r w:rsidRPr="00FA613E">
        <w:t>MJC has received research funding from Roche and Gilead Sciences. SAB has consulted for Astex Pharmaceuticals, BioInvent, Epsilogen, F-star Therapeutics, ImCheck Therapeutics and LTZ Therapeutics and has received research funding from BioInvent and ImCheck Therapeutics. MSC is a retained consultant for BioInvent International and has performed educational and advisory roles for Baxalta and Boehringer Ingleheim. He has consulted for GSK, Radiant, iTeos Therapeutics, Surrozen, Hanall, Argenx and Mestag and received research funding from BioInvent, Surrozen, GSK, UCB and iTeos. The remaining authors declare no conflicts of interest.</w:t>
      </w:r>
    </w:p>
    <w:p w14:paraId="499DD8B1" w14:textId="7F28C188" w:rsidR="005A302F" w:rsidRPr="00FA613E" w:rsidRDefault="005A302F" w:rsidP="005A302F">
      <w:pPr>
        <w:spacing w:line="480" w:lineRule="auto"/>
        <w:rPr>
          <w:bCs/>
        </w:rPr>
      </w:pPr>
      <w:r w:rsidRPr="00FA613E">
        <w:rPr>
          <w:b/>
          <w:bCs/>
        </w:rPr>
        <w:t xml:space="preserve">Data Availability: </w:t>
      </w:r>
      <w:r w:rsidRPr="00FA613E">
        <w:rPr>
          <w:bCs/>
        </w:rPr>
        <w:t>The datasets used and/or analysed during the current study are available from the corresponding author on reasonable request.</w:t>
      </w:r>
    </w:p>
    <w:p w14:paraId="78B4839E" w14:textId="2166E773" w:rsidR="009C60C5" w:rsidRPr="00FA613E" w:rsidRDefault="004C1DEA" w:rsidP="008F3546">
      <w:pPr>
        <w:spacing w:line="480" w:lineRule="auto"/>
        <w:rPr>
          <w:b/>
          <w:bCs/>
        </w:rPr>
      </w:pPr>
      <w:r w:rsidRPr="00FA613E">
        <w:rPr>
          <w:b/>
          <w:bCs/>
        </w:rPr>
        <w:t>References</w:t>
      </w:r>
    </w:p>
    <w:p w14:paraId="3B9F571B" w14:textId="77777777" w:rsidR="00BF6839" w:rsidRPr="00FA613E" w:rsidRDefault="009C60C5" w:rsidP="00BF6839">
      <w:pPr>
        <w:pStyle w:val="EndNoteBibliography"/>
        <w:spacing w:after="0"/>
      </w:pPr>
      <w:r w:rsidRPr="00FA613E">
        <w:fldChar w:fldCharType="begin"/>
      </w:r>
      <w:r w:rsidRPr="00FA613E">
        <w:instrText xml:space="preserve"> ADDIN EN.REFLIST </w:instrText>
      </w:r>
      <w:r w:rsidRPr="00FA613E">
        <w:fldChar w:fldCharType="separate"/>
      </w:r>
      <w:r w:rsidR="00BF6839" w:rsidRPr="00FA613E">
        <w:t>1.</w:t>
      </w:r>
      <w:r w:rsidR="00BF6839" w:rsidRPr="00FA613E">
        <w:tab/>
        <w:t>Smith KGC, Clatworthy MR. FcγRIIB in autoimmunity and infection: evolutionary and therapeutic implications (vol 10, pg 328, 2010). Nature Reviews Immunology. 2010;10(9):674-.</w:t>
      </w:r>
    </w:p>
    <w:p w14:paraId="1371D1AD" w14:textId="77777777" w:rsidR="00BF6839" w:rsidRPr="00FA613E" w:rsidRDefault="00BF6839" w:rsidP="00BF6839">
      <w:pPr>
        <w:pStyle w:val="EndNoteBibliography"/>
        <w:spacing w:after="0"/>
      </w:pPr>
      <w:r w:rsidRPr="00FA613E">
        <w:t>2.</w:t>
      </w:r>
      <w:r w:rsidRPr="00FA613E">
        <w:tab/>
        <w:t>Roghanian A, Cragg MS, Frendéus B. Resistance is futile: Targeting the inhibitory FcgγRIIB (CD32B) to maximize immunotherapy. Oncoimmunology. 2016;5(2).</w:t>
      </w:r>
    </w:p>
    <w:p w14:paraId="331372C7" w14:textId="77777777" w:rsidR="00BF6839" w:rsidRPr="00FA613E" w:rsidRDefault="00BF6839" w:rsidP="00BF6839">
      <w:pPr>
        <w:pStyle w:val="EndNoteBibliography"/>
        <w:spacing w:after="0"/>
      </w:pPr>
      <w:r w:rsidRPr="00FA613E">
        <w:t>3.</w:t>
      </w:r>
      <w:r w:rsidRPr="00FA613E">
        <w:tab/>
        <w:t>Roghanian A, Stopforth RJ, Dahal LN, Cragg MS. New revelations from an old receptor: Immunoregulatory functions of the inhibitory Fc gamma receptor, FcRIIB (CD32B). J Leukocyte Biol. 2018;103(6):1077-88.</w:t>
      </w:r>
    </w:p>
    <w:p w14:paraId="4F640C3C" w14:textId="77777777" w:rsidR="00BF6839" w:rsidRPr="00FA613E" w:rsidRDefault="00BF6839" w:rsidP="00BF6839">
      <w:pPr>
        <w:pStyle w:val="EndNoteBibliography"/>
        <w:spacing w:after="0"/>
      </w:pPr>
      <w:r w:rsidRPr="00FA613E">
        <w:t>4.</w:t>
      </w:r>
      <w:r w:rsidRPr="00FA613E">
        <w:tab/>
        <w:t>Kerntke C, Nimmerjahn F, Biburger M. There Is (Scientific) Strength in Numbers: A Comprehensive Quantitation of Fc Gamma Receptor Numbers on Human and Murine Peripheral Blood Leukocytes. Front Immunol. 2020;11.</w:t>
      </w:r>
    </w:p>
    <w:p w14:paraId="4F0F3CAD" w14:textId="77777777" w:rsidR="00BF6839" w:rsidRPr="00FA613E" w:rsidRDefault="00BF6839" w:rsidP="00BF6839">
      <w:pPr>
        <w:pStyle w:val="EndNoteBibliography"/>
        <w:spacing w:after="0"/>
      </w:pPr>
      <w:r w:rsidRPr="00FA613E">
        <w:t>5.</w:t>
      </w:r>
      <w:r w:rsidRPr="00FA613E">
        <w:tab/>
        <w:t>Roghanian A, Teige I, Mårtensson L, Cox KL, Kovacek M, Ljungars A, Mattson J, Sundberg A, Vaughan AT, Shah V, Smyth NR, Sheth B, Chan HTC, Li ZC, Williams EL, Manfredi G, Oldham RJ, Mockridge CI, James SA, Dahal LN, Hussain K, Nilsson B, Verbeek JS, Juliusson G, Hansson M, Jerkeman M, Johnson PWM, Davies A, Beers SA, Glennie MJ, Frendéus B, Cragg MS. Antagonistic Human FcγRIIB (CD32B) Antibodies Have Anti-Tumor Activity and Overcome Resistance to Antibody Therapy In Vivo. Cancer Cell. 2015;27(4):473-88.</w:t>
      </w:r>
    </w:p>
    <w:p w14:paraId="3783086A" w14:textId="77777777" w:rsidR="00BF6839" w:rsidRPr="00FA613E" w:rsidRDefault="00BF6839" w:rsidP="00BF6839">
      <w:pPr>
        <w:pStyle w:val="EndNoteBibliography"/>
        <w:spacing w:after="0"/>
      </w:pPr>
      <w:r w:rsidRPr="00FA613E">
        <w:lastRenderedPageBreak/>
        <w:t>6.</w:t>
      </w:r>
      <w:r w:rsidRPr="00FA613E">
        <w:tab/>
        <w:t>Ravetch JV, Kinet JP. Fc-Receptors. Annu Rev Immunol. 1991;9:457-92.</w:t>
      </w:r>
    </w:p>
    <w:p w14:paraId="13B07B6F" w14:textId="77777777" w:rsidR="00BF6839" w:rsidRPr="00FA613E" w:rsidRDefault="00BF6839" w:rsidP="00BF6839">
      <w:pPr>
        <w:pStyle w:val="EndNoteBibliography"/>
        <w:spacing w:after="0"/>
      </w:pPr>
      <w:r w:rsidRPr="00FA613E">
        <w:t>7.</w:t>
      </w:r>
      <w:r w:rsidRPr="00FA613E">
        <w:tab/>
        <w:t>van der Poel CE, Bajic G, Macaulay CW, van den Broek T, Ellson CD, Bouma G, Victora GD, Degn SE, Carroll MC. Follicular Dendritic Cells Modulate Germinal Center B Cell Diversity through FcγRIIB. Cell Rep. 2019;29(9):2745-+.</w:t>
      </w:r>
    </w:p>
    <w:p w14:paraId="54AE7FB2" w14:textId="77777777" w:rsidR="00BF6839" w:rsidRPr="00FA613E" w:rsidRDefault="00BF6839" w:rsidP="00BF6839">
      <w:pPr>
        <w:pStyle w:val="EndNoteBibliography"/>
        <w:spacing w:after="0"/>
      </w:pPr>
      <w:r w:rsidRPr="00FA613E">
        <w:t>8.</w:t>
      </w:r>
      <w:r w:rsidRPr="00FA613E">
        <w:tab/>
        <w:t>Ganesan LP, Kim J, Wu Y, Mohanty S, Phillips GS, Birmingham DJ, Robinson JM, Anderson CL. FcγRIIb on Liver Sinusoidal Endothelium Clears Small Immune Complexes. J Immunol. 2012;189(10):4981-8.</w:t>
      </w:r>
    </w:p>
    <w:p w14:paraId="64A5706A" w14:textId="77777777" w:rsidR="00BF6839" w:rsidRPr="00FA613E" w:rsidRDefault="00BF6839" w:rsidP="00BF6839">
      <w:pPr>
        <w:pStyle w:val="EndNoteBibliography"/>
        <w:spacing w:after="0"/>
      </w:pPr>
      <w:r w:rsidRPr="00FA613E">
        <w:t>9.</w:t>
      </w:r>
      <w:r w:rsidRPr="00FA613E">
        <w:tab/>
        <w:t>Takai T, Ono M, Hikida M, Ohmori H, Ravetch JV. Augmented humoral and anaphylactic responses in Fc gamma RII-deficient mice. Nature. 1996;379(6563):346-9.</w:t>
      </w:r>
    </w:p>
    <w:p w14:paraId="75283FF4" w14:textId="77777777" w:rsidR="00BF6839" w:rsidRPr="00FA613E" w:rsidRDefault="00BF6839" w:rsidP="00BF6839">
      <w:pPr>
        <w:pStyle w:val="EndNoteBibliography"/>
        <w:spacing w:after="0"/>
      </w:pPr>
      <w:r w:rsidRPr="00FA613E">
        <w:t>10.</w:t>
      </w:r>
      <w:r w:rsidRPr="00FA613E">
        <w:tab/>
        <w:t>Bolland S, Ravetch JV. Spontaneous autoimmune disease in FcγRIIB-deficient mice results from strain-specific epistasis. Immunity. 2000;13(2):277-85.</w:t>
      </w:r>
    </w:p>
    <w:p w14:paraId="77A92D17" w14:textId="77777777" w:rsidR="00BF6839" w:rsidRPr="00FA613E" w:rsidRDefault="00BF6839" w:rsidP="00BF6839">
      <w:pPr>
        <w:pStyle w:val="EndNoteBibliography"/>
        <w:spacing w:after="0"/>
      </w:pPr>
      <w:r w:rsidRPr="00FA613E">
        <w:t>11.</w:t>
      </w:r>
      <w:r w:rsidRPr="00FA613E">
        <w:tab/>
        <w:t>Muta T, Kurosaki T, Misulovin Z, Sanchez M, Nussenzweig MC, Ravetch JV. A 13-Amino-Acid Motif in the Cytoplasmic Domain of Fc-Gamma-Riib Modulates B-Cell Receptor Signaling (Vol 368, Pg 70, 1994). Nature. 1994;369(6478):340-.</w:t>
      </w:r>
    </w:p>
    <w:p w14:paraId="4C4353A5" w14:textId="77777777" w:rsidR="00BF6839" w:rsidRPr="00FA613E" w:rsidRDefault="00BF6839" w:rsidP="00BF6839">
      <w:pPr>
        <w:pStyle w:val="EndNoteBibliography"/>
        <w:spacing w:after="0"/>
      </w:pPr>
      <w:r w:rsidRPr="00FA613E">
        <w:t>12.</w:t>
      </w:r>
      <w:r w:rsidRPr="00FA613E">
        <w:tab/>
        <w:t>Clynes R, Maizes JS, Guinamard R, Ono M, Takai T, Ravetch JV. Modulation of immune complex-induced inflammation in vivo by the coordinate expression of activation and inhibitory Fc receptors. J Exp Med. 1999;189(1):179-85.</w:t>
      </w:r>
    </w:p>
    <w:p w14:paraId="44680DDF" w14:textId="77777777" w:rsidR="00BF6839" w:rsidRPr="00FA613E" w:rsidRDefault="00BF6839" w:rsidP="00BF6839">
      <w:pPr>
        <w:pStyle w:val="EndNoteBibliography"/>
        <w:spacing w:after="0"/>
      </w:pPr>
      <w:r w:rsidRPr="00FA613E">
        <w:t>13.</w:t>
      </w:r>
      <w:r w:rsidRPr="00FA613E">
        <w:tab/>
        <w:t>Espéli M, Bashford-Rogers R, Sowerby JM, Alouche N, Wong L, Denton AE, Linterman MA, Smith KGC. FcγRIIb differentially regulates pre-immune and germinal center B cell tolerance in mouse and human. Nature Communications. 2019;10.</w:t>
      </w:r>
    </w:p>
    <w:p w14:paraId="73AA53BF" w14:textId="77777777" w:rsidR="00BF6839" w:rsidRPr="00FA613E" w:rsidRDefault="00BF6839" w:rsidP="00BF6839">
      <w:pPr>
        <w:pStyle w:val="EndNoteBibliography"/>
        <w:spacing w:after="0"/>
      </w:pPr>
      <w:r w:rsidRPr="00FA613E">
        <w:t>14.</w:t>
      </w:r>
      <w:r w:rsidRPr="00FA613E">
        <w:tab/>
        <w:t>Paul E, Nelde A, Verschoor A, Carroll MC. Follicular exclusion of autoreactive B cells requires FcγRIIb. International Immunology. 2007;19(4):365-73.</w:t>
      </w:r>
    </w:p>
    <w:p w14:paraId="3765BEB6" w14:textId="77777777" w:rsidR="00BF6839" w:rsidRPr="00FA613E" w:rsidRDefault="00BF6839" w:rsidP="00BF6839">
      <w:pPr>
        <w:pStyle w:val="EndNoteBibliography"/>
        <w:spacing w:after="0"/>
      </w:pPr>
      <w:r w:rsidRPr="00FA613E">
        <w:t>15.</w:t>
      </w:r>
      <w:r w:rsidRPr="00FA613E">
        <w:tab/>
        <w:t>Barlev AN, Malkiel S, Kurata-Sato I, Dorjée AL, Suurmond J, Diamond B. FcγRIIB regulates autoantibody responses by limiting marginal zone B cell activation. J Clin Invest. 2022;132(17).</w:t>
      </w:r>
    </w:p>
    <w:p w14:paraId="6ECB2AF4" w14:textId="77777777" w:rsidR="00BF6839" w:rsidRPr="00FA613E" w:rsidRDefault="00BF6839" w:rsidP="00BF6839">
      <w:pPr>
        <w:pStyle w:val="EndNoteBibliography"/>
        <w:spacing w:after="0"/>
      </w:pPr>
      <w:r w:rsidRPr="00FA613E">
        <w:t>16.</w:t>
      </w:r>
      <w:r w:rsidRPr="00FA613E">
        <w:tab/>
        <w:t>Espéli M, Clatworthy MR, Bökers S, Lawlor KE, Cutler AJ, Köntgen F, Lyons PA, Smith KGC. Analysis of a wild mouse promoter variant reveals a novel role for FcγRIIb in the control of the germinal center and autoimmunity. J Exp Med. 2012;209(12):2307-19.</w:t>
      </w:r>
    </w:p>
    <w:p w14:paraId="256E4453" w14:textId="77777777" w:rsidR="00BF6839" w:rsidRPr="00FA613E" w:rsidRDefault="00BF6839" w:rsidP="00BF6839">
      <w:pPr>
        <w:pStyle w:val="EndNoteBibliography"/>
        <w:spacing w:after="0"/>
      </w:pPr>
      <w:r w:rsidRPr="00FA613E">
        <w:t>17.</w:t>
      </w:r>
      <w:r w:rsidRPr="00FA613E">
        <w:tab/>
        <w:t>Li FB, Smith P, Ravetch JV. Inhibitory Fcγ Receptor Is Required for the Maintenance of Tolerance through Distinct Mechanisms. J Immunol. 2014;192(7):3021-8.</w:t>
      </w:r>
    </w:p>
    <w:p w14:paraId="7CDA06D1" w14:textId="77777777" w:rsidR="00BF6839" w:rsidRPr="00FA613E" w:rsidRDefault="00BF6839" w:rsidP="00BF6839">
      <w:pPr>
        <w:pStyle w:val="EndNoteBibliography"/>
        <w:spacing w:after="0"/>
      </w:pPr>
      <w:r w:rsidRPr="00FA613E">
        <w:t>18.</w:t>
      </w:r>
      <w:r w:rsidRPr="00FA613E">
        <w:tab/>
        <w:t>Clynes R, Dumitru C, Ravetch JV. Uncoupling of immune complex formation and kidney damage in autoimmune glomerulonephritis. Science. 1998;279(5353):1052-4.</w:t>
      </w:r>
    </w:p>
    <w:p w14:paraId="36141F73" w14:textId="77777777" w:rsidR="00BF6839" w:rsidRPr="00FA613E" w:rsidRDefault="00BF6839" w:rsidP="00BF6839">
      <w:pPr>
        <w:pStyle w:val="EndNoteBibliography"/>
        <w:spacing w:after="0"/>
      </w:pPr>
      <w:r w:rsidRPr="00FA613E">
        <w:t>19.</w:t>
      </w:r>
      <w:r w:rsidRPr="00FA613E">
        <w:tab/>
        <w:t>Beers SA, French RR, Chan HTC, Lim SH, Jarrett TC, Vidal RM, Wijayaweera SS, Dixon SV, Kim H, Cox KL, Kerr JP, Johnston DA, Johnson PWM, Verbeek JS, Glennie MJ, Cragg MS. Antigenic modulation limits the efficacy of anti-CD20 antibodies: implications for antibody selection. Blood. 2010;115(25):5191-201.</w:t>
      </w:r>
    </w:p>
    <w:p w14:paraId="26257585" w14:textId="77777777" w:rsidR="00BF6839" w:rsidRPr="00FA613E" w:rsidRDefault="00BF6839" w:rsidP="00BF6839">
      <w:pPr>
        <w:pStyle w:val="EndNoteBibliography"/>
        <w:spacing w:after="0"/>
      </w:pPr>
      <w:r w:rsidRPr="00FA613E">
        <w:t>20.</w:t>
      </w:r>
      <w:r w:rsidRPr="00FA613E">
        <w:tab/>
        <w:t>Clynes RA, Towers TL, Presta LG, Ravetch JV. Inhibitory Fc receptors modulate in vivo cytoxicity against tumor targets. Nature Medicine. 2000;6(4):443-6.</w:t>
      </w:r>
    </w:p>
    <w:p w14:paraId="4FD9756B" w14:textId="77777777" w:rsidR="00BF6839" w:rsidRPr="00FA613E" w:rsidRDefault="00BF6839" w:rsidP="00BF6839">
      <w:pPr>
        <w:pStyle w:val="EndNoteBibliography"/>
        <w:spacing w:after="0"/>
      </w:pPr>
      <w:r w:rsidRPr="00FA613E">
        <w:t>21.</w:t>
      </w:r>
      <w:r w:rsidRPr="00FA613E">
        <w:tab/>
        <w:t>Vargas FA, Furness AJS, Solomon I, Joshi K, Mekkaoui L, Lesko MH, Rota EM, Dahan R, Georgiou A, Sledzinska A, Ben Aissa A, Franz D, Sunderland MW, Wong YNS, Henry JY, O'Brien T, Nicol D, Challacombe B, Beers SA, Turajlic S, Gore M, Larkin J, Swanton C, Chester KA, Pule M, Ravetch JV, Marafioti T, Peggs KS, Quezada SA, Consortium MT, Consortium RT, Consortium LT. Fc-Optimized Anti-CD25 Depletes Tumor-Infiltrating Regulatory T Cells and Synergizes with PD-1 Blockade to Eradicate Established Tumors. Immunity. 2017;46(4):577-86.</w:t>
      </w:r>
    </w:p>
    <w:p w14:paraId="7AA6A100" w14:textId="77777777" w:rsidR="00BF6839" w:rsidRPr="00FA613E" w:rsidRDefault="00BF6839" w:rsidP="00BF6839">
      <w:pPr>
        <w:pStyle w:val="EndNoteBibliography"/>
        <w:spacing w:after="0"/>
      </w:pPr>
      <w:r w:rsidRPr="00FA613E">
        <w:t>22.</w:t>
      </w:r>
      <w:r w:rsidRPr="00FA613E">
        <w:tab/>
        <w:t>Dahal LN, Dou L, Hussain K, Liu RN, Earley A, Cox KL, Murinello S, Tracy I, Forconi F, Steele AJ, Duriez PJ, Gomez-Nicola D, Teeling JL, Glennie MJ, Cragg MS, Beers SA. STING Activation Reverses Lymphoma-Mediated Resistance to Antibody Immunotherapy. Cancer Research. 2017;77(13):3619-31.</w:t>
      </w:r>
    </w:p>
    <w:p w14:paraId="4900461B" w14:textId="77777777" w:rsidR="00BF6839" w:rsidRPr="00FA613E" w:rsidRDefault="00BF6839" w:rsidP="00BF6839">
      <w:pPr>
        <w:pStyle w:val="EndNoteBibliography"/>
        <w:spacing w:after="0"/>
      </w:pPr>
      <w:r w:rsidRPr="00FA613E">
        <w:t>23.</w:t>
      </w:r>
      <w:r w:rsidRPr="00FA613E">
        <w:tab/>
        <w:t xml:space="preserve">Hussain K, Liu R, Smith RCG, Müller KTJ, Ghorbani M, Macari S, Cleary KLS, Oldham RJ, Foxall RB, James S, Booth SG, Murray T, Dahal LN, Hargreaves CE, Kemp RS, Longley J, Douglas J, Markham H, Chee SJ, Stopforth RJ, Roghanian A, Carter MJ, Ottensmeier CH, Frendéus B, Cutress RI, French RR, Glennie MJ, Strefford JC, Thirdborough SM, Beers SA, Cragg MS. HIF activation enhances FcγRIIb </w:t>
      </w:r>
      <w:r w:rsidRPr="00FA613E">
        <w:lastRenderedPageBreak/>
        <w:t>expression on mononuclear phagocytes impeding tumor targeting antibody immunotherapy. Journal of Experimental &amp; Clinical Cancer Research. 2022;41(1):131.</w:t>
      </w:r>
    </w:p>
    <w:p w14:paraId="4CDCD05A" w14:textId="77777777" w:rsidR="00BF6839" w:rsidRPr="00FA613E" w:rsidRDefault="00BF6839" w:rsidP="00BF6839">
      <w:pPr>
        <w:pStyle w:val="EndNoteBibliography"/>
        <w:spacing w:after="0"/>
      </w:pPr>
      <w:r w:rsidRPr="00FA613E">
        <w:t>24.</w:t>
      </w:r>
      <w:r w:rsidRPr="00FA613E">
        <w:tab/>
        <w:t>de Haij S, Jansen JHM, Boross P, Beurskens FJ, Bakema JE, Bos DL, Martens A, Verbeek JS, Parren PWHI, van de Winkel JGJ, Leusen JHW. Cytotoxicity of Type I CD20 Antibodies Critically Depends on Fc Receptor ITAM Signaling. Cancer Research. 2010;70(8):3209-17.</w:t>
      </w:r>
    </w:p>
    <w:p w14:paraId="182BBF19" w14:textId="77777777" w:rsidR="00BF6839" w:rsidRPr="00FA613E" w:rsidRDefault="00BF6839" w:rsidP="00BF6839">
      <w:pPr>
        <w:pStyle w:val="EndNoteBibliography"/>
        <w:spacing w:after="0"/>
      </w:pPr>
      <w:r w:rsidRPr="00FA613E">
        <w:t>25.</w:t>
      </w:r>
      <w:r w:rsidRPr="00FA613E">
        <w:tab/>
        <w:t>Lim SH, Beers SA, French RR, Johnson PWM, Glennie MJ, Cragg MS. Anti-CD20 monoclonal antibodies: historical and future perspectives. Haematologica-the Hematology Journal. 2010;95(1):135-43.</w:t>
      </w:r>
    </w:p>
    <w:p w14:paraId="1502B264" w14:textId="77777777" w:rsidR="00BF6839" w:rsidRPr="00FA613E" w:rsidRDefault="00BF6839" w:rsidP="00BF6839">
      <w:pPr>
        <w:pStyle w:val="EndNoteBibliography"/>
        <w:spacing w:after="0"/>
      </w:pPr>
      <w:r w:rsidRPr="00FA613E">
        <w:t>26.</w:t>
      </w:r>
      <w:r w:rsidRPr="00FA613E">
        <w:tab/>
        <w:t>Minard-Colin V, Xiu Y, Poe JC, Horikawa M, Magro CM, Hamaguchi Y, Haas KM, Tedder TF. Lymphoma depletion during CD20 immunotherapy in mice is mediated by macrophage FcγRI, FcγRIII, and FcγRIV. Blood. 2008;112(4):1205-13.</w:t>
      </w:r>
    </w:p>
    <w:p w14:paraId="492A82BC" w14:textId="77777777" w:rsidR="00BF6839" w:rsidRPr="00FA613E" w:rsidRDefault="00BF6839" w:rsidP="00BF6839">
      <w:pPr>
        <w:pStyle w:val="EndNoteBibliography"/>
        <w:spacing w:after="0"/>
      </w:pPr>
      <w:r w:rsidRPr="00FA613E">
        <w:t>27.</w:t>
      </w:r>
      <w:r w:rsidRPr="00FA613E">
        <w:tab/>
        <w:t>Otten MA, van der Bij GJ, Verbeek SJ, Nimmerjahn F, Ravetch JV, Beelen RHJ, de Winkel JGJV, van Egmond M. Experimental Antibody Therapy of Liver Metastases Reveals Functional Redundancy between FcγRI and FcγRIV. J Immunol. 2008;181(10):6829-36.</w:t>
      </w:r>
    </w:p>
    <w:p w14:paraId="5F110404" w14:textId="77777777" w:rsidR="00BF6839" w:rsidRPr="00FA613E" w:rsidRDefault="00BF6839" w:rsidP="00BF6839">
      <w:pPr>
        <w:pStyle w:val="EndNoteBibliography"/>
        <w:spacing w:after="0"/>
      </w:pPr>
      <w:r w:rsidRPr="00FA613E">
        <w:t>28.</w:t>
      </w:r>
      <w:r w:rsidRPr="00FA613E">
        <w:tab/>
        <w:t>Simpson AP, Roghanian A, Oldham RJ, Chan HTC, Penfold CA, Kim HJ, Inzhelevskaya T, Mockridge CI, Cox KL, Bogdanov YD, James S, Tutt AL, Rycroft D, Morley P, Dahal LN, Teige I, Frendeus B, Beers SA, Cragg MS. FcγRIIB controls antibody-mediated target cell depletion by ITIM-independent mechanisms. Cell Rep. 2022;40(3).</w:t>
      </w:r>
    </w:p>
    <w:p w14:paraId="0129A772" w14:textId="77777777" w:rsidR="00BF6839" w:rsidRPr="00FA613E" w:rsidRDefault="00BF6839" w:rsidP="00BF6839">
      <w:pPr>
        <w:pStyle w:val="EndNoteBibliography"/>
        <w:spacing w:after="0"/>
      </w:pPr>
      <w:r w:rsidRPr="00FA613E">
        <w:t>29.</w:t>
      </w:r>
      <w:r w:rsidRPr="00FA613E">
        <w:tab/>
        <w:t>Daeron M, Latour S, Malbec O, Espinosa E, Pina P, Pasmans S, Fridman WH. The Same Tyrosine-Based Inhibition Motif, in the Intracytoplasmic Domain of Fc-Gamma-Riib, Regulates Negatively Bcr-Dependent, Tcr-Dependent, and Fcr-Dependent Cell Activation. Immunity. 1995;3(5):635-46.</w:t>
      </w:r>
    </w:p>
    <w:p w14:paraId="20D3E5AC" w14:textId="77777777" w:rsidR="00BF6839" w:rsidRPr="00FA613E" w:rsidRDefault="00BF6839" w:rsidP="00BF6839">
      <w:pPr>
        <w:pStyle w:val="EndNoteBibliography"/>
        <w:spacing w:after="0"/>
      </w:pPr>
      <w:r w:rsidRPr="00FA613E">
        <w:t>30.</w:t>
      </w:r>
      <w:r w:rsidRPr="00FA613E">
        <w:tab/>
        <w:t>Dahan R, Sega E, Engelhardt J, Selby M, Korman AJ, Ravetch JV. FcγRs Modulate the Anti-tumor Activity of Antibodies Targeting the PD-1/PD-L1 Axis (vol 28, pg 285, 2015). Cancer Cell. 2015;28(4):543-.</w:t>
      </w:r>
    </w:p>
    <w:p w14:paraId="4521EF41" w14:textId="77777777" w:rsidR="00BF6839" w:rsidRPr="00FA613E" w:rsidRDefault="00BF6839" w:rsidP="00BF6839">
      <w:pPr>
        <w:pStyle w:val="EndNoteBibliography"/>
        <w:spacing w:after="0"/>
      </w:pPr>
      <w:r w:rsidRPr="00FA613E">
        <w:t>31.</w:t>
      </w:r>
      <w:r w:rsidRPr="00FA613E">
        <w:tab/>
        <w:t>Arlauckas SP, Garris CS, Kohler RH, Kitaoka M, Cuccarese MF, Yang KS, Miller MA, Carlson JC, Freeman GJ, Anthony RM, Weissleder R, Pittet MJ. In vivo imaging reveals a tumor-associated macrophage-mediated resistance pathway in anti-PD-1 therapy. Sci Transl Med. 2017;9(389).</w:t>
      </w:r>
    </w:p>
    <w:p w14:paraId="6387FEFE" w14:textId="77777777" w:rsidR="00BF6839" w:rsidRPr="00FA613E" w:rsidRDefault="00BF6839" w:rsidP="00BF6839">
      <w:pPr>
        <w:pStyle w:val="EndNoteBibliography"/>
        <w:spacing w:after="0"/>
      </w:pPr>
      <w:r w:rsidRPr="00FA613E">
        <w:t>32.</w:t>
      </w:r>
      <w:r w:rsidRPr="00FA613E">
        <w:tab/>
        <w:t>Knorr DA, Blanchard L, Leidner RS, Jensen SM, Meng RY, Jones A, Ballesteros-Merino C, Bell RB, Baez M, Marino A, Sprott D, Bifulco CB, Piening B, Dahan R, Osorio JC, Fox BA, Ravetch JV. FcγRIIB Is an Immune Checkpoint Limiting the Activity of Treg-Targeting Antibodies in the Tumor Microenvironment. Cancer Immunol Res. 2024;12(3):322-33.</w:t>
      </w:r>
    </w:p>
    <w:p w14:paraId="60B99DB7" w14:textId="77777777" w:rsidR="00BF6839" w:rsidRPr="00FA613E" w:rsidRDefault="00BF6839" w:rsidP="00BF6839">
      <w:pPr>
        <w:pStyle w:val="EndNoteBibliography"/>
        <w:spacing w:after="0"/>
      </w:pPr>
      <w:r w:rsidRPr="00FA613E">
        <w:t>33.</w:t>
      </w:r>
      <w:r w:rsidRPr="00FA613E">
        <w:tab/>
        <w:t>White AL, Chan HTC, Roghanian A, French RR, Mockridge CI, Tutt AL, Dixon SV, Ajona D, Verbeek JS, Al-Shamkhani A, Cragg MS, Beers SA, Glennie MJ. Interaction with FcγRIIB Is Critical for the Agonistic Activity of Anti-CD40 Monoclonal Antibody. J Immunol. 2011;187(4):1754-63.</w:t>
      </w:r>
    </w:p>
    <w:p w14:paraId="10C98E35" w14:textId="77777777" w:rsidR="00BF6839" w:rsidRPr="00FA613E" w:rsidRDefault="00BF6839" w:rsidP="00BF6839">
      <w:pPr>
        <w:pStyle w:val="EndNoteBibliography"/>
        <w:spacing w:after="0"/>
      </w:pPr>
      <w:r w:rsidRPr="00FA613E">
        <w:t>34.</w:t>
      </w:r>
      <w:r w:rsidRPr="00FA613E">
        <w:tab/>
        <w:t>Li FB, Ravetch JV. Apoptotic and antitumor activity of death receptor antibodies require inhibitory Fcγ receptor engagement. P Natl Acad Sci USA. 2012;109(27):10966-71.</w:t>
      </w:r>
    </w:p>
    <w:p w14:paraId="168221CF" w14:textId="77777777" w:rsidR="00BF6839" w:rsidRPr="00FA613E" w:rsidRDefault="00BF6839" w:rsidP="00BF6839">
      <w:pPr>
        <w:pStyle w:val="EndNoteBibliography"/>
        <w:spacing w:after="0"/>
      </w:pPr>
      <w:r w:rsidRPr="00FA613E">
        <w:t>35.</w:t>
      </w:r>
      <w:r w:rsidRPr="00FA613E">
        <w:tab/>
        <w:t>Buchan SL, Dou L, Remer M, Booth SG, Dunn SN, Lai C, Semmrich M, Teige I, Mårtensson L, Penfold CA, Chan HTC, Willoughby JE, Mockridge CI, Dahal LN, Cleary KLS, James S, Rogel A, Kannisto P, Jernetz M, Williams EL, Healy E, Verbeek JS, Johnson PWM, Frendéus B, Cragg MS, Glennie MJ, Gray JC, Al-Shamkhani A, Beers SA. Antibodies to Costimulatory Receptor 4-1BB Enhance Anti-tumor Immunity via T Regulatory Cell Depletion and Promotion of CD8 T Cell Effector Function. Immunity. 2018;49(5):958-+.</w:t>
      </w:r>
    </w:p>
    <w:p w14:paraId="0115F2CC" w14:textId="77777777" w:rsidR="00BF6839" w:rsidRPr="00FA613E" w:rsidRDefault="00BF6839" w:rsidP="00BF6839">
      <w:pPr>
        <w:pStyle w:val="EndNoteBibliography"/>
        <w:spacing w:after="0"/>
      </w:pPr>
      <w:r w:rsidRPr="00FA613E">
        <w:t>36.</w:t>
      </w:r>
      <w:r w:rsidRPr="00FA613E">
        <w:tab/>
        <w:t>Liu LY, Wu Y, Ye KY, Cai MC, Zhuang GL, Wang JY. Antibody-Targeted TNFRSF Activation for Cancer Immunotherapy: The Role of FcγRIIB Cross-Linking. Front Pharmacol. 2022;13.</w:t>
      </w:r>
    </w:p>
    <w:p w14:paraId="2C3C2E75" w14:textId="77777777" w:rsidR="00BF6839" w:rsidRPr="00FA613E" w:rsidRDefault="00BF6839" w:rsidP="00BF6839">
      <w:pPr>
        <w:pStyle w:val="EndNoteBibliography"/>
        <w:spacing w:after="0"/>
      </w:pPr>
      <w:r w:rsidRPr="00FA613E">
        <w:t>37.</w:t>
      </w:r>
      <w:r w:rsidRPr="00FA613E">
        <w:tab/>
        <w:t>White AL, Dou L, Chan HTC, Field VL, Mockridge CI, Moss K, Williams EL, Booth SG, French RR, Potter EA, Butts C, Al-Shamkhani A, Cragg MS, Verbeek JS, Johnson PWM, Glennie MJ, Beers SA. Fcγ Receptor Dependency of Agonistic CD40 Antibody in Lymphoma Therapy Can Be Overcome through Antibody Multimerization. J Immunol. 2014;193(4):1828-35.</w:t>
      </w:r>
    </w:p>
    <w:p w14:paraId="05B223A2" w14:textId="77777777" w:rsidR="00BF6839" w:rsidRPr="00FA613E" w:rsidRDefault="00BF6839" w:rsidP="00BF6839">
      <w:pPr>
        <w:pStyle w:val="EndNoteBibliography"/>
        <w:spacing w:after="0"/>
      </w:pPr>
      <w:r w:rsidRPr="00FA613E">
        <w:t>38.</w:t>
      </w:r>
      <w:r w:rsidRPr="00FA613E">
        <w:tab/>
        <w:t>Li FB, Ravetch JV. Inhibitory Fcγ Receptor Engagement Drives Adjuvant and Anti-Tumor Activities of Agonistic CD40 Antibodies. Science. 2011;333(6045):1030-4.</w:t>
      </w:r>
    </w:p>
    <w:p w14:paraId="10F39730" w14:textId="77777777" w:rsidR="00BF6839" w:rsidRPr="00FA613E" w:rsidRDefault="00BF6839" w:rsidP="00BF6839">
      <w:pPr>
        <w:pStyle w:val="EndNoteBibliography"/>
        <w:spacing w:after="0"/>
      </w:pPr>
      <w:r w:rsidRPr="00FA613E">
        <w:lastRenderedPageBreak/>
        <w:t>39.</w:t>
      </w:r>
      <w:r w:rsidRPr="00FA613E">
        <w:tab/>
        <w:t>Mayes PA, Hance KW, Hoos A. The promise and challenges of immune agonist antibody development in cancer. Nature Reviews Drug Discovery. 2018;17(7):509-27.</w:t>
      </w:r>
    </w:p>
    <w:p w14:paraId="621E0DE2" w14:textId="77777777" w:rsidR="00BF6839" w:rsidRPr="00FA613E" w:rsidRDefault="00BF6839" w:rsidP="00BF6839">
      <w:pPr>
        <w:pStyle w:val="EndNoteBibliography"/>
        <w:spacing w:after="0"/>
      </w:pPr>
      <w:r w:rsidRPr="00FA613E">
        <w:t>40.</w:t>
      </w:r>
      <w:r w:rsidRPr="00FA613E">
        <w:tab/>
        <w:t>Beers SA, Glennie MJ, White AL. Influence of immunoglobulin isotype on therapeutic antibody function. Blood. 2016;127(9):1097-101.</w:t>
      </w:r>
    </w:p>
    <w:p w14:paraId="2EFD5B75" w14:textId="77777777" w:rsidR="00BF6839" w:rsidRPr="00FA613E" w:rsidRDefault="00BF6839" w:rsidP="00BF6839">
      <w:pPr>
        <w:pStyle w:val="EndNoteBibliography"/>
        <w:spacing w:after="0"/>
      </w:pPr>
      <w:r w:rsidRPr="00FA613E">
        <w:t>41.</w:t>
      </w:r>
      <w:r w:rsidRPr="00FA613E">
        <w:tab/>
        <w:t>Bruggeman CW, Houtzager J, Dierdorp B, Kers J, Pals ST, Lutter R, van Gulik T, den Haan JMM, van den Berg TK, van Bruggen R, Kuijpers TW. Tissue-specific expression of IgG receptors by human macrophages. Plos One. 2019;14(10).</w:t>
      </w:r>
    </w:p>
    <w:p w14:paraId="0BFC6BB8" w14:textId="77777777" w:rsidR="00BF6839" w:rsidRPr="00FA613E" w:rsidRDefault="00BF6839" w:rsidP="00BF6839">
      <w:pPr>
        <w:pStyle w:val="EndNoteBibliography"/>
        <w:spacing w:after="0"/>
      </w:pPr>
      <w:r w:rsidRPr="00FA613E">
        <w:t>42.</w:t>
      </w:r>
      <w:r w:rsidRPr="00FA613E">
        <w:tab/>
        <w:t>Hussain K, Hargreaves CE, Rowley TF, Sopp JM, Latham KV, Bhatta P, Sherington J, Cutler RM, Humphreys DP, Glennie MJ, Strefford JC, Cragg MS. Impact of Human FcγR Gene Polymorphisms on IgG-Triggered Cytokine Release: Critical Importance of Cell Assay Format. Front Immunol. 2019;10.</w:t>
      </w:r>
    </w:p>
    <w:p w14:paraId="103E9B09" w14:textId="77777777" w:rsidR="00BF6839" w:rsidRPr="00FA613E" w:rsidRDefault="00BF6839" w:rsidP="00BF6839">
      <w:pPr>
        <w:pStyle w:val="EndNoteBibliography"/>
        <w:spacing w:after="0"/>
      </w:pPr>
      <w:r w:rsidRPr="00FA613E">
        <w:t>43.</w:t>
      </w:r>
      <w:r w:rsidRPr="00FA613E">
        <w:tab/>
        <w:t>Su KH, Yang HX, Li XR, Li XL, Gibson AW, Cafardi JM, Zhou T, Edberg JC, Kimberly RP. Expression profile of FcγRIIB on leukocytes and its dysregulation in systemic lupus erythematosus. J Immunol. 2007;178(5):3272-80.</w:t>
      </w:r>
    </w:p>
    <w:p w14:paraId="66BACD24" w14:textId="77777777" w:rsidR="00BF6839" w:rsidRPr="00FA613E" w:rsidRDefault="00BF6839" w:rsidP="00BF6839">
      <w:pPr>
        <w:pStyle w:val="EndNoteBibliography"/>
        <w:spacing w:after="0"/>
      </w:pPr>
      <w:r w:rsidRPr="00FA613E">
        <w:t>44.</w:t>
      </w:r>
      <w:r w:rsidRPr="00FA613E">
        <w:tab/>
        <w:t>Audia S, Santegoets K, Laarhoven AG, Vidarsson G, Facy O, Ortega-Deballon P, Samson M, Janikashvili N, Saas P, Bonnotte B, Radstake TR. Fcγ receptor expression on splenic macrophages in adult immune thrombocytopenia. Clin Exp Immunol. 2017;188(2):275-82.</w:t>
      </w:r>
    </w:p>
    <w:p w14:paraId="30CC9232" w14:textId="77777777" w:rsidR="00BF6839" w:rsidRPr="00FA613E" w:rsidRDefault="00BF6839" w:rsidP="00BF6839">
      <w:pPr>
        <w:pStyle w:val="EndNoteBibliography"/>
        <w:spacing w:after="0"/>
      </w:pPr>
      <w:r w:rsidRPr="00FA613E">
        <w:t>45.</w:t>
      </w:r>
      <w:r w:rsidRPr="00FA613E">
        <w:tab/>
        <w:t>Nowicka M, Hilton LK, Ashton-Key M, Hargreaves CE, Lee C, Foxall R, Carter MJ, Beers SA, Potter KN, Bolen CR, Klein C, Knapp A, Mir F, Rose-Zerilli M, Burton C, Klapper W, Scott DW, Sehn LH, Vitolo U, Martelli M, Trneny M, Rushton CK, Slack GW, Farinha P, Strefford JC, Oestergaard MZ, Morin RD, Cragg MS. Prognostic significance of FCGR2B expression for the response of DLBCL patients to rituximab or obinutuzumab treatment. Blood Advances. 2021;5(15):2945-57.</w:t>
      </w:r>
    </w:p>
    <w:p w14:paraId="3CE7ED9F" w14:textId="77777777" w:rsidR="00BF6839" w:rsidRPr="00FA613E" w:rsidRDefault="00BF6839" w:rsidP="00BF6839">
      <w:pPr>
        <w:pStyle w:val="EndNoteBibliography"/>
        <w:spacing w:after="0"/>
      </w:pPr>
      <w:r w:rsidRPr="00FA613E">
        <w:t>46.</w:t>
      </w:r>
      <w:r w:rsidRPr="00FA613E">
        <w:tab/>
        <w:t>Arthur SE, Jiang A, Grande BM, Alcaide M, Cojocaru R, Rushton CK, Mottok A, Hilton LK, Lat PK, Zhao EY, Culibrk L, Ennishi D, Jessa S, Chong L, Thomas N, Pararajalingam P, Meissner B, Boyle M, Davidson J, Bushell KR, Lai D, Farinha P, Slack GW, Morin GB, Shah S, Sen D, Jones SJM, Mungall AJ, Gascoyne RD, Audas TE, Unrau P, Marra MA, Connors JM, Steidl C, Scott DW, Morin RD. Genome-wide discovery of somatic regulatory variants in diffuse large B-cell lymphoma. Nature Communications. 2018;9.</w:t>
      </w:r>
    </w:p>
    <w:p w14:paraId="461A6BEE" w14:textId="77777777" w:rsidR="00BF6839" w:rsidRPr="00FA613E" w:rsidRDefault="00BF6839" w:rsidP="00BF6839">
      <w:pPr>
        <w:pStyle w:val="EndNoteBibliography"/>
        <w:spacing w:after="0"/>
      </w:pPr>
      <w:r w:rsidRPr="00FA613E">
        <w:t>47.</w:t>
      </w:r>
      <w:r w:rsidRPr="00FA613E">
        <w:tab/>
        <w:t>Sun ZM, Sun XL, Yuan YQ, Li HS, Li XA, Yao ZG. FCGR2B as a prognostic and immune microenvironmental marker for gliomas based on transcriptomic analysis. Medicine. 2023;102(37).</w:t>
      </w:r>
    </w:p>
    <w:p w14:paraId="5F96C72A" w14:textId="77777777" w:rsidR="00BF6839" w:rsidRPr="00FA613E" w:rsidRDefault="00BF6839" w:rsidP="00BF6839">
      <w:pPr>
        <w:pStyle w:val="EndNoteBibliography"/>
        <w:spacing w:after="0"/>
      </w:pPr>
      <w:r w:rsidRPr="00FA613E">
        <w:t>48.</w:t>
      </w:r>
      <w:r w:rsidRPr="00FA613E">
        <w:tab/>
        <w:t>Roghanian A, Hu GG, Fraser C, Singh M, Foxall RB, Meyer MJ, Lees E, Huet H, Glennie MJ, Beers SA, Lim SH, Ashton-Key M, Thirdborough SM, Cragg MS, Chen JZ. Cyclophosphamide Enhances Cancer Antibody Immunotherapy in the Resistant Bone Marrow Niche by Modulating Macrophage FcγR Expression. Cancer Immunol Res. 2019;7(11):1876-90.</w:t>
      </w:r>
    </w:p>
    <w:p w14:paraId="6FDDD948" w14:textId="77777777" w:rsidR="00BF6839" w:rsidRPr="00FA613E" w:rsidRDefault="00BF6839" w:rsidP="00BF6839">
      <w:pPr>
        <w:pStyle w:val="EndNoteBibliography"/>
        <w:spacing w:after="0"/>
      </w:pPr>
      <w:r w:rsidRPr="00FA613E">
        <w:t>49.</w:t>
      </w:r>
      <w:r w:rsidRPr="00FA613E">
        <w:tab/>
        <w:t>Lee CS, Ashton-Key M, Cogliatti S, Rondeau S, Schmitz SFH, Ghielmini M, Cragg MS, Johnson P. Expression of the inhibitory Fc gamma receptor IIB (FCGR2B, CD32B) on follicular lymphoma cells lowers the response rate to rituximab monotherapy (SAKK 35/98). British Journal of Haematology. 2015;168(1):145-8.</w:t>
      </w:r>
    </w:p>
    <w:p w14:paraId="588D5DB4" w14:textId="77777777" w:rsidR="00BF6839" w:rsidRPr="00FA613E" w:rsidRDefault="00BF6839" w:rsidP="00BF6839">
      <w:pPr>
        <w:pStyle w:val="EndNoteBibliography"/>
        <w:spacing w:after="0"/>
      </w:pPr>
      <w:r w:rsidRPr="00FA613E">
        <w:t>50.</w:t>
      </w:r>
      <w:r w:rsidRPr="00FA613E">
        <w:tab/>
        <w:t>Kyogoku C, Dijstelbloem HM, Tsuchiya N, Hatta Y, Kato H, Yamaguchi A, Fukazawa T, Jansen MD, Hashimoto H, van de Winkel JGJ, Kallenberg CGM, Tokunaga K. Fcγ receptor gene polymorphisms in Japanese patients with systemic lupus erythematosus: Contribution of FCGR2B to genetic susceptibility. Arthritis and Rheumatism. 2002;46(5):1242-54.</w:t>
      </w:r>
    </w:p>
    <w:p w14:paraId="1B2AA80E" w14:textId="77777777" w:rsidR="00BF6839" w:rsidRPr="00FA613E" w:rsidRDefault="00BF6839" w:rsidP="00BF6839">
      <w:pPr>
        <w:pStyle w:val="EndNoteBibliography"/>
        <w:spacing w:after="0"/>
      </w:pPr>
      <w:r w:rsidRPr="00FA613E">
        <w:t>51.</w:t>
      </w:r>
      <w:r w:rsidRPr="00FA613E">
        <w:tab/>
        <w:t>Su KH, Li XL, Edberg JC, Wu JM, Ferguson P, Kimberly RP. A Promoter Haplotype of the Immunoreceptor Tyrosine-Based Inhibitory Motif-Bearing FcγRIIb Alters Receptor Expression and Associates with Autoimmunity. II. Differential Binding of GATA4 and Yin-Yang1 Transcription Factors and Correlated Receptor Expression and Function. J Immunol. 2004;172(11):7192-9.</w:t>
      </w:r>
    </w:p>
    <w:p w14:paraId="22343F92" w14:textId="77777777" w:rsidR="00BF6839" w:rsidRPr="00FA613E" w:rsidRDefault="00BF6839" w:rsidP="00BF6839">
      <w:pPr>
        <w:pStyle w:val="EndNoteBibliography"/>
        <w:spacing w:after="0"/>
      </w:pPr>
      <w:r w:rsidRPr="00FA613E">
        <w:t>52.</w:t>
      </w:r>
      <w:r w:rsidRPr="00FA613E">
        <w:tab/>
        <w:t>Su KH, Wu JM, Edberg JC, Li XL, Ferguson P, Cooper GS, Langefeld CD, Kimberly RP. A Promoter Haplotype of the Immunoreceptor Tyrosine-Based Inhibitory Motif-Bearing FcγRIIb Alters Receptor Expression and Associates with Autoimmunity. I. Regulatory FCGR2B Polymorphisms and Their Association with Systemic Lupus Erythematosus. J Immunol. 2004;172(11):7186-91.</w:t>
      </w:r>
    </w:p>
    <w:p w14:paraId="7CEF6699" w14:textId="77777777" w:rsidR="00BF6839" w:rsidRPr="00FA613E" w:rsidRDefault="00BF6839" w:rsidP="00BF6839">
      <w:pPr>
        <w:pStyle w:val="EndNoteBibliography"/>
        <w:spacing w:after="0"/>
      </w:pPr>
      <w:r w:rsidRPr="00FA613E">
        <w:t>53.</w:t>
      </w:r>
      <w:r w:rsidRPr="00FA613E">
        <w:tab/>
        <w:t xml:space="preserve">Blank MC, Stefanescu RN, Masuda E, Marti F, King PD, Redecha PB, Wurzburger RJ, Peterson MGE, Tanaka S, Pricop L. Decreased transcription of the human FCGR2B gene mediated by the -343 </w:t>
      </w:r>
      <w:r w:rsidRPr="00FA613E">
        <w:lastRenderedPageBreak/>
        <w:t>G/C promoter polymorphism and association with systemic lupus erythematosus. Human Genetics. 2005;117(2-3):220-7.</w:t>
      </w:r>
    </w:p>
    <w:p w14:paraId="4990A0E4" w14:textId="77777777" w:rsidR="00BF6839" w:rsidRPr="00FA613E" w:rsidRDefault="00BF6839" w:rsidP="00BF6839">
      <w:pPr>
        <w:pStyle w:val="EndNoteBibliography"/>
        <w:spacing w:after="0"/>
      </w:pPr>
      <w:r w:rsidRPr="00FA613E">
        <w:t>54.</w:t>
      </w:r>
      <w:r w:rsidRPr="00FA613E">
        <w:tab/>
        <w:t>Olferiev M, Masuda E, Tanaka S, Blank MC, Pricop L. The Role of Activating Protein 1 in the Transcriptional Regulation of the Human FCGR2B Promoter Mediated by the -343 G → C Polymorphism Associated with Systemic Lupus Erythematosus. Journal of Biological Chemistry. 2007;282(3):1738-46.</w:t>
      </w:r>
    </w:p>
    <w:p w14:paraId="2A058148" w14:textId="77777777" w:rsidR="00BF6839" w:rsidRPr="00FA613E" w:rsidRDefault="00BF6839" w:rsidP="00BF6839">
      <w:pPr>
        <w:pStyle w:val="EndNoteBibliography"/>
        <w:spacing w:after="0"/>
      </w:pPr>
      <w:r w:rsidRPr="00FA613E">
        <w:t>55.</w:t>
      </w:r>
      <w:r w:rsidRPr="00FA613E">
        <w:tab/>
        <w:t>Xiu Y, Nakamura K, Abe M, Li N, Wen XS, Jiang Y, Zhang DQ, Tsurui H, Matsuoka S, Hamano Y, Fujii H, Ono M, Takai T, Shimokawa T, Ra C, Shirai T, Hirose S. Transcriptional Regulation of Fcgr2b Gene by Polymorphic Promoter Region and Its Contribution to Humoral Immune Responses. J Immunol. 2002;169(8):4340-6.</w:t>
      </w:r>
    </w:p>
    <w:p w14:paraId="3C02B657" w14:textId="77777777" w:rsidR="00BF6839" w:rsidRPr="00FA613E" w:rsidRDefault="00BF6839" w:rsidP="00BF6839">
      <w:pPr>
        <w:pStyle w:val="EndNoteBibliography"/>
        <w:spacing w:after="0"/>
      </w:pPr>
      <w:r w:rsidRPr="00FA613E">
        <w:t>56.</w:t>
      </w:r>
      <w:r w:rsidRPr="00FA613E">
        <w:tab/>
        <w:t>Xu LL, Li G, Wang J, Fan YL, Wan ZP, Zhang SS, Shaheen S, Li J, Wang L, Yue C, Zhao Y, Wang F, Brzostowski J, Chen YH, Zheng WJ, Liu WL. Through an ITIM-Independent Mechanism the FcγRIIB Blocks B Cell Activation by Disrupting the Colocalized Microclustering of the B Cell Receptor and CD19. J Immunol. 2014;192(11):5179-91.</w:t>
      </w:r>
    </w:p>
    <w:p w14:paraId="23BDD395" w14:textId="77777777" w:rsidR="00BF6839" w:rsidRPr="00FA613E" w:rsidRDefault="00BF6839" w:rsidP="00BF6839">
      <w:pPr>
        <w:pStyle w:val="EndNoteBibliography"/>
        <w:spacing w:after="0"/>
      </w:pPr>
      <w:r w:rsidRPr="00FA613E">
        <w:t>57.</w:t>
      </w:r>
      <w:r w:rsidRPr="00FA613E">
        <w:tab/>
        <w:t>Isnardi I, Bruhns P, Bismuth G, Fridman WH, Daëron M. The SH2 domain-containing inositol 5-phosphatase SHIP1 is recruited to the intracytoplasmic domain of human FcγRIIB and is mandatory for negative regulation of B cell activation. Immunol Lett. 2006;104(1-2):156-65.</w:t>
      </w:r>
    </w:p>
    <w:p w14:paraId="6905698F" w14:textId="77777777" w:rsidR="00BF6839" w:rsidRPr="00FA613E" w:rsidRDefault="00BF6839" w:rsidP="00BF6839">
      <w:pPr>
        <w:pStyle w:val="EndNoteBibliography"/>
        <w:spacing w:after="0"/>
      </w:pPr>
      <w:r w:rsidRPr="00FA613E">
        <w:t>58.</w:t>
      </w:r>
      <w:r w:rsidRPr="00FA613E">
        <w:tab/>
        <w:t>Vaughan AT, Iriyama C, Beers SA, Chan CHT, Lim SH, Williams EL, Shah V, Roghanian A, Frendéus B, Glennie MJ, Cragg MS. Inhibitory FcγRIIb (CD32b) becomes activated by therapeutic mAb in both cis and trans and drives internalization according to antibody specificity. Blood. 2014;123(5):669-77.</w:t>
      </w:r>
    </w:p>
    <w:p w14:paraId="4A088A48" w14:textId="77777777" w:rsidR="00BF6839" w:rsidRPr="00FA613E" w:rsidRDefault="00BF6839" w:rsidP="00BF6839">
      <w:pPr>
        <w:pStyle w:val="EndNoteBibliography"/>
        <w:spacing w:after="0"/>
      </w:pPr>
      <w:r w:rsidRPr="00FA613E">
        <w:t>59.</w:t>
      </w:r>
      <w:r w:rsidRPr="00FA613E">
        <w:tab/>
        <w:t>Tipton TRW, Roghanian A, Oldham RJ, Carter MJ, Cox KL, Mockridge CI, French RR, Dahal LN, Duriez PJ, Hargreaves PG, Cragg MS, Beers SA. Antigenic modulation limits the effector cell mechanisms employed by type I anti-CD20 monoclonal antibodies. Blood. 2015;125(12):1901-9.</w:t>
      </w:r>
    </w:p>
    <w:p w14:paraId="749BCC07" w14:textId="77777777" w:rsidR="00BF6839" w:rsidRPr="00FA613E" w:rsidRDefault="00BF6839" w:rsidP="00BF6839">
      <w:pPr>
        <w:pStyle w:val="EndNoteBibliography"/>
        <w:spacing w:after="0"/>
      </w:pPr>
      <w:r w:rsidRPr="00FA613E">
        <w:t>60.</w:t>
      </w:r>
      <w:r w:rsidRPr="00FA613E">
        <w:tab/>
        <w:t>Lim SH, Vaughan AT, Ashton-Key M, Williams EL, Dixon SV, Chan HTC, Beers SA, French RR, Cox KL, Davies AJ, Potter KN, Mockridge CI, Oscier DG, Johnson PWM, Cragg MS, Glennie MJ. Fc gamma receptor IIb on target B cells promotes rituximab internalization and reduces clinical efficacy. Blood. 2011;118(9):2530-40.</w:t>
      </w:r>
    </w:p>
    <w:p w14:paraId="23CAA63F" w14:textId="77777777" w:rsidR="00BF6839" w:rsidRPr="00FA613E" w:rsidRDefault="00BF6839" w:rsidP="00BF6839">
      <w:pPr>
        <w:pStyle w:val="EndNoteBibliography"/>
        <w:spacing w:after="0"/>
      </w:pPr>
      <w:r w:rsidRPr="00FA613E">
        <w:t>61.</w:t>
      </w:r>
      <w:r w:rsidRPr="00FA613E">
        <w:tab/>
        <w:t>Vaughan AT, Chan CHT, Klein C, Glennie MJ, Beers SA, Cragg MS. Activatory and Inhibitory Fcγ Receptors Augment Rituximab-mediated Internalization of CD20 Independent of Signaling via the Cytoplasmic Domain. Journal of Biological Chemistry. 2015;290(9):5424-37.</w:t>
      </w:r>
    </w:p>
    <w:p w14:paraId="4DA688A4" w14:textId="77777777" w:rsidR="00BF6839" w:rsidRPr="00FA613E" w:rsidRDefault="00BF6839" w:rsidP="00BF6839">
      <w:pPr>
        <w:pStyle w:val="EndNoteBibliography"/>
        <w:spacing w:after="0"/>
      </w:pPr>
      <w:r w:rsidRPr="00FA613E">
        <w:t>62.</w:t>
      </w:r>
      <w:r w:rsidRPr="00FA613E">
        <w:tab/>
        <w:t>Pritchard NR, Cutler AJ, Uribe S, Chadban SJ, Morley BJ, Smith KGC. Autoimmune-prone mice share a promoter haplotype associated with reduced expression and function of the Fc receptor FcγRII. Current Biology. 2000;10(4):227-30.</w:t>
      </w:r>
    </w:p>
    <w:p w14:paraId="4B7922A1" w14:textId="77777777" w:rsidR="00BF6839" w:rsidRPr="00FA613E" w:rsidRDefault="00BF6839" w:rsidP="00BF6839">
      <w:pPr>
        <w:pStyle w:val="EndNoteBibliography"/>
        <w:spacing w:after="0"/>
      </w:pPr>
      <w:r w:rsidRPr="00FA613E">
        <w:t>63.</w:t>
      </w:r>
      <w:r w:rsidRPr="00FA613E">
        <w:tab/>
        <w:t>Berclaz PY, Shibata Y, Whitsett JA, Trapnell BC. GM-CSF, via PU.1, regulates alveolar macrophage FcγR-mediated phagocytosis and the IL-18/1FN-γ-mediated molecular connection between innate and adaptive immunity in the lung. Blood. 2002;100(12):4193-200.</w:t>
      </w:r>
    </w:p>
    <w:p w14:paraId="7EB13676" w14:textId="77777777" w:rsidR="00BF6839" w:rsidRPr="00FA613E" w:rsidRDefault="00BF6839" w:rsidP="00BF6839">
      <w:pPr>
        <w:pStyle w:val="EndNoteBibliography"/>
        <w:spacing w:after="0"/>
      </w:pPr>
      <w:r w:rsidRPr="00FA613E">
        <w:t>64.</w:t>
      </w:r>
      <w:r w:rsidRPr="00FA613E">
        <w:tab/>
        <w:t>Houston IB, Kamath MB, Schweitzer BL, Chlon TM, DeKoter RP. Reduction in PU.1 activity results in a block to B-cell development, abnormal myeloid proliferation, and neonatal lethality. Experimental Hematology. 2007;35(7):1056-68.</w:t>
      </w:r>
    </w:p>
    <w:p w14:paraId="628C10B5" w14:textId="77777777" w:rsidR="00BF6839" w:rsidRPr="00FA613E" w:rsidRDefault="00BF6839" w:rsidP="00BF6839">
      <w:pPr>
        <w:pStyle w:val="EndNoteBibliography"/>
        <w:spacing w:after="0"/>
      </w:pPr>
      <w:r w:rsidRPr="00FA613E">
        <w:t>65.</w:t>
      </w:r>
      <w:r w:rsidRPr="00FA613E">
        <w:tab/>
        <w:t>Willis SN, Tellier J, Liao Y, Trezise S, Light A, O'Donnell K, Garrett-Sinha LA, Shi W, Tarlinton DM, Nutt SL. Environmental sensing by mature B cells is controlled by the transcription factors PU.1 and SpiB. Nature Communications. 2017;8.</w:t>
      </w:r>
    </w:p>
    <w:p w14:paraId="589FAEDF" w14:textId="77777777" w:rsidR="00BF6839" w:rsidRPr="00FA613E" w:rsidRDefault="00BF6839" w:rsidP="00BF6839">
      <w:pPr>
        <w:pStyle w:val="EndNoteBibliography"/>
        <w:spacing w:after="0"/>
      </w:pPr>
      <w:r w:rsidRPr="00FA613E">
        <w:t>66.</w:t>
      </w:r>
      <w:r w:rsidRPr="00FA613E">
        <w:tab/>
        <w:t>Schweitzer BL, Huang KJ, Kamath MB, Emelyanov AV, Birshtein BK, DeKoter RP. Spi-C has opposing effects to PU.1 on gene expression in progenitor B cells. J Immunol. 2006;177(4):2195-207.</w:t>
      </w:r>
    </w:p>
    <w:p w14:paraId="320DA734" w14:textId="77777777" w:rsidR="00BF6839" w:rsidRPr="00FA613E" w:rsidRDefault="00BF6839" w:rsidP="00BF6839">
      <w:pPr>
        <w:pStyle w:val="EndNoteBibliography"/>
        <w:spacing w:after="0"/>
      </w:pPr>
      <w:r w:rsidRPr="00FA613E">
        <w:t>67.</w:t>
      </w:r>
      <w:r w:rsidRPr="00FA613E">
        <w:tab/>
        <w:t>Roe JS, Mercan F, Rivera K, Pappin DJ, Vakoc CR. BET Bromodomain Inhibition Suppresses the Function of Hematopoietic Transcription Factors in Acute Myeloid Leukemia. Molecular Cell. 2015;58(6):1028-39.</w:t>
      </w:r>
    </w:p>
    <w:p w14:paraId="1FA286AC" w14:textId="77777777" w:rsidR="00BF6839" w:rsidRPr="00FA613E" w:rsidRDefault="00BF6839" w:rsidP="00BF6839">
      <w:pPr>
        <w:pStyle w:val="EndNoteBibliography"/>
        <w:spacing w:after="0"/>
      </w:pPr>
      <w:r w:rsidRPr="00FA613E">
        <w:t>68.</w:t>
      </w:r>
      <w:r w:rsidRPr="00FA613E">
        <w:tab/>
        <w:t>Schweitzer BL, DeKoter RP. Analysis of gene expression and Ig transcription in PU.1/Spi-B-deficient progenitor B cell lines. J Immunol. 2004;172(1):144-54.</w:t>
      </w:r>
    </w:p>
    <w:p w14:paraId="003FA547" w14:textId="77777777" w:rsidR="00BF6839" w:rsidRPr="00FA613E" w:rsidRDefault="00BF6839" w:rsidP="00BF6839">
      <w:pPr>
        <w:pStyle w:val="EndNoteBibliography"/>
        <w:spacing w:after="0"/>
      </w:pPr>
      <w:r w:rsidRPr="00FA613E">
        <w:lastRenderedPageBreak/>
        <w:t>69.</w:t>
      </w:r>
      <w:r w:rsidRPr="00FA613E">
        <w:tab/>
        <w:t>Solomon LA, Li SKH, Piskorz J, Xu LS, DeKoter RP. Genome-wide comparison of PU.1 and Spi-B binding sites in a mouse B lymphoma cell line. Cancer Research. 2015;75.</w:t>
      </w:r>
    </w:p>
    <w:p w14:paraId="57C53578" w14:textId="77777777" w:rsidR="00BF6839" w:rsidRPr="00FA613E" w:rsidRDefault="00BF6839" w:rsidP="00BF6839">
      <w:pPr>
        <w:pStyle w:val="EndNoteBibliography"/>
        <w:spacing w:after="0"/>
      </w:pPr>
      <w:r w:rsidRPr="00FA613E">
        <w:t>70.</w:t>
      </w:r>
      <w:r w:rsidRPr="00FA613E">
        <w:tab/>
        <w:t>Nishimura T, Narita T, Miyazaki E, Ito T, Nishimoto N, Yoshizaki K, Martial JA, Bellfroid EJ, Vissing H, Taniyama T. Characterization of the human FcγRIIB gene promoter:: human zinc-finger proteins (ZNF140 and ZNF91) that bind to different regions function as transcription repressors. International Immunology. 2001;13(8):1075-84.</w:t>
      </w:r>
    </w:p>
    <w:p w14:paraId="29463A80" w14:textId="77777777" w:rsidR="00BF6839" w:rsidRPr="00FA613E" w:rsidRDefault="00BF6839" w:rsidP="00BF6839">
      <w:pPr>
        <w:pStyle w:val="EndNoteBibliography"/>
        <w:spacing w:after="0"/>
      </w:pPr>
      <w:r w:rsidRPr="00FA613E">
        <w:t>71.</w:t>
      </w:r>
      <w:r w:rsidRPr="00FA613E">
        <w:tab/>
        <w:t>Cummin TEC, Cox KL, Murray TD, Turaj AH, Dunning L, English VL, Fell R, Packham G, Ma Y, Powell B, Johnson PWM, Cragg MS, Carter MJ. BET inhibitors synergize with venetoclax to induce apoptosis in MYC-driven lymphomas with high BCL-2 expression. Blood Advances. 2020;4(14):3316-28.</w:t>
      </w:r>
    </w:p>
    <w:p w14:paraId="38B528E6" w14:textId="77777777" w:rsidR="00BF6839" w:rsidRPr="00FA613E" w:rsidRDefault="00BF6839" w:rsidP="00BF6839">
      <w:pPr>
        <w:pStyle w:val="EndNoteBibliography"/>
        <w:spacing w:after="0"/>
      </w:pPr>
      <w:r w:rsidRPr="00FA613E">
        <w:t>72.</w:t>
      </w:r>
      <w:r w:rsidRPr="00FA613E">
        <w:tab/>
        <w:t>Gearing LJ, Cumming HE, Chapman R, Finkel AM, Woodhouse IB, Luu K, Gould JA, Forster SC, Hertzog PJ. CiiiDER: A tool for predicting and analysing transcription factor binding sites. Plos One. 2019;14(9).</w:t>
      </w:r>
    </w:p>
    <w:p w14:paraId="1B1ABFAE" w14:textId="77777777" w:rsidR="00BF6839" w:rsidRPr="00FA613E" w:rsidRDefault="00BF6839" w:rsidP="00BF6839">
      <w:pPr>
        <w:pStyle w:val="EndNoteBibliography"/>
        <w:spacing w:after="0"/>
      </w:pPr>
      <w:r w:rsidRPr="00FA613E">
        <w:t>73.</w:t>
      </w:r>
      <w:r w:rsidRPr="00FA613E">
        <w:tab/>
        <w:t>Carter MJ, Cox KL, Blakemore SJ, Bogdanov YD, Happo L, Scott CL, Strasser A, Packham GK, Cragg MS. BCR-signaling-induced cell death demonstrates dependency on multiple BH3-only proteins in a murine model of B-cell lymphoma. Cell Death and Differentiation. 2016;23(2):303-12.</w:t>
      </w:r>
    </w:p>
    <w:p w14:paraId="4583C9FE" w14:textId="77777777" w:rsidR="00BF6839" w:rsidRPr="00FA613E" w:rsidRDefault="00BF6839" w:rsidP="00BF6839">
      <w:pPr>
        <w:pStyle w:val="EndNoteBibliography"/>
        <w:spacing w:after="0"/>
      </w:pPr>
      <w:r w:rsidRPr="00FA613E">
        <w:t>74.</w:t>
      </w:r>
      <w:r w:rsidRPr="00FA613E">
        <w:tab/>
        <w:t>Grant CE, Bailey TL, Noble WS. FIMO: scanning for occurrences of a given motif. Bioinformatics. 2011;27(7):1017-8.</w:t>
      </w:r>
    </w:p>
    <w:p w14:paraId="7DFCCFBA" w14:textId="77777777" w:rsidR="00BF6839" w:rsidRPr="00FA613E" w:rsidRDefault="00BF6839" w:rsidP="00BF6839">
      <w:pPr>
        <w:pStyle w:val="EndNoteBibliography"/>
        <w:spacing w:after="0"/>
      </w:pPr>
      <w:r w:rsidRPr="00FA613E">
        <w:t>75.</w:t>
      </w:r>
      <w:r w:rsidRPr="00FA613E">
        <w:tab/>
        <w:t>Fornes O, Castro-Mondragon JA, Khan A, van der Lee R, Zhang X, Richmond PA, Modi BP, Correard S, Gheorghe M, Baranasic D, Santana-Garcia W, Tan G, Chèneby J, Ballester B, Parcy F, Sandelin A, Lenhard B, Wasserman WW, Mathelier A. JASPAR 2020: update of the open-access database of transcription factor binding profiles. Nucleic Acids Res. 2020;48(D1):D87-D92.</w:t>
      </w:r>
    </w:p>
    <w:p w14:paraId="68CE6F09" w14:textId="77777777" w:rsidR="00BF6839" w:rsidRPr="00FA613E" w:rsidRDefault="00BF6839" w:rsidP="00BF6839">
      <w:pPr>
        <w:pStyle w:val="EndNoteBibliography"/>
        <w:spacing w:after="0"/>
      </w:pPr>
      <w:r w:rsidRPr="00FA613E">
        <w:t>76.</w:t>
      </w:r>
      <w:r w:rsidRPr="00FA613E">
        <w:tab/>
        <w:t>Karlsson M, Zhang C, Méar LR, Zhong W, Digre A, Katona B, Sjöstedt E, Butler L, Odeberg J, Dusart P, Edfors F, Oksvold P, von Feilitzen K, Zwahlen M, Arif M, Altay O, Li XY, Ozcan M, Mardonoglu A, Fagerberg L, Mulder J, Luo YL, Ponten F, Uhlén M, Lindskog C. A single-cell type transcriptomics map of human tissues. Sci Adv. 2021;7(31).</w:t>
      </w:r>
    </w:p>
    <w:p w14:paraId="59D66C61" w14:textId="77777777" w:rsidR="00BF6839" w:rsidRPr="00FA613E" w:rsidRDefault="00BF6839" w:rsidP="00BF6839">
      <w:pPr>
        <w:pStyle w:val="EndNoteBibliography"/>
        <w:spacing w:after="0"/>
      </w:pPr>
      <w:r w:rsidRPr="00FA613E">
        <w:t>77.</w:t>
      </w:r>
      <w:r w:rsidRPr="00FA613E">
        <w:tab/>
        <w:t>Fernández JM, de la Torre V, Richardson D, Royo R, Puiggròs M, Moncunill V, Fragkogianni S, Clarke L, Flicek P, Rico D, Torrents D, Pau ECD, Valencia A, Consortium B. The BLUEPRINT Data Analysis Portal. Cell Syst. 2016;3(5):491-+.</w:t>
      </w:r>
    </w:p>
    <w:p w14:paraId="71CB3CEA" w14:textId="77777777" w:rsidR="00BF6839" w:rsidRPr="00FA613E" w:rsidRDefault="00BF6839" w:rsidP="00BF6839">
      <w:pPr>
        <w:pStyle w:val="EndNoteBibliography"/>
        <w:spacing w:after="0"/>
      </w:pPr>
      <w:r w:rsidRPr="00FA613E">
        <w:t>78.</w:t>
      </w:r>
      <w:r w:rsidRPr="00FA613E">
        <w:tab/>
        <w:t>Gupta P, Gurudutta GU, Saluja D, Tripathi RP. PU.1 and partners: regulation of haematopoietic stem cell fate in normal and malignant haematopoiesis. J Cell Mol Med. 2009;13(11-12):4349-63.</w:t>
      </w:r>
    </w:p>
    <w:p w14:paraId="39B7D994" w14:textId="77777777" w:rsidR="00BF6839" w:rsidRPr="00FA613E" w:rsidRDefault="00BF6839" w:rsidP="00BF6839">
      <w:pPr>
        <w:pStyle w:val="EndNoteBibliography"/>
        <w:spacing w:after="0"/>
      </w:pPr>
      <w:r w:rsidRPr="00FA613E">
        <w:t>79.</w:t>
      </w:r>
      <w:r w:rsidRPr="00FA613E">
        <w:tab/>
        <w:t>Yamamoto H, Kihara-Negishi F, Yamada T, Hashimoto Y, Oikawa T. Physical and functional interactions between the transcription factor PU.1 and the coactivator CBP. Oncogene. 1999;18(7):1495-501.</w:t>
      </w:r>
    </w:p>
    <w:p w14:paraId="7EA1BAEB" w14:textId="77777777" w:rsidR="00BF6839" w:rsidRPr="00FA613E" w:rsidRDefault="00BF6839" w:rsidP="00BF6839">
      <w:pPr>
        <w:pStyle w:val="EndNoteBibliography"/>
        <w:spacing w:after="0"/>
      </w:pPr>
      <w:r w:rsidRPr="00FA613E">
        <w:t>80.</w:t>
      </w:r>
      <w:r w:rsidRPr="00FA613E">
        <w:tab/>
        <w:t>Filippakopoulos P, Qi J, Picaud S, Shen Y, Smith WB, Fedorov O, Morse EM, Keates T, Hickman TT, Felletar I, Philpott M, Munro S, McKeown MR, Wang YC, Christie AL, West N, Cameron MJ, Schwartz B, Heightman TD, La Thangue N, French CA, Wiest O, Kung AL, Knapp S, Bradner JE. Selective inhibition of BET bromodomains. Nature. 2010;468(7327):1067-73.</w:t>
      </w:r>
    </w:p>
    <w:p w14:paraId="30EB7A57" w14:textId="77777777" w:rsidR="00BF6839" w:rsidRPr="00FA613E" w:rsidRDefault="00BF6839" w:rsidP="00BF6839">
      <w:pPr>
        <w:pStyle w:val="EndNoteBibliography"/>
        <w:spacing w:after="0"/>
      </w:pPr>
      <w:r w:rsidRPr="00FA613E">
        <w:t>81.</w:t>
      </w:r>
      <w:r w:rsidRPr="00FA613E">
        <w:tab/>
        <w:t>Ozer HG, El-Gamal D, Powell B, Hing ZA, Blachly JS, Harrington B, Mitchell S, Grieselhuber NR, Williams K, Lai TH, Alinari L, Baiocchi RA, Brinton L, Baskin E, Cannon M, Beaver L, Goettl VM, Lucas DM, Woyach JA, Sampath D, Lehmann AM, Yu LB, Zhang JZ, Ma Y, Zhang Y, Spevak W, Shi SY, Severson P, Shellooe R, Carias H, Tsang G, Dong K, Ewing T, Marimuthu A, Tantoy C, Walters J, Sanftner L, Rezaei H, Nespi M, Matusow B, Habets G, Ibrahim P, Zhang C, Mathé EA, Bollag G, Byrd JC, Lapalombella R. BRD4 Profiling Identifies Critical Chronic Lymphocytic Leukemia Oncogenic Circuits and Reveals Sensitivity to PLX51107, a Novel Structurally Distinct BET Inhibitor. Cancer Discov. 2018;8(4):458-77.</w:t>
      </w:r>
    </w:p>
    <w:p w14:paraId="5D4F7464" w14:textId="77777777" w:rsidR="00BF6839" w:rsidRPr="00FA613E" w:rsidRDefault="00BF6839" w:rsidP="00BF6839">
      <w:pPr>
        <w:pStyle w:val="EndNoteBibliography"/>
        <w:spacing w:after="0"/>
      </w:pPr>
      <w:r w:rsidRPr="00FA613E">
        <w:t>82.</w:t>
      </w:r>
      <w:r w:rsidRPr="00FA613E">
        <w:tab/>
        <w:t>Boruchov AM, Heller G, Veri MC, Bonvini E, Ravetch JV, Young JW. Activating and inhibitory IgG Fc receptors on human DCs mediate opposing functions. J Clin Invest. 2005;115(10):2914-23.</w:t>
      </w:r>
    </w:p>
    <w:p w14:paraId="556D0DAD" w14:textId="77777777" w:rsidR="00BF6839" w:rsidRPr="00FA613E" w:rsidRDefault="00BF6839" w:rsidP="00BF6839">
      <w:pPr>
        <w:pStyle w:val="EndNoteBibliography"/>
        <w:spacing w:after="0"/>
      </w:pPr>
      <w:r w:rsidRPr="00FA613E">
        <w:t>83.</w:t>
      </w:r>
      <w:r w:rsidRPr="00FA613E">
        <w:tab/>
        <w:t>de Waal Malefyt R, Figdor CG, Huijbens R, Mohan-Peterson S, Bennett B, Culpepper J, Dang W, Zurawski G, de Vries JE. Effects of IL-13 on phenotype, cytokine production, and cytotoxic function of human monocytes. Comparison with IL-4 and modulation by IFN-gamma or IL-10. The Journal of Immunology. 1993;151(11):6370-81.</w:t>
      </w:r>
    </w:p>
    <w:p w14:paraId="5018BF2D" w14:textId="77777777" w:rsidR="00BF6839" w:rsidRPr="00FA613E" w:rsidRDefault="00BF6839" w:rsidP="00BF6839">
      <w:pPr>
        <w:pStyle w:val="EndNoteBibliography"/>
        <w:spacing w:after="0"/>
      </w:pPr>
      <w:r w:rsidRPr="00FA613E">
        <w:lastRenderedPageBreak/>
        <w:t>84.</w:t>
      </w:r>
      <w:r w:rsidRPr="00FA613E">
        <w:tab/>
        <w:t>Liu Y, Masuda E, Blank MC, Kirou KA, Gao X, Park MS, Pricop L. Cytokine-mediated regulation of activating and inhibitory Fcγ receptors in human monocytes. J Leukocyte Biol. 2005;77(5):767-76.</w:t>
      </w:r>
    </w:p>
    <w:p w14:paraId="6D4D5612" w14:textId="77777777" w:rsidR="00BF6839" w:rsidRPr="00FA613E" w:rsidRDefault="00BF6839" w:rsidP="00BF6839">
      <w:pPr>
        <w:pStyle w:val="EndNoteBibliography"/>
        <w:spacing w:after="0"/>
      </w:pPr>
      <w:r w:rsidRPr="00FA613E">
        <w:t>85.</w:t>
      </w:r>
      <w:r w:rsidRPr="00FA613E">
        <w:tab/>
        <w:t>Cohen-Solal JFG, Cassard L, Fournier EM, Loncar SM, Fridman WH, Sautès-Fridman C. Metastatic Melanomas Express Inhibitory Low Affinity Fc Gamma Receptor and Escape Humoral Immunity. Dermatology Research and Practice. 2010;2010.</w:t>
      </w:r>
    </w:p>
    <w:p w14:paraId="39A4BC6B" w14:textId="77777777" w:rsidR="00BF6839" w:rsidRPr="00FA613E" w:rsidRDefault="00BF6839" w:rsidP="00BF6839">
      <w:pPr>
        <w:pStyle w:val="EndNoteBibliography"/>
        <w:spacing w:after="0"/>
      </w:pPr>
      <w:r w:rsidRPr="00FA613E">
        <w:t>86.</w:t>
      </w:r>
      <w:r w:rsidRPr="00FA613E">
        <w:tab/>
        <w:t>Karlsson I, Gertsson S, Kilany S, Borggren M, Abrisqueta P, Carneiro A, Cordoba R, Hagberg H, Jerkeman M, Mercadal S, Cohen JB, Sancho JM, Teige I, Mårtensson L, Frendéus B, McAllister A. Phase 1/2a Clinical Trial of BI-1206, a Monoclonal Antibody to Fc.riib, in Combination with Rituximab in Subjects with Indolent B-Cell Non-Hodgkin Lymphoma That Has Relapsed or Is Refractory to Rituximab. Blood. 2021;138.</w:t>
      </w:r>
    </w:p>
    <w:p w14:paraId="7DD5841A" w14:textId="7ACDA27E" w:rsidR="00BF6839" w:rsidRPr="00FA613E" w:rsidRDefault="00BF6839" w:rsidP="00BF6839">
      <w:pPr>
        <w:pStyle w:val="EndNoteBibliography"/>
        <w:spacing w:after="0"/>
      </w:pPr>
      <w:r w:rsidRPr="00FA613E">
        <w:t>87.</w:t>
      </w:r>
      <w:r w:rsidRPr="00FA613E">
        <w:tab/>
        <w:t xml:space="preserve">BioInvent. BioInvent presents positive first clinical data on anti-FcyRIIB antibody BI-1607 2023 [Available from: </w:t>
      </w:r>
      <w:hyperlink r:id="rId10" w:history="1">
        <w:r w:rsidRPr="00FA613E">
          <w:rPr>
            <w:rStyle w:val="Hyperlink"/>
            <w:color w:val="auto"/>
          </w:rPr>
          <w:t>https://www.bioinvent.com/en/press/bioinvent-presents-positive-first-clinical-data-anti-fcyriib-antibody-bi-1607-2181932</w:t>
        </w:r>
      </w:hyperlink>
      <w:r w:rsidRPr="00FA613E">
        <w:t>.</w:t>
      </w:r>
    </w:p>
    <w:p w14:paraId="69BE4611" w14:textId="1DEA7A42" w:rsidR="00BF6839" w:rsidRPr="00FA613E" w:rsidRDefault="00BF6839" w:rsidP="00BF6839">
      <w:pPr>
        <w:pStyle w:val="EndNoteBibliography"/>
        <w:spacing w:after="0"/>
      </w:pPr>
      <w:r w:rsidRPr="00FA613E">
        <w:t>88.</w:t>
      </w:r>
      <w:r w:rsidRPr="00FA613E">
        <w:tab/>
        <w:t xml:space="preserve">BioInvent. BioInvent Presents Promising Phase 1 Data for BI-1206 in Combination with KEYTRUDA® (pembrolizumab) in Patients with Solid Tumors at ASCO 2024 2024 [Available from: </w:t>
      </w:r>
      <w:hyperlink r:id="rId11" w:history="1">
        <w:r w:rsidRPr="00FA613E">
          <w:rPr>
            <w:rStyle w:val="Hyperlink"/>
            <w:color w:val="auto"/>
          </w:rPr>
          <w:t>https://www.bioinvent.com/en/press/bioinvent-presents-promising-phase-1-data-bi-1206-combination-keytrudar-pembrolizumab</w:t>
        </w:r>
      </w:hyperlink>
      <w:r w:rsidRPr="00FA613E">
        <w:t>.</w:t>
      </w:r>
    </w:p>
    <w:p w14:paraId="210237FA" w14:textId="77777777" w:rsidR="00BF6839" w:rsidRPr="00FA613E" w:rsidRDefault="00BF6839" w:rsidP="00BF6839">
      <w:pPr>
        <w:pStyle w:val="EndNoteBibliography"/>
        <w:spacing w:after="0"/>
      </w:pPr>
      <w:r w:rsidRPr="00FA613E">
        <w:t>89.</w:t>
      </w:r>
      <w:r w:rsidRPr="00FA613E">
        <w:tab/>
        <w:t>Jiang VC, Liu Y, Jordan A, Leeming A, McIntosh J, Huang SJ, Zhang RJ, Cai QS, Chen ZH, Li YJ, Che YX, Nie L, Karlsson I, Mårtensson L, Kovacek M, Teige I, Frendéus B, Wang M. Targeting FcγRIIB by antagonistic antibody BI-1206 improves the efficacy of rituximab-based therapies in aggressive mantle cell lymphoma. J Hematol Oncol. 2022;15(1).</w:t>
      </w:r>
    </w:p>
    <w:p w14:paraId="652B2033" w14:textId="77777777" w:rsidR="00BF6839" w:rsidRPr="00FA613E" w:rsidRDefault="00BF6839" w:rsidP="00BF6839">
      <w:pPr>
        <w:pStyle w:val="EndNoteBibliography"/>
        <w:spacing w:after="0"/>
      </w:pPr>
      <w:r w:rsidRPr="00FA613E">
        <w:t>90.</w:t>
      </w:r>
      <w:r w:rsidRPr="00FA613E">
        <w:tab/>
        <w:t>Nutt SL, Metcalf D, D' Amico A, Polli M, Wu L. Dynamic regulation of PU.1 expression in multipotent hematopoietic progenitors. J Exp Med. 2005;201(2):221-31.</w:t>
      </w:r>
    </w:p>
    <w:p w14:paraId="2551C491" w14:textId="77777777" w:rsidR="00BF6839" w:rsidRPr="00FA613E" w:rsidRDefault="00BF6839" w:rsidP="00BF6839">
      <w:pPr>
        <w:pStyle w:val="EndNoteBibliography"/>
        <w:spacing w:after="0"/>
      </w:pPr>
      <w:r w:rsidRPr="00FA613E">
        <w:t>91.</w:t>
      </w:r>
      <w:r w:rsidRPr="00FA613E">
        <w:tab/>
        <w:t>DeKoter RP, Singh H. Regulation of B lymphocyte and macrophage development by graded expression of PU.1. Science. 2000;288(5470):1439-41.</w:t>
      </w:r>
    </w:p>
    <w:p w14:paraId="1C804A27" w14:textId="77777777" w:rsidR="00BF6839" w:rsidRPr="00FA613E" w:rsidRDefault="00BF6839" w:rsidP="00BF6839">
      <w:pPr>
        <w:pStyle w:val="EndNoteBibliography"/>
        <w:spacing w:after="0"/>
      </w:pPr>
      <w:r w:rsidRPr="00FA613E">
        <w:t>92.</w:t>
      </w:r>
      <w:r w:rsidRPr="00FA613E">
        <w:tab/>
        <w:t>Dakic A, Wu L, Nutt SL. Is PU.1 a dosage-sensitive regulator of haemopoietic lineage commitment and leukaemogenesis? Trends Immunol. 2007;28(3):108-14.</w:t>
      </w:r>
    </w:p>
    <w:p w14:paraId="2AD1FB5F" w14:textId="77777777" w:rsidR="00BF6839" w:rsidRPr="00FA613E" w:rsidRDefault="00BF6839" w:rsidP="00BF6839">
      <w:pPr>
        <w:pStyle w:val="EndNoteBibliography"/>
        <w:spacing w:after="0"/>
      </w:pPr>
      <w:r w:rsidRPr="00FA613E">
        <w:t>93.</w:t>
      </w:r>
      <w:r w:rsidRPr="00FA613E">
        <w:tab/>
        <w:t>McKercher SR, Torbett BE, Anderson KL, Henkel GW, Vestal DJ, Baribault H, Klemsz M, Feeney AJ, Wu GE, Paige CJ, Maki RA. Targeted disruption of the PU.1 gene results in multiple hematopoietic abnormalities. Embo J. 1996;15(20):5647-58.</w:t>
      </w:r>
    </w:p>
    <w:p w14:paraId="0BF86E0D" w14:textId="77777777" w:rsidR="00BF6839" w:rsidRPr="00FA613E" w:rsidRDefault="00BF6839" w:rsidP="00BF6839">
      <w:pPr>
        <w:pStyle w:val="EndNoteBibliography"/>
        <w:spacing w:after="0"/>
      </w:pPr>
      <w:r w:rsidRPr="00FA613E">
        <w:t>94.</w:t>
      </w:r>
      <w:r w:rsidRPr="00FA613E">
        <w:tab/>
        <w:t>Scott EW, Simon MC, Anastasi J, Singh H. Requirement of Transcription Factor Pu.1 in the Development of Multiple Hematopoietic Lineages. Science. 1994;265(5178):1573-7.</w:t>
      </w:r>
    </w:p>
    <w:p w14:paraId="7B8336E3" w14:textId="77777777" w:rsidR="00BF6839" w:rsidRPr="00FA613E" w:rsidRDefault="00BF6839" w:rsidP="00BF6839">
      <w:pPr>
        <w:pStyle w:val="EndNoteBibliography"/>
        <w:spacing w:after="0"/>
      </w:pPr>
      <w:r w:rsidRPr="00FA613E">
        <w:t>95.</w:t>
      </w:r>
      <w:r w:rsidRPr="00FA613E">
        <w:tab/>
        <w:t>Li GL, Hao WK, Hu WX. Transcription factor PU.1 and immune cell differentiation (Review). Int J Mol Med. 2020;46(6):1943-50.</w:t>
      </w:r>
    </w:p>
    <w:p w14:paraId="694A9E3D" w14:textId="77777777" w:rsidR="00BF6839" w:rsidRPr="00FA613E" w:rsidRDefault="00BF6839" w:rsidP="00BF6839">
      <w:pPr>
        <w:pStyle w:val="EndNoteBibliography"/>
        <w:spacing w:after="0"/>
      </w:pPr>
      <w:r w:rsidRPr="00FA613E">
        <w:t>96.</w:t>
      </w:r>
      <w:r w:rsidRPr="00FA613E">
        <w:tab/>
        <w:t>Turkistany SA, DeKoter RP. The Transcription Factor PU.1 is a Critical Regulator of Cellular Communication in the Immune System. Arch Immunol Ther Ex. 2011;59(6):431-40.</w:t>
      </w:r>
    </w:p>
    <w:p w14:paraId="5DB75A9B" w14:textId="77777777" w:rsidR="00BF6839" w:rsidRPr="00FA613E" w:rsidRDefault="00BF6839" w:rsidP="00BF6839">
      <w:pPr>
        <w:pStyle w:val="EndNoteBibliography"/>
        <w:spacing w:after="0"/>
      </w:pPr>
      <w:r w:rsidRPr="00FA613E">
        <w:t>97.</w:t>
      </w:r>
      <w:r w:rsidRPr="00FA613E">
        <w:tab/>
        <w:t>Barral A, Zaret KS. Pioneer factors: roles and their regulation in development. Trends Genet. 2024;40(2):134-48.</w:t>
      </w:r>
    </w:p>
    <w:p w14:paraId="0E158278" w14:textId="77777777" w:rsidR="00BF6839" w:rsidRPr="00FA613E" w:rsidRDefault="00BF6839" w:rsidP="00BF6839">
      <w:pPr>
        <w:pStyle w:val="EndNoteBibliography"/>
        <w:spacing w:after="0"/>
      </w:pPr>
      <w:r w:rsidRPr="00FA613E">
        <w:t>98.</w:t>
      </w:r>
      <w:r w:rsidRPr="00FA613E">
        <w:tab/>
        <w:t>van Riel B, Rosenbauer F. Epigenetic control of hematopoiesis: the PU.1 chromatin connection. Biol Chem. 2014;395(11):1265-74.</w:t>
      </w:r>
    </w:p>
    <w:p w14:paraId="516DFD98" w14:textId="77777777" w:rsidR="00BF6839" w:rsidRPr="00FA613E" w:rsidRDefault="00BF6839" w:rsidP="00BF6839">
      <w:pPr>
        <w:pStyle w:val="EndNoteBibliography"/>
        <w:spacing w:after="0"/>
      </w:pPr>
      <w:r w:rsidRPr="00FA613E">
        <w:t>99.</w:t>
      </w:r>
      <w:r w:rsidRPr="00FA613E">
        <w:tab/>
        <w:t>Iwasaki H, Somoza C, Shigematsu H, Duprez EA, Iwasaki-Arai J, Mizuno S, Arinobu Y, Geary K, Zhang P, Dayaram T, Fenyus ML, Elf S, Chan S, Kastner P, Huettner CS, Murray R, Tenen DG, Akashi K. Distinctive and indispensable roles of PU.1 in maintenance of hematopoietic stem cells and their differentiation. Blood. 2005;106(5):1590-600.</w:t>
      </w:r>
    </w:p>
    <w:p w14:paraId="6939A879" w14:textId="77777777" w:rsidR="00BF6839" w:rsidRPr="00FA613E" w:rsidRDefault="00BF6839" w:rsidP="00BF6839">
      <w:pPr>
        <w:pStyle w:val="EndNoteBibliography"/>
        <w:spacing w:after="0"/>
      </w:pPr>
      <w:r w:rsidRPr="00FA613E">
        <w:t>100.</w:t>
      </w:r>
      <w:r w:rsidRPr="00FA613E">
        <w:tab/>
        <w:t>Polli M, Dakic A, Light A, Wu L, Tarlinton DM, Nutt SL. The development of functional B lymphocytes in conditional PU.1 knock-out mice. Blood. 2005;106(6):2083-90.</w:t>
      </w:r>
    </w:p>
    <w:p w14:paraId="1BD51768" w14:textId="77777777" w:rsidR="00BF6839" w:rsidRPr="00FA613E" w:rsidRDefault="00BF6839" w:rsidP="00BF6839">
      <w:pPr>
        <w:pStyle w:val="EndNoteBibliography"/>
        <w:spacing w:after="0"/>
      </w:pPr>
      <w:r w:rsidRPr="00FA613E">
        <w:t>101.</w:t>
      </w:r>
      <w:r w:rsidRPr="00FA613E">
        <w:tab/>
        <w:t>Garrett-Sinha LA, Su GH, Rao S, Kabak S, Hao ZP, Clark MR, Simon MC. PU.1 and Spi-B are required for normal B cell receptor-mediated signal transduction. Immunity. 1999;10(4):399-408.</w:t>
      </w:r>
    </w:p>
    <w:p w14:paraId="2A85CB7E" w14:textId="77777777" w:rsidR="00BF6839" w:rsidRPr="00FA613E" w:rsidRDefault="00BF6839" w:rsidP="00BF6839">
      <w:pPr>
        <w:pStyle w:val="EndNoteBibliography"/>
        <w:spacing w:after="0"/>
      </w:pPr>
      <w:r w:rsidRPr="00FA613E">
        <w:t>102.</w:t>
      </w:r>
      <w:r w:rsidRPr="00FA613E">
        <w:tab/>
        <w:t>Dahl R, Ramirez-Bergeron DL, Rao S, Simon MC. Spi-B can functionally replace PU.1 in myeloid but not lymphoid development. Embo J. 2002;21(9):2220-30.</w:t>
      </w:r>
    </w:p>
    <w:p w14:paraId="33185E14" w14:textId="77777777" w:rsidR="00BF6839" w:rsidRPr="00FA613E" w:rsidRDefault="00BF6839" w:rsidP="00BF6839">
      <w:pPr>
        <w:pStyle w:val="EndNoteBibliography"/>
        <w:spacing w:after="0"/>
      </w:pPr>
      <w:r w:rsidRPr="00FA613E">
        <w:lastRenderedPageBreak/>
        <w:t>103.</w:t>
      </w:r>
      <w:r w:rsidRPr="00FA613E">
        <w:tab/>
        <w:t>Schotte R, Rissoan MC, Bendriss-Vermare N, Bridon JM, Duhen T, Weijer K, Brière F, Spits H. The transcription factor Spi-B is expressed in plasmacytoid DC precursors and inhibits T-, B-, and NK-cell development. Blood. 2003;101(3):1015-23.</w:t>
      </w:r>
    </w:p>
    <w:p w14:paraId="3448A1B6" w14:textId="77777777" w:rsidR="00BF6839" w:rsidRPr="00FA613E" w:rsidRDefault="00BF6839" w:rsidP="00BF6839">
      <w:pPr>
        <w:pStyle w:val="EndNoteBibliography"/>
        <w:spacing w:after="0"/>
      </w:pPr>
      <w:r w:rsidRPr="00FA613E">
        <w:t>104.</w:t>
      </w:r>
      <w:r w:rsidRPr="00FA613E">
        <w:tab/>
        <w:t>Zhao XH, Bartholdy B, Yamamoto Y, Evans EK, Alberich-Jordà M, Staber PB, Benoukraf T, Zhang P, Zhang JY, Trinh BQ, Crispino JD, Hoang T, Bassal MA, Tenen DG. PU.1-c-Jun interaction is crucial for PU.1 function in myeloid development. Commun Biol. 2022;5(1).</w:t>
      </w:r>
    </w:p>
    <w:p w14:paraId="28739562" w14:textId="77777777" w:rsidR="00BF6839" w:rsidRPr="00FA613E" w:rsidRDefault="00BF6839" w:rsidP="00BF6839">
      <w:pPr>
        <w:pStyle w:val="EndNoteBibliography"/>
        <w:spacing w:after="0"/>
      </w:pPr>
      <w:r w:rsidRPr="00FA613E">
        <w:t>105.</w:t>
      </w:r>
      <w:r w:rsidRPr="00FA613E">
        <w:tab/>
        <w:t>Perez C, Coeffier E, Moreaugachelin F, Wietzerbin J, Benech PD. Involvement of the Transcription Factor Pu.1/Spi-1 in Myeloid Cell-Restricted Expression of an Interferon-Inducible Gene Encoding the Human High-Affinity Fc-Gamma Receptor. Mol Cell Biol. 1994;14(8):5023-31.</w:t>
      </w:r>
    </w:p>
    <w:p w14:paraId="6A659F63" w14:textId="77777777" w:rsidR="00BF6839" w:rsidRPr="00FA613E" w:rsidRDefault="00BF6839" w:rsidP="00BF6839">
      <w:pPr>
        <w:pStyle w:val="EndNoteBibliography"/>
        <w:spacing w:after="0"/>
      </w:pPr>
      <w:r w:rsidRPr="00FA613E">
        <w:t>106.</w:t>
      </w:r>
      <w:r w:rsidRPr="00FA613E">
        <w:tab/>
        <w:t>Eichbaum QG, Iyer R, Raveh DP, Mathieu C, Ezekowitz RAB. Restriction of Interferon-Gamma Responsiveness and Basal Expression of the Myeloid Human Fc-Gamma-R1b Gene Is Mediated by a Functional Pu.1 Site and a Transcription Initiator Consensus. J Exp Med. 1994;179(6):1985-96.</w:t>
      </w:r>
    </w:p>
    <w:p w14:paraId="67DC2716" w14:textId="77777777" w:rsidR="00BF6839" w:rsidRPr="00FA613E" w:rsidRDefault="00BF6839" w:rsidP="00BF6839">
      <w:pPr>
        <w:pStyle w:val="EndNoteBibliography"/>
        <w:spacing w:after="0"/>
      </w:pPr>
      <w:r w:rsidRPr="00FA613E">
        <w:t>107.</w:t>
      </w:r>
      <w:r w:rsidRPr="00FA613E">
        <w:tab/>
        <w:t>Dahlqvist J, Fulco CP, Ray JP, Liechti T, de Boer CG, Lieb DJ, Eisenhaure TM, Engreitz JM, Roederer M, Hacohen N. Systematic identification of genomic elements that regulate expression and harbor variants linked with autoimmune disease. Hum Mol Genet. 2022;31(12):1946-61.</w:t>
      </w:r>
    </w:p>
    <w:p w14:paraId="45442878" w14:textId="77777777" w:rsidR="00BF6839" w:rsidRPr="00FA613E" w:rsidRDefault="00BF6839" w:rsidP="00BF6839">
      <w:pPr>
        <w:pStyle w:val="EndNoteBibliography"/>
      </w:pPr>
      <w:r w:rsidRPr="00FA613E">
        <w:t>108.</w:t>
      </w:r>
      <w:r w:rsidRPr="00FA613E">
        <w:tab/>
        <w:t>Le Coz C, Nguyen DN, Su C, Nolan BE, Albrecht AV, Xhani S, Sun D, Demaree B, Pillarisetti P, Khanna C, Wright F, Chen PA, Yoon S, Stiegler AL, Maurer K, Garifallou JP, Rymaszewski A, Kroft SH, Olson TS, Seif AE, Wertheim G, Grant SFA, Vo LT, Puck JM, Sullivan KE, Routes JM, Zakharova V, Shcherbina A, Mukhina A, Rudy NL, Hurst ACE, Atkinson TP, Boggon TJ, Hakonarson H, Abate AR, Hajjar J, Nicholas SK, Lupski JR, Verbsky J, Chinn IK, Gonzalez MV, Wells AD, Marson A, Poon GMK, Romberg N. Constrained chromatin accessibility in PU.1-mutated agammaglobulinemia patients. J Exp Med. 2021;218(7).</w:t>
      </w:r>
    </w:p>
    <w:p w14:paraId="6ADDA65E" w14:textId="3083A455" w:rsidR="006F0E77" w:rsidRPr="00FA613E" w:rsidRDefault="009C60C5" w:rsidP="006C37D8">
      <w:pPr>
        <w:spacing w:line="480" w:lineRule="auto"/>
        <w:ind w:left="426" w:hanging="426"/>
      </w:pPr>
      <w:r w:rsidRPr="00FA613E">
        <w:fldChar w:fldCharType="end"/>
      </w:r>
    </w:p>
    <w:sectPr w:rsidR="006F0E77" w:rsidRPr="00FA613E" w:rsidSect="004318E8">
      <w:footerReference w:type="default" r:id="rId12"/>
      <w:type w:val="continuous"/>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BEDE5B" w14:textId="77777777" w:rsidR="00774F0A" w:rsidRDefault="00774F0A" w:rsidP="003E32F8">
      <w:pPr>
        <w:spacing w:after="0" w:line="240" w:lineRule="auto"/>
      </w:pPr>
      <w:r>
        <w:separator/>
      </w:r>
    </w:p>
  </w:endnote>
  <w:endnote w:type="continuationSeparator" w:id="0">
    <w:p w14:paraId="0E5E9AC9" w14:textId="77777777" w:rsidR="00774F0A" w:rsidRDefault="00774F0A" w:rsidP="003E32F8">
      <w:pPr>
        <w:spacing w:after="0" w:line="240" w:lineRule="auto"/>
      </w:pPr>
      <w:r>
        <w:continuationSeparator/>
      </w:r>
    </w:p>
  </w:endnote>
  <w:endnote w:type="continuationNotice" w:id="1">
    <w:p w14:paraId="5C9EF91D" w14:textId="77777777" w:rsidR="00774F0A" w:rsidRDefault="00774F0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8310851"/>
      <w:docPartObj>
        <w:docPartGallery w:val="Page Numbers (Bottom of Page)"/>
        <w:docPartUnique/>
      </w:docPartObj>
    </w:sdtPr>
    <w:sdtContent>
      <w:p w14:paraId="1F742119" w14:textId="13CC5BDE" w:rsidR="003D113B" w:rsidRDefault="003D113B">
        <w:pPr>
          <w:pStyle w:val="Footer"/>
        </w:pPr>
        <w:r>
          <w:fldChar w:fldCharType="begin"/>
        </w:r>
        <w:r>
          <w:instrText>PAGE   \* MERGEFORMAT</w:instrText>
        </w:r>
        <w:r>
          <w:fldChar w:fldCharType="separate"/>
        </w:r>
        <w:r>
          <w:t>2</w:t>
        </w:r>
        <w:r>
          <w:fldChar w:fldCharType="end"/>
        </w:r>
      </w:p>
    </w:sdtContent>
  </w:sdt>
  <w:p w14:paraId="5FBE5B6B" w14:textId="77777777" w:rsidR="009858BC" w:rsidRDefault="009858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649896" w14:textId="77777777" w:rsidR="00774F0A" w:rsidRDefault="00774F0A" w:rsidP="003E32F8">
      <w:pPr>
        <w:spacing w:after="0" w:line="240" w:lineRule="auto"/>
      </w:pPr>
      <w:r>
        <w:separator/>
      </w:r>
    </w:p>
  </w:footnote>
  <w:footnote w:type="continuationSeparator" w:id="0">
    <w:p w14:paraId="5DD87722" w14:textId="77777777" w:rsidR="00774F0A" w:rsidRDefault="00774F0A" w:rsidP="003E32F8">
      <w:pPr>
        <w:spacing w:after="0" w:line="240" w:lineRule="auto"/>
      </w:pPr>
      <w:r>
        <w:continuationSeparator/>
      </w:r>
    </w:p>
  </w:footnote>
  <w:footnote w:type="continuationNotice" w:id="1">
    <w:p w14:paraId="665D740B" w14:textId="77777777" w:rsidR="00774F0A" w:rsidRDefault="00774F0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C5403E6"/>
    <w:multiLevelType w:val="multilevel"/>
    <w:tmpl w:val="61ACA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037697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isplayBackgroundShap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All Autho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96E8C"/>
    <w:rsid w:val="00000BCD"/>
    <w:rsid w:val="00001109"/>
    <w:rsid w:val="00001152"/>
    <w:rsid w:val="00001303"/>
    <w:rsid w:val="00001533"/>
    <w:rsid w:val="00001B6D"/>
    <w:rsid w:val="000023E7"/>
    <w:rsid w:val="0000241F"/>
    <w:rsid w:val="00002B24"/>
    <w:rsid w:val="0000384E"/>
    <w:rsid w:val="000039A2"/>
    <w:rsid w:val="000039BF"/>
    <w:rsid w:val="00003C3F"/>
    <w:rsid w:val="00003E0E"/>
    <w:rsid w:val="00003E19"/>
    <w:rsid w:val="000040FC"/>
    <w:rsid w:val="000058F2"/>
    <w:rsid w:val="000060F6"/>
    <w:rsid w:val="000061F8"/>
    <w:rsid w:val="000062DB"/>
    <w:rsid w:val="00006CD6"/>
    <w:rsid w:val="00006DB9"/>
    <w:rsid w:val="00006E04"/>
    <w:rsid w:val="000071FB"/>
    <w:rsid w:val="00007414"/>
    <w:rsid w:val="00007437"/>
    <w:rsid w:val="0000751D"/>
    <w:rsid w:val="0000766A"/>
    <w:rsid w:val="000079E8"/>
    <w:rsid w:val="00007ADA"/>
    <w:rsid w:val="00007AFA"/>
    <w:rsid w:val="00007EC4"/>
    <w:rsid w:val="00011B6F"/>
    <w:rsid w:val="00011D1B"/>
    <w:rsid w:val="00011EAD"/>
    <w:rsid w:val="000126CA"/>
    <w:rsid w:val="00012791"/>
    <w:rsid w:val="000128B8"/>
    <w:rsid w:val="00012C2B"/>
    <w:rsid w:val="00012CF3"/>
    <w:rsid w:val="0001415F"/>
    <w:rsid w:val="00014379"/>
    <w:rsid w:val="00014765"/>
    <w:rsid w:val="00014B4B"/>
    <w:rsid w:val="00014F98"/>
    <w:rsid w:val="00015470"/>
    <w:rsid w:val="000158C7"/>
    <w:rsid w:val="00016118"/>
    <w:rsid w:val="0001687E"/>
    <w:rsid w:val="00017022"/>
    <w:rsid w:val="000170B6"/>
    <w:rsid w:val="00017200"/>
    <w:rsid w:val="000174C1"/>
    <w:rsid w:val="00020527"/>
    <w:rsid w:val="000205A1"/>
    <w:rsid w:val="000208B4"/>
    <w:rsid w:val="000208DC"/>
    <w:rsid w:val="00020E77"/>
    <w:rsid w:val="00020F7A"/>
    <w:rsid w:val="00021802"/>
    <w:rsid w:val="00021BC6"/>
    <w:rsid w:val="00021DEB"/>
    <w:rsid w:val="00021E3E"/>
    <w:rsid w:val="000220E1"/>
    <w:rsid w:val="000221F3"/>
    <w:rsid w:val="0002279C"/>
    <w:rsid w:val="000229A0"/>
    <w:rsid w:val="00022FFD"/>
    <w:rsid w:val="00023228"/>
    <w:rsid w:val="000232F4"/>
    <w:rsid w:val="000238AC"/>
    <w:rsid w:val="00023ACB"/>
    <w:rsid w:val="00023B5D"/>
    <w:rsid w:val="00023C3C"/>
    <w:rsid w:val="00024B01"/>
    <w:rsid w:val="0002521E"/>
    <w:rsid w:val="00025FBA"/>
    <w:rsid w:val="00025FF2"/>
    <w:rsid w:val="0002624C"/>
    <w:rsid w:val="00026725"/>
    <w:rsid w:val="00026A3F"/>
    <w:rsid w:val="00026CFF"/>
    <w:rsid w:val="00026D56"/>
    <w:rsid w:val="000271E2"/>
    <w:rsid w:val="0002754A"/>
    <w:rsid w:val="00027985"/>
    <w:rsid w:val="00030414"/>
    <w:rsid w:val="000306C4"/>
    <w:rsid w:val="0003082C"/>
    <w:rsid w:val="000309CB"/>
    <w:rsid w:val="00031217"/>
    <w:rsid w:val="00031757"/>
    <w:rsid w:val="00031B8B"/>
    <w:rsid w:val="0003233B"/>
    <w:rsid w:val="00032617"/>
    <w:rsid w:val="00032B05"/>
    <w:rsid w:val="00032B22"/>
    <w:rsid w:val="00032ED3"/>
    <w:rsid w:val="00032F58"/>
    <w:rsid w:val="000337C2"/>
    <w:rsid w:val="000338EC"/>
    <w:rsid w:val="00034025"/>
    <w:rsid w:val="00034406"/>
    <w:rsid w:val="0003449C"/>
    <w:rsid w:val="000346AF"/>
    <w:rsid w:val="00034D17"/>
    <w:rsid w:val="00034EC5"/>
    <w:rsid w:val="00035B17"/>
    <w:rsid w:val="00035B68"/>
    <w:rsid w:val="00035C4C"/>
    <w:rsid w:val="00036D28"/>
    <w:rsid w:val="000372B3"/>
    <w:rsid w:val="00040219"/>
    <w:rsid w:val="00040AB4"/>
    <w:rsid w:val="00041498"/>
    <w:rsid w:val="000424B7"/>
    <w:rsid w:val="000432E5"/>
    <w:rsid w:val="00043661"/>
    <w:rsid w:val="0004400E"/>
    <w:rsid w:val="00044397"/>
    <w:rsid w:val="00044487"/>
    <w:rsid w:val="0004630D"/>
    <w:rsid w:val="000465DC"/>
    <w:rsid w:val="00046DD9"/>
    <w:rsid w:val="0004743D"/>
    <w:rsid w:val="00047D85"/>
    <w:rsid w:val="00050213"/>
    <w:rsid w:val="00050A2F"/>
    <w:rsid w:val="00050B60"/>
    <w:rsid w:val="00050B76"/>
    <w:rsid w:val="00050BDD"/>
    <w:rsid w:val="000510C4"/>
    <w:rsid w:val="0005140A"/>
    <w:rsid w:val="0005144C"/>
    <w:rsid w:val="00051B3A"/>
    <w:rsid w:val="00052D8E"/>
    <w:rsid w:val="00052E56"/>
    <w:rsid w:val="0005303A"/>
    <w:rsid w:val="000533F1"/>
    <w:rsid w:val="000537BE"/>
    <w:rsid w:val="00053A33"/>
    <w:rsid w:val="00053FBD"/>
    <w:rsid w:val="000540BC"/>
    <w:rsid w:val="0005464A"/>
    <w:rsid w:val="000547F1"/>
    <w:rsid w:val="00056294"/>
    <w:rsid w:val="00056D2D"/>
    <w:rsid w:val="00056ED5"/>
    <w:rsid w:val="0005706C"/>
    <w:rsid w:val="000579BC"/>
    <w:rsid w:val="00060363"/>
    <w:rsid w:val="00060C19"/>
    <w:rsid w:val="00061365"/>
    <w:rsid w:val="00061E55"/>
    <w:rsid w:val="000623D4"/>
    <w:rsid w:val="000632EF"/>
    <w:rsid w:val="00063CD9"/>
    <w:rsid w:val="00063D3C"/>
    <w:rsid w:val="00063FA6"/>
    <w:rsid w:val="000642AF"/>
    <w:rsid w:val="00064419"/>
    <w:rsid w:val="00065534"/>
    <w:rsid w:val="000656A2"/>
    <w:rsid w:val="0006585C"/>
    <w:rsid w:val="000659D3"/>
    <w:rsid w:val="00065DD7"/>
    <w:rsid w:val="00066E18"/>
    <w:rsid w:val="0006731A"/>
    <w:rsid w:val="00067E6D"/>
    <w:rsid w:val="000707B1"/>
    <w:rsid w:val="00070916"/>
    <w:rsid w:val="00070FB7"/>
    <w:rsid w:val="000728C6"/>
    <w:rsid w:val="00072EE9"/>
    <w:rsid w:val="000740A4"/>
    <w:rsid w:val="000742F3"/>
    <w:rsid w:val="000744C4"/>
    <w:rsid w:val="00074FBD"/>
    <w:rsid w:val="00075182"/>
    <w:rsid w:val="000779D4"/>
    <w:rsid w:val="00080C70"/>
    <w:rsid w:val="000812C9"/>
    <w:rsid w:val="00081401"/>
    <w:rsid w:val="00081D88"/>
    <w:rsid w:val="00082572"/>
    <w:rsid w:val="000827BF"/>
    <w:rsid w:val="000830B4"/>
    <w:rsid w:val="00083193"/>
    <w:rsid w:val="00083247"/>
    <w:rsid w:val="00083593"/>
    <w:rsid w:val="000836A0"/>
    <w:rsid w:val="00083DEC"/>
    <w:rsid w:val="00084A91"/>
    <w:rsid w:val="00084C82"/>
    <w:rsid w:val="00085307"/>
    <w:rsid w:val="000855A6"/>
    <w:rsid w:val="000864C2"/>
    <w:rsid w:val="000874E7"/>
    <w:rsid w:val="000876D3"/>
    <w:rsid w:val="0008777E"/>
    <w:rsid w:val="00087D6D"/>
    <w:rsid w:val="0009085D"/>
    <w:rsid w:val="00090B88"/>
    <w:rsid w:val="00090E7C"/>
    <w:rsid w:val="000911F5"/>
    <w:rsid w:val="0009160A"/>
    <w:rsid w:val="00091904"/>
    <w:rsid w:val="00091A81"/>
    <w:rsid w:val="00091B43"/>
    <w:rsid w:val="00091D11"/>
    <w:rsid w:val="00091D2D"/>
    <w:rsid w:val="000920A7"/>
    <w:rsid w:val="000920E1"/>
    <w:rsid w:val="00092171"/>
    <w:rsid w:val="000923BA"/>
    <w:rsid w:val="000926D2"/>
    <w:rsid w:val="000926FA"/>
    <w:rsid w:val="00093035"/>
    <w:rsid w:val="00093153"/>
    <w:rsid w:val="0009327D"/>
    <w:rsid w:val="000932B0"/>
    <w:rsid w:val="00093A01"/>
    <w:rsid w:val="000940B2"/>
    <w:rsid w:val="00094689"/>
    <w:rsid w:val="000946E3"/>
    <w:rsid w:val="00094847"/>
    <w:rsid w:val="00095271"/>
    <w:rsid w:val="000952DB"/>
    <w:rsid w:val="00095B77"/>
    <w:rsid w:val="00095D36"/>
    <w:rsid w:val="00095E8A"/>
    <w:rsid w:val="00095F52"/>
    <w:rsid w:val="000964B2"/>
    <w:rsid w:val="00096578"/>
    <w:rsid w:val="0009691F"/>
    <w:rsid w:val="00096E8C"/>
    <w:rsid w:val="00096E9E"/>
    <w:rsid w:val="00096F47"/>
    <w:rsid w:val="00096F57"/>
    <w:rsid w:val="00097AEC"/>
    <w:rsid w:val="00097C0F"/>
    <w:rsid w:val="000A07D6"/>
    <w:rsid w:val="000A0DF7"/>
    <w:rsid w:val="000A0EED"/>
    <w:rsid w:val="000A12F0"/>
    <w:rsid w:val="000A15AB"/>
    <w:rsid w:val="000A1E61"/>
    <w:rsid w:val="000A25A5"/>
    <w:rsid w:val="000A269A"/>
    <w:rsid w:val="000A2AA1"/>
    <w:rsid w:val="000A2FA7"/>
    <w:rsid w:val="000A30E4"/>
    <w:rsid w:val="000A3129"/>
    <w:rsid w:val="000A3147"/>
    <w:rsid w:val="000A33FA"/>
    <w:rsid w:val="000A3468"/>
    <w:rsid w:val="000A370E"/>
    <w:rsid w:val="000A375A"/>
    <w:rsid w:val="000A3813"/>
    <w:rsid w:val="000A3E83"/>
    <w:rsid w:val="000A4639"/>
    <w:rsid w:val="000A56CF"/>
    <w:rsid w:val="000A575A"/>
    <w:rsid w:val="000A5BE4"/>
    <w:rsid w:val="000A5BFE"/>
    <w:rsid w:val="000A5EAA"/>
    <w:rsid w:val="000A636F"/>
    <w:rsid w:val="000A7E34"/>
    <w:rsid w:val="000B0373"/>
    <w:rsid w:val="000B1955"/>
    <w:rsid w:val="000B1BEF"/>
    <w:rsid w:val="000B1ED2"/>
    <w:rsid w:val="000B1F83"/>
    <w:rsid w:val="000B2051"/>
    <w:rsid w:val="000B2879"/>
    <w:rsid w:val="000B2892"/>
    <w:rsid w:val="000B296E"/>
    <w:rsid w:val="000B2ACF"/>
    <w:rsid w:val="000B2B1D"/>
    <w:rsid w:val="000B2B99"/>
    <w:rsid w:val="000B3392"/>
    <w:rsid w:val="000B3D51"/>
    <w:rsid w:val="000B3EA2"/>
    <w:rsid w:val="000B4266"/>
    <w:rsid w:val="000B49E2"/>
    <w:rsid w:val="000B5546"/>
    <w:rsid w:val="000B5C7B"/>
    <w:rsid w:val="000B6984"/>
    <w:rsid w:val="000B72DE"/>
    <w:rsid w:val="000B7365"/>
    <w:rsid w:val="000B7980"/>
    <w:rsid w:val="000B7D7D"/>
    <w:rsid w:val="000B7FA9"/>
    <w:rsid w:val="000C038C"/>
    <w:rsid w:val="000C0B80"/>
    <w:rsid w:val="000C114A"/>
    <w:rsid w:val="000C12BD"/>
    <w:rsid w:val="000C1BDB"/>
    <w:rsid w:val="000C1CB4"/>
    <w:rsid w:val="000C1F9B"/>
    <w:rsid w:val="000C2529"/>
    <w:rsid w:val="000C28E2"/>
    <w:rsid w:val="000C29C8"/>
    <w:rsid w:val="000C2BB7"/>
    <w:rsid w:val="000C323C"/>
    <w:rsid w:val="000C4101"/>
    <w:rsid w:val="000C46DA"/>
    <w:rsid w:val="000C48F8"/>
    <w:rsid w:val="000C4FC8"/>
    <w:rsid w:val="000C5686"/>
    <w:rsid w:val="000C5938"/>
    <w:rsid w:val="000C5A40"/>
    <w:rsid w:val="000C65E3"/>
    <w:rsid w:val="000C7234"/>
    <w:rsid w:val="000C770C"/>
    <w:rsid w:val="000C7793"/>
    <w:rsid w:val="000C7B14"/>
    <w:rsid w:val="000D01DB"/>
    <w:rsid w:val="000D063C"/>
    <w:rsid w:val="000D0ABB"/>
    <w:rsid w:val="000D0ADC"/>
    <w:rsid w:val="000D0B23"/>
    <w:rsid w:val="000D1055"/>
    <w:rsid w:val="000D1581"/>
    <w:rsid w:val="000D162A"/>
    <w:rsid w:val="000D2046"/>
    <w:rsid w:val="000D24BA"/>
    <w:rsid w:val="000D2D9F"/>
    <w:rsid w:val="000D326C"/>
    <w:rsid w:val="000D38F7"/>
    <w:rsid w:val="000D3BEF"/>
    <w:rsid w:val="000D3CEC"/>
    <w:rsid w:val="000D3DE2"/>
    <w:rsid w:val="000D46B2"/>
    <w:rsid w:val="000D4BA0"/>
    <w:rsid w:val="000D4FD7"/>
    <w:rsid w:val="000D4FEA"/>
    <w:rsid w:val="000D5E42"/>
    <w:rsid w:val="000D5F3A"/>
    <w:rsid w:val="000D652E"/>
    <w:rsid w:val="000D692D"/>
    <w:rsid w:val="000D6D09"/>
    <w:rsid w:val="000D6E26"/>
    <w:rsid w:val="000D7498"/>
    <w:rsid w:val="000D773C"/>
    <w:rsid w:val="000D7BAD"/>
    <w:rsid w:val="000DD972"/>
    <w:rsid w:val="000E022C"/>
    <w:rsid w:val="000E08FC"/>
    <w:rsid w:val="000E1634"/>
    <w:rsid w:val="000E1B90"/>
    <w:rsid w:val="000E1CAC"/>
    <w:rsid w:val="000E1DEA"/>
    <w:rsid w:val="000E2498"/>
    <w:rsid w:val="000E266D"/>
    <w:rsid w:val="000E2996"/>
    <w:rsid w:val="000E2A33"/>
    <w:rsid w:val="000E2F11"/>
    <w:rsid w:val="000E31CE"/>
    <w:rsid w:val="000E3788"/>
    <w:rsid w:val="000E37C7"/>
    <w:rsid w:val="000E37D7"/>
    <w:rsid w:val="000E3973"/>
    <w:rsid w:val="000E40AA"/>
    <w:rsid w:val="000E468D"/>
    <w:rsid w:val="000E4CA6"/>
    <w:rsid w:val="000E4D2A"/>
    <w:rsid w:val="000E519C"/>
    <w:rsid w:val="000E53DA"/>
    <w:rsid w:val="000E596F"/>
    <w:rsid w:val="000E597A"/>
    <w:rsid w:val="000E61DF"/>
    <w:rsid w:val="000E647A"/>
    <w:rsid w:val="000E6C80"/>
    <w:rsid w:val="000E6FAF"/>
    <w:rsid w:val="000F097E"/>
    <w:rsid w:val="000F0C16"/>
    <w:rsid w:val="000F108D"/>
    <w:rsid w:val="000F1324"/>
    <w:rsid w:val="000F1FDA"/>
    <w:rsid w:val="000F24C0"/>
    <w:rsid w:val="000F2846"/>
    <w:rsid w:val="000F2BEC"/>
    <w:rsid w:val="000F2C44"/>
    <w:rsid w:val="000F3248"/>
    <w:rsid w:val="000F3279"/>
    <w:rsid w:val="000F335E"/>
    <w:rsid w:val="000F33F6"/>
    <w:rsid w:val="000F369E"/>
    <w:rsid w:val="000F4042"/>
    <w:rsid w:val="000F4093"/>
    <w:rsid w:val="000F4A31"/>
    <w:rsid w:val="000F4D07"/>
    <w:rsid w:val="000F59B9"/>
    <w:rsid w:val="000F5BDA"/>
    <w:rsid w:val="000F6138"/>
    <w:rsid w:val="000F6764"/>
    <w:rsid w:val="000F6AE0"/>
    <w:rsid w:val="000F6BA7"/>
    <w:rsid w:val="000F6C7F"/>
    <w:rsid w:val="000F6C87"/>
    <w:rsid w:val="000F778C"/>
    <w:rsid w:val="0010137F"/>
    <w:rsid w:val="0010141E"/>
    <w:rsid w:val="00101ABA"/>
    <w:rsid w:val="00101C54"/>
    <w:rsid w:val="001021F7"/>
    <w:rsid w:val="00102947"/>
    <w:rsid w:val="00102A96"/>
    <w:rsid w:val="0010314E"/>
    <w:rsid w:val="00103AD5"/>
    <w:rsid w:val="0010400B"/>
    <w:rsid w:val="00104028"/>
    <w:rsid w:val="001054D2"/>
    <w:rsid w:val="001059D9"/>
    <w:rsid w:val="00105C01"/>
    <w:rsid w:val="00105DAA"/>
    <w:rsid w:val="00105E83"/>
    <w:rsid w:val="0010617C"/>
    <w:rsid w:val="001071C6"/>
    <w:rsid w:val="00107215"/>
    <w:rsid w:val="00107598"/>
    <w:rsid w:val="0010790E"/>
    <w:rsid w:val="00107CBE"/>
    <w:rsid w:val="001100D4"/>
    <w:rsid w:val="00110E86"/>
    <w:rsid w:val="001118FF"/>
    <w:rsid w:val="00111A74"/>
    <w:rsid w:val="00111D2A"/>
    <w:rsid w:val="00111D6B"/>
    <w:rsid w:val="00111FCC"/>
    <w:rsid w:val="001129BC"/>
    <w:rsid w:val="001134F9"/>
    <w:rsid w:val="00113848"/>
    <w:rsid w:val="00113AC1"/>
    <w:rsid w:val="00114060"/>
    <w:rsid w:val="00114726"/>
    <w:rsid w:val="00114928"/>
    <w:rsid w:val="00115089"/>
    <w:rsid w:val="00115A88"/>
    <w:rsid w:val="00115D99"/>
    <w:rsid w:val="00115FD3"/>
    <w:rsid w:val="001162E6"/>
    <w:rsid w:val="001166C4"/>
    <w:rsid w:val="00117597"/>
    <w:rsid w:val="0011770D"/>
    <w:rsid w:val="00117BCF"/>
    <w:rsid w:val="00117F5D"/>
    <w:rsid w:val="001200F2"/>
    <w:rsid w:val="00120ABC"/>
    <w:rsid w:val="00121F09"/>
    <w:rsid w:val="00122610"/>
    <w:rsid w:val="001228C0"/>
    <w:rsid w:val="00122EF4"/>
    <w:rsid w:val="00123726"/>
    <w:rsid w:val="00123956"/>
    <w:rsid w:val="00123972"/>
    <w:rsid w:val="00123988"/>
    <w:rsid w:val="0012518E"/>
    <w:rsid w:val="00125442"/>
    <w:rsid w:val="0012556A"/>
    <w:rsid w:val="00125C64"/>
    <w:rsid w:val="00126043"/>
    <w:rsid w:val="0012649E"/>
    <w:rsid w:val="00126729"/>
    <w:rsid w:val="00126837"/>
    <w:rsid w:val="00127344"/>
    <w:rsid w:val="001276C5"/>
    <w:rsid w:val="0012770B"/>
    <w:rsid w:val="001278EF"/>
    <w:rsid w:val="00130004"/>
    <w:rsid w:val="00130A41"/>
    <w:rsid w:val="0013113C"/>
    <w:rsid w:val="001316FD"/>
    <w:rsid w:val="0013173B"/>
    <w:rsid w:val="00131820"/>
    <w:rsid w:val="00131F6F"/>
    <w:rsid w:val="00132947"/>
    <w:rsid w:val="00132A30"/>
    <w:rsid w:val="00133F36"/>
    <w:rsid w:val="00135AA4"/>
    <w:rsid w:val="00135BF9"/>
    <w:rsid w:val="00135FA2"/>
    <w:rsid w:val="00136004"/>
    <w:rsid w:val="001360BA"/>
    <w:rsid w:val="001360D7"/>
    <w:rsid w:val="00136522"/>
    <w:rsid w:val="00137480"/>
    <w:rsid w:val="001377CC"/>
    <w:rsid w:val="0013796B"/>
    <w:rsid w:val="001379F4"/>
    <w:rsid w:val="001400DA"/>
    <w:rsid w:val="0014029E"/>
    <w:rsid w:val="001402D6"/>
    <w:rsid w:val="0014041E"/>
    <w:rsid w:val="0014041F"/>
    <w:rsid w:val="001405DF"/>
    <w:rsid w:val="001409F6"/>
    <w:rsid w:val="001412CA"/>
    <w:rsid w:val="0014163C"/>
    <w:rsid w:val="00141750"/>
    <w:rsid w:val="00142B37"/>
    <w:rsid w:val="00142C24"/>
    <w:rsid w:val="001430EB"/>
    <w:rsid w:val="00143C22"/>
    <w:rsid w:val="00143EE5"/>
    <w:rsid w:val="00143FB0"/>
    <w:rsid w:val="00144573"/>
    <w:rsid w:val="001445BF"/>
    <w:rsid w:val="0014470D"/>
    <w:rsid w:val="00144B67"/>
    <w:rsid w:val="00144DAA"/>
    <w:rsid w:val="001450C6"/>
    <w:rsid w:val="00145231"/>
    <w:rsid w:val="001452BE"/>
    <w:rsid w:val="00145391"/>
    <w:rsid w:val="001453DC"/>
    <w:rsid w:val="00145858"/>
    <w:rsid w:val="00145FBA"/>
    <w:rsid w:val="0014626A"/>
    <w:rsid w:val="001466D6"/>
    <w:rsid w:val="001467A4"/>
    <w:rsid w:val="0014723A"/>
    <w:rsid w:val="001472C1"/>
    <w:rsid w:val="00147707"/>
    <w:rsid w:val="00147835"/>
    <w:rsid w:val="00147905"/>
    <w:rsid w:val="001479B2"/>
    <w:rsid w:val="00147B5E"/>
    <w:rsid w:val="00147BB8"/>
    <w:rsid w:val="00150490"/>
    <w:rsid w:val="00150BDE"/>
    <w:rsid w:val="00150EA0"/>
    <w:rsid w:val="001511BB"/>
    <w:rsid w:val="001520FB"/>
    <w:rsid w:val="00152461"/>
    <w:rsid w:val="0015270C"/>
    <w:rsid w:val="00152A54"/>
    <w:rsid w:val="00152D54"/>
    <w:rsid w:val="001530A8"/>
    <w:rsid w:val="00153231"/>
    <w:rsid w:val="00153240"/>
    <w:rsid w:val="00153326"/>
    <w:rsid w:val="001534A4"/>
    <w:rsid w:val="001543A3"/>
    <w:rsid w:val="00154738"/>
    <w:rsid w:val="00154894"/>
    <w:rsid w:val="0015505B"/>
    <w:rsid w:val="00155519"/>
    <w:rsid w:val="00155800"/>
    <w:rsid w:val="00155C12"/>
    <w:rsid w:val="00155C57"/>
    <w:rsid w:val="00156FD0"/>
    <w:rsid w:val="001572A0"/>
    <w:rsid w:val="001573D1"/>
    <w:rsid w:val="0015799B"/>
    <w:rsid w:val="00157B67"/>
    <w:rsid w:val="00157F01"/>
    <w:rsid w:val="00160619"/>
    <w:rsid w:val="001609C1"/>
    <w:rsid w:val="00161158"/>
    <w:rsid w:val="00161190"/>
    <w:rsid w:val="001618F6"/>
    <w:rsid w:val="00161B04"/>
    <w:rsid w:val="00161CC1"/>
    <w:rsid w:val="00161F50"/>
    <w:rsid w:val="00162037"/>
    <w:rsid w:val="001624D6"/>
    <w:rsid w:val="00162C3A"/>
    <w:rsid w:val="00162C66"/>
    <w:rsid w:val="001631E3"/>
    <w:rsid w:val="00163318"/>
    <w:rsid w:val="00164330"/>
    <w:rsid w:val="00164469"/>
    <w:rsid w:val="00164BCA"/>
    <w:rsid w:val="001653C4"/>
    <w:rsid w:val="001655E0"/>
    <w:rsid w:val="001662CE"/>
    <w:rsid w:val="00166D4A"/>
    <w:rsid w:val="001674D0"/>
    <w:rsid w:val="00167781"/>
    <w:rsid w:val="001702F1"/>
    <w:rsid w:val="0017082B"/>
    <w:rsid w:val="00170CE1"/>
    <w:rsid w:val="00171006"/>
    <w:rsid w:val="00171122"/>
    <w:rsid w:val="00171240"/>
    <w:rsid w:val="001712F6"/>
    <w:rsid w:val="00171A92"/>
    <w:rsid w:val="00171F80"/>
    <w:rsid w:val="00172AE7"/>
    <w:rsid w:val="00172BCE"/>
    <w:rsid w:val="0017310E"/>
    <w:rsid w:val="00173671"/>
    <w:rsid w:val="001737E1"/>
    <w:rsid w:val="00173881"/>
    <w:rsid w:val="00173AB2"/>
    <w:rsid w:val="00173AE3"/>
    <w:rsid w:val="00173DF8"/>
    <w:rsid w:val="00173F38"/>
    <w:rsid w:val="00174840"/>
    <w:rsid w:val="00174DC7"/>
    <w:rsid w:val="00175171"/>
    <w:rsid w:val="0017544D"/>
    <w:rsid w:val="00175667"/>
    <w:rsid w:val="00176207"/>
    <w:rsid w:val="00176652"/>
    <w:rsid w:val="0017672B"/>
    <w:rsid w:val="00176BD5"/>
    <w:rsid w:val="001775A4"/>
    <w:rsid w:val="001775E1"/>
    <w:rsid w:val="001776CE"/>
    <w:rsid w:val="00177ABA"/>
    <w:rsid w:val="00177BF7"/>
    <w:rsid w:val="00177D3F"/>
    <w:rsid w:val="0018058D"/>
    <w:rsid w:val="001806C5"/>
    <w:rsid w:val="00180748"/>
    <w:rsid w:val="00180CF1"/>
    <w:rsid w:val="00180EF5"/>
    <w:rsid w:val="001814E6"/>
    <w:rsid w:val="0018175C"/>
    <w:rsid w:val="00181952"/>
    <w:rsid w:val="00181A73"/>
    <w:rsid w:val="00181C86"/>
    <w:rsid w:val="0018249D"/>
    <w:rsid w:val="00183083"/>
    <w:rsid w:val="0018314B"/>
    <w:rsid w:val="001831E5"/>
    <w:rsid w:val="001838BF"/>
    <w:rsid w:val="00183CAA"/>
    <w:rsid w:val="00183D4F"/>
    <w:rsid w:val="00184CDB"/>
    <w:rsid w:val="001857CD"/>
    <w:rsid w:val="0018591B"/>
    <w:rsid w:val="00185D56"/>
    <w:rsid w:val="00186488"/>
    <w:rsid w:val="0018675F"/>
    <w:rsid w:val="00186D3A"/>
    <w:rsid w:val="00187344"/>
    <w:rsid w:val="00187743"/>
    <w:rsid w:val="001878C0"/>
    <w:rsid w:val="001902FF"/>
    <w:rsid w:val="001904A2"/>
    <w:rsid w:val="001907EF"/>
    <w:rsid w:val="00190B71"/>
    <w:rsid w:val="00190EED"/>
    <w:rsid w:val="00190F37"/>
    <w:rsid w:val="0019142C"/>
    <w:rsid w:val="00191B83"/>
    <w:rsid w:val="0019236E"/>
    <w:rsid w:val="001925BA"/>
    <w:rsid w:val="001926AF"/>
    <w:rsid w:val="001926C4"/>
    <w:rsid w:val="0019277E"/>
    <w:rsid w:val="00192AB2"/>
    <w:rsid w:val="00192DDA"/>
    <w:rsid w:val="001934F7"/>
    <w:rsid w:val="0019422F"/>
    <w:rsid w:val="00195092"/>
    <w:rsid w:val="00195108"/>
    <w:rsid w:val="00195120"/>
    <w:rsid w:val="00195D69"/>
    <w:rsid w:val="00195D80"/>
    <w:rsid w:val="0019652A"/>
    <w:rsid w:val="00196787"/>
    <w:rsid w:val="00196986"/>
    <w:rsid w:val="00196D97"/>
    <w:rsid w:val="0019703E"/>
    <w:rsid w:val="0019768C"/>
    <w:rsid w:val="001A07C5"/>
    <w:rsid w:val="001A09FD"/>
    <w:rsid w:val="001A0B7E"/>
    <w:rsid w:val="001A0BB4"/>
    <w:rsid w:val="001A0FA9"/>
    <w:rsid w:val="001A0FEB"/>
    <w:rsid w:val="001A1846"/>
    <w:rsid w:val="001A1F40"/>
    <w:rsid w:val="001A200D"/>
    <w:rsid w:val="001A2621"/>
    <w:rsid w:val="001A26F8"/>
    <w:rsid w:val="001A28C3"/>
    <w:rsid w:val="001A2BBB"/>
    <w:rsid w:val="001A2FB0"/>
    <w:rsid w:val="001A3021"/>
    <w:rsid w:val="001A33FC"/>
    <w:rsid w:val="001A3487"/>
    <w:rsid w:val="001A3BC8"/>
    <w:rsid w:val="001A3F93"/>
    <w:rsid w:val="001A41A2"/>
    <w:rsid w:val="001A42A0"/>
    <w:rsid w:val="001A4B52"/>
    <w:rsid w:val="001A4C66"/>
    <w:rsid w:val="001A4F7D"/>
    <w:rsid w:val="001A5047"/>
    <w:rsid w:val="001A5973"/>
    <w:rsid w:val="001A6484"/>
    <w:rsid w:val="001A67B1"/>
    <w:rsid w:val="001A69DB"/>
    <w:rsid w:val="001A6B86"/>
    <w:rsid w:val="001A6BEA"/>
    <w:rsid w:val="001A7050"/>
    <w:rsid w:val="001A7A98"/>
    <w:rsid w:val="001A7AFE"/>
    <w:rsid w:val="001B057C"/>
    <w:rsid w:val="001B0C1B"/>
    <w:rsid w:val="001B0D0F"/>
    <w:rsid w:val="001B1639"/>
    <w:rsid w:val="001B2B90"/>
    <w:rsid w:val="001B39A8"/>
    <w:rsid w:val="001B3F99"/>
    <w:rsid w:val="001B41E1"/>
    <w:rsid w:val="001B4455"/>
    <w:rsid w:val="001B49AE"/>
    <w:rsid w:val="001B5B2C"/>
    <w:rsid w:val="001B5B78"/>
    <w:rsid w:val="001B6B8D"/>
    <w:rsid w:val="001B7792"/>
    <w:rsid w:val="001B78C5"/>
    <w:rsid w:val="001B7BC0"/>
    <w:rsid w:val="001B7C8A"/>
    <w:rsid w:val="001B7D9A"/>
    <w:rsid w:val="001C024D"/>
    <w:rsid w:val="001C072E"/>
    <w:rsid w:val="001C0CD4"/>
    <w:rsid w:val="001C1091"/>
    <w:rsid w:val="001C1269"/>
    <w:rsid w:val="001C12BE"/>
    <w:rsid w:val="001C1382"/>
    <w:rsid w:val="001C218B"/>
    <w:rsid w:val="001C2413"/>
    <w:rsid w:val="001C2432"/>
    <w:rsid w:val="001C27A4"/>
    <w:rsid w:val="001C389D"/>
    <w:rsid w:val="001C4758"/>
    <w:rsid w:val="001C5448"/>
    <w:rsid w:val="001C55BE"/>
    <w:rsid w:val="001C570E"/>
    <w:rsid w:val="001C60CC"/>
    <w:rsid w:val="001C7699"/>
    <w:rsid w:val="001CFA45"/>
    <w:rsid w:val="001D0082"/>
    <w:rsid w:val="001D01A7"/>
    <w:rsid w:val="001D01CD"/>
    <w:rsid w:val="001D057F"/>
    <w:rsid w:val="001D07C8"/>
    <w:rsid w:val="001D1291"/>
    <w:rsid w:val="001D12E2"/>
    <w:rsid w:val="001D1EAE"/>
    <w:rsid w:val="001D25EC"/>
    <w:rsid w:val="001D2880"/>
    <w:rsid w:val="001D2AC9"/>
    <w:rsid w:val="001D2E8A"/>
    <w:rsid w:val="001D2EA5"/>
    <w:rsid w:val="001D2FE1"/>
    <w:rsid w:val="001D31F1"/>
    <w:rsid w:val="001D3258"/>
    <w:rsid w:val="001D37D5"/>
    <w:rsid w:val="001D3E4E"/>
    <w:rsid w:val="001D43BC"/>
    <w:rsid w:val="001D4E44"/>
    <w:rsid w:val="001D5077"/>
    <w:rsid w:val="001D5526"/>
    <w:rsid w:val="001D58A1"/>
    <w:rsid w:val="001D5C84"/>
    <w:rsid w:val="001D63C7"/>
    <w:rsid w:val="001D65EA"/>
    <w:rsid w:val="001D7184"/>
    <w:rsid w:val="001D7529"/>
    <w:rsid w:val="001D755B"/>
    <w:rsid w:val="001D7D52"/>
    <w:rsid w:val="001E055C"/>
    <w:rsid w:val="001E0802"/>
    <w:rsid w:val="001E0931"/>
    <w:rsid w:val="001E103B"/>
    <w:rsid w:val="001E1322"/>
    <w:rsid w:val="001E1875"/>
    <w:rsid w:val="001E18F7"/>
    <w:rsid w:val="001E1913"/>
    <w:rsid w:val="001E1983"/>
    <w:rsid w:val="001E1BBF"/>
    <w:rsid w:val="001E1CC4"/>
    <w:rsid w:val="001E1E86"/>
    <w:rsid w:val="001E2105"/>
    <w:rsid w:val="001E2585"/>
    <w:rsid w:val="001E288D"/>
    <w:rsid w:val="001E2899"/>
    <w:rsid w:val="001E29C9"/>
    <w:rsid w:val="001E327D"/>
    <w:rsid w:val="001E3C1B"/>
    <w:rsid w:val="001E4830"/>
    <w:rsid w:val="001E50AC"/>
    <w:rsid w:val="001E536D"/>
    <w:rsid w:val="001E53A9"/>
    <w:rsid w:val="001E55FD"/>
    <w:rsid w:val="001E6105"/>
    <w:rsid w:val="001E6F6A"/>
    <w:rsid w:val="001E774D"/>
    <w:rsid w:val="001E78EF"/>
    <w:rsid w:val="001E7A88"/>
    <w:rsid w:val="001E7F22"/>
    <w:rsid w:val="001E7F62"/>
    <w:rsid w:val="001F057E"/>
    <w:rsid w:val="001F0B86"/>
    <w:rsid w:val="001F0BE8"/>
    <w:rsid w:val="001F0E74"/>
    <w:rsid w:val="001F10CC"/>
    <w:rsid w:val="001F132B"/>
    <w:rsid w:val="001F198D"/>
    <w:rsid w:val="001F2771"/>
    <w:rsid w:val="001F32DC"/>
    <w:rsid w:val="001F38E5"/>
    <w:rsid w:val="001F3A9D"/>
    <w:rsid w:val="001F466C"/>
    <w:rsid w:val="001F4B2B"/>
    <w:rsid w:val="001F50AB"/>
    <w:rsid w:val="001F569B"/>
    <w:rsid w:val="001F5DBE"/>
    <w:rsid w:val="001F700C"/>
    <w:rsid w:val="001F733E"/>
    <w:rsid w:val="001F74F1"/>
    <w:rsid w:val="00200FEC"/>
    <w:rsid w:val="00201B95"/>
    <w:rsid w:val="00202135"/>
    <w:rsid w:val="00202257"/>
    <w:rsid w:val="00202782"/>
    <w:rsid w:val="002027BF"/>
    <w:rsid w:val="00202968"/>
    <w:rsid w:val="00203200"/>
    <w:rsid w:val="002038EA"/>
    <w:rsid w:val="00203E6B"/>
    <w:rsid w:val="00204C18"/>
    <w:rsid w:val="00205044"/>
    <w:rsid w:val="0020629F"/>
    <w:rsid w:val="00206382"/>
    <w:rsid w:val="0020689B"/>
    <w:rsid w:val="002068E5"/>
    <w:rsid w:val="00206E22"/>
    <w:rsid w:val="00206E59"/>
    <w:rsid w:val="002073BF"/>
    <w:rsid w:val="00207521"/>
    <w:rsid w:val="002075F5"/>
    <w:rsid w:val="00207C4B"/>
    <w:rsid w:val="002101FA"/>
    <w:rsid w:val="0021103C"/>
    <w:rsid w:val="002111AF"/>
    <w:rsid w:val="00211287"/>
    <w:rsid w:val="00211BBD"/>
    <w:rsid w:val="00211C74"/>
    <w:rsid w:val="00211D08"/>
    <w:rsid w:val="00211E5F"/>
    <w:rsid w:val="0021281E"/>
    <w:rsid w:val="00212F87"/>
    <w:rsid w:val="002133E6"/>
    <w:rsid w:val="00213CC1"/>
    <w:rsid w:val="002142FE"/>
    <w:rsid w:val="002147C4"/>
    <w:rsid w:val="00214A09"/>
    <w:rsid w:val="00214C2A"/>
    <w:rsid w:val="002154A8"/>
    <w:rsid w:val="002154E6"/>
    <w:rsid w:val="00215946"/>
    <w:rsid w:val="00215994"/>
    <w:rsid w:val="00215CD8"/>
    <w:rsid w:val="00215E70"/>
    <w:rsid w:val="00216BB4"/>
    <w:rsid w:val="00216CCB"/>
    <w:rsid w:val="00217597"/>
    <w:rsid w:val="00217EDE"/>
    <w:rsid w:val="00220348"/>
    <w:rsid w:val="0022097C"/>
    <w:rsid w:val="00220D79"/>
    <w:rsid w:val="00220ECF"/>
    <w:rsid w:val="00220F3E"/>
    <w:rsid w:val="00221101"/>
    <w:rsid w:val="0022167D"/>
    <w:rsid w:val="002216E4"/>
    <w:rsid w:val="002217D1"/>
    <w:rsid w:val="002218A0"/>
    <w:rsid w:val="00221969"/>
    <w:rsid w:val="00221BFC"/>
    <w:rsid w:val="00221FC2"/>
    <w:rsid w:val="00222767"/>
    <w:rsid w:val="00222E36"/>
    <w:rsid w:val="0022323B"/>
    <w:rsid w:val="00223B62"/>
    <w:rsid w:val="00223D3E"/>
    <w:rsid w:val="00225A48"/>
    <w:rsid w:val="002260E6"/>
    <w:rsid w:val="00226B35"/>
    <w:rsid w:val="00226CBB"/>
    <w:rsid w:val="00227449"/>
    <w:rsid w:val="00227509"/>
    <w:rsid w:val="002278DF"/>
    <w:rsid w:val="0022796B"/>
    <w:rsid w:val="00230FF3"/>
    <w:rsid w:val="00231174"/>
    <w:rsid w:val="0023166D"/>
    <w:rsid w:val="00231A33"/>
    <w:rsid w:val="00231A88"/>
    <w:rsid w:val="00231C27"/>
    <w:rsid w:val="00232099"/>
    <w:rsid w:val="002320B4"/>
    <w:rsid w:val="002321DD"/>
    <w:rsid w:val="002326C8"/>
    <w:rsid w:val="00232A32"/>
    <w:rsid w:val="00232BCF"/>
    <w:rsid w:val="00232C78"/>
    <w:rsid w:val="0023362D"/>
    <w:rsid w:val="00233AB6"/>
    <w:rsid w:val="0023459C"/>
    <w:rsid w:val="0023483C"/>
    <w:rsid w:val="002349AD"/>
    <w:rsid w:val="00234D54"/>
    <w:rsid w:val="0023516A"/>
    <w:rsid w:val="002353BA"/>
    <w:rsid w:val="002355DE"/>
    <w:rsid w:val="002357D6"/>
    <w:rsid w:val="00235E25"/>
    <w:rsid w:val="0023613A"/>
    <w:rsid w:val="00237B68"/>
    <w:rsid w:val="00237D4C"/>
    <w:rsid w:val="00237D90"/>
    <w:rsid w:val="0024047D"/>
    <w:rsid w:val="00240720"/>
    <w:rsid w:val="002407D8"/>
    <w:rsid w:val="002410A1"/>
    <w:rsid w:val="00241DA7"/>
    <w:rsid w:val="002423A5"/>
    <w:rsid w:val="002433C4"/>
    <w:rsid w:val="00243A1E"/>
    <w:rsid w:val="00244754"/>
    <w:rsid w:val="00244861"/>
    <w:rsid w:val="00244AA1"/>
    <w:rsid w:val="00245F6F"/>
    <w:rsid w:val="00246008"/>
    <w:rsid w:val="00246CD9"/>
    <w:rsid w:val="00247156"/>
    <w:rsid w:val="002472AD"/>
    <w:rsid w:val="00247694"/>
    <w:rsid w:val="00247718"/>
    <w:rsid w:val="002503DE"/>
    <w:rsid w:val="00250ECF"/>
    <w:rsid w:val="00251105"/>
    <w:rsid w:val="00251144"/>
    <w:rsid w:val="002519A1"/>
    <w:rsid w:val="00251E70"/>
    <w:rsid w:val="00252397"/>
    <w:rsid w:val="00252645"/>
    <w:rsid w:val="0025271A"/>
    <w:rsid w:val="00252AA8"/>
    <w:rsid w:val="00252C82"/>
    <w:rsid w:val="0025346D"/>
    <w:rsid w:val="0025392D"/>
    <w:rsid w:val="002546E2"/>
    <w:rsid w:val="00254A13"/>
    <w:rsid w:val="00254FD5"/>
    <w:rsid w:val="00255E7C"/>
    <w:rsid w:val="00256136"/>
    <w:rsid w:val="00256201"/>
    <w:rsid w:val="00256B2D"/>
    <w:rsid w:val="00256E8B"/>
    <w:rsid w:val="00256F49"/>
    <w:rsid w:val="00257221"/>
    <w:rsid w:val="002574FE"/>
    <w:rsid w:val="00257576"/>
    <w:rsid w:val="002577A1"/>
    <w:rsid w:val="00257A0B"/>
    <w:rsid w:val="00257AE1"/>
    <w:rsid w:val="00257C48"/>
    <w:rsid w:val="0026067E"/>
    <w:rsid w:val="00260E43"/>
    <w:rsid w:val="0026134A"/>
    <w:rsid w:val="002622D7"/>
    <w:rsid w:val="0026271F"/>
    <w:rsid w:val="00262D9A"/>
    <w:rsid w:val="00263AF2"/>
    <w:rsid w:val="002640F7"/>
    <w:rsid w:val="00264266"/>
    <w:rsid w:val="0026445E"/>
    <w:rsid w:val="00264534"/>
    <w:rsid w:val="00264600"/>
    <w:rsid w:val="0026481F"/>
    <w:rsid w:val="00264B53"/>
    <w:rsid w:val="00265633"/>
    <w:rsid w:val="00265684"/>
    <w:rsid w:val="00265BB5"/>
    <w:rsid w:val="002665C1"/>
    <w:rsid w:val="00266AE7"/>
    <w:rsid w:val="00266BD0"/>
    <w:rsid w:val="00267771"/>
    <w:rsid w:val="002679C8"/>
    <w:rsid w:val="00267BA8"/>
    <w:rsid w:val="002700FB"/>
    <w:rsid w:val="00270651"/>
    <w:rsid w:val="002708B1"/>
    <w:rsid w:val="00270B89"/>
    <w:rsid w:val="00270BE1"/>
    <w:rsid w:val="002717A5"/>
    <w:rsid w:val="0027184C"/>
    <w:rsid w:val="0027191F"/>
    <w:rsid w:val="00271C9E"/>
    <w:rsid w:val="00271E24"/>
    <w:rsid w:val="00271F72"/>
    <w:rsid w:val="00272615"/>
    <w:rsid w:val="002735FB"/>
    <w:rsid w:val="0027387E"/>
    <w:rsid w:val="0027409B"/>
    <w:rsid w:val="00274122"/>
    <w:rsid w:val="00274157"/>
    <w:rsid w:val="002747E5"/>
    <w:rsid w:val="00274873"/>
    <w:rsid w:val="00274F37"/>
    <w:rsid w:val="00275074"/>
    <w:rsid w:val="00275342"/>
    <w:rsid w:val="00275507"/>
    <w:rsid w:val="0027684B"/>
    <w:rsid w:val="002770D7"/>
    <w:rsid w:val="00277DA0"/>
    <w:rsid w:val="00277EF6"/>
    <w:rsid w:val="00280156"/>
    <w:rsid w:val="0028071B"/>
    <w:rsid w:val="00280BD6"/>
    <w:rsid w:val="00280CBC"/>
    <w:rsid w:val="00281007"/>
    <w:rsid w:val="00281B3B"/>
    <w:rsid w:val="002823E5"/>
    <w:rsid w:val="0028258A"/>
    <w:rsid w:val="00282A68"/>
    <w:rsid w:val="00282D7C"/>
    <w:rsid w:val="002835EE"/>
    <w:rsid w:val="00283988"/>
    <w:rsid w:val="00283A81"/>
    <w:rsid w:val="00283D40"/>
    <w:rsid w:val="00283F28"/>
    <w:rsid w:val="002840F9"/>
    <w:rsid w:val="00284197"/>
    <w:rsid w:val="00285239"/>
    <w:rsid w:val="00285B38"/>
    <w:rsid w:val="00285D4A"/>
    <w:rsid w:val="00285EB8"/>
    <w:rsid w:val="00286A42"/>
    <w:rsid w:val="00286C9D"/>
    <w:rsid w:val="0028726E"/>
    <w:rsid w:val="00287913"/>
    <w:rsid w:val="00287E4B"/>
    <w:rsid w:val="002901E8"/>
    <w:rsid w:val="002907C1"/>
    <w:rsid w:val="0029090A"/>
    <w:rsid w:val="00290BDF"/>
    <w:rsid w:val="00290D65"/>
    <w:rsid w:val="00291A9A"/>
    <w:rsid w:val="00291D18"/>
    <w:rsid w:val="00291E22"/>
    <w:rsid w:val="0029250D"/>
    <w:rsid w:val="00292530"/>
    <w:rsid w:val="002929A8"/>
    <w:rsid w:val="00292B7B"/>
    <w:rsid w:val="002938BC"/>
    <w:rsid w:val="00293935"/>
    <w:rsid w:val="00293B81"/>
    <w:rsid w:val="00293ED9"/>
    <w:rsid w:val="002940B7"/>
    <w:rsid w:val="00294422"/>
    <w:rsid w:val="0029453A"/>
    <w:rsid w:val="00294F81"/>
    <w:rsid w:val="002952EC"/>
    <w:rsid w:val="002954B7"/>
    <w:rsid w:val="00295963"/>
    <w:rsid w:val="00295ECD"/>
    <w:rsid w:val="00296221"/>
    <w:rsid w:val="00296859"/>
    <w:rsid w:val="002968ED"/>
    <w:rsid w:val="00297628"/>
    <w:rsid w:val="00297F54"/>
    <w:rsid w:val="002A02E8"/>
    <w:rsid w:val="002A04FD"/>
    <w:rsid w:val="002A057A"/>
    <w:rsid w:val="002A0979"/>
    <w:rsid w:val="002A0991"/>
    <w:rsid w:val="002A0992"/>
    <w:rsid w:val="002A11B1"/>
    <w:rsid w:val="002A16BA"/>
    <w:rsid w:val="002A1801"/>
    <w:rsid w:val="002A1B68"/>
    <w:rsid w:val="002A1E2D"/>
    <w:rsid w:val="002A20D3"/>
    <w:rsid w:val="002A2508"/>
    <w:rsid w:val="002A2858"/>
    <w:rsid w:val="002A2ED7"/>
    <w:rsid w:val="002A2F09"/>
    <w:rsid w:val="002A34FF"/>
    <w:rsid w:val="002A3BA5"/>
    <w:rsid w:val="002A3D5C"/>
    <w:rsid w:val="002A3ECE"/>
    <w:rsid w:val="002A3FD8"/>
    <w:rsid w:val="002A41BB"/>
    <w:rsid w:val="002A45A4"/>
    <w:rsid w:val="002A46C0"/>
    <w:rsid w:val="002A4F93"/>
    <w:rsid w:val="002A519E"/>
    <w:rsid w:val="002A5295"/>
    <w:rsid w:val="002A536B"/>
    <w:rsid w:val="002A5932"/>
    <w:rsid w:val="002A5B70"/>
    <w:rsid w:val="002A6C40"/>
    <w:rsid w:val="002A749C"/>
    <w:rsid w:val="002A7534"/>
    <w:rsid w:val="002A7738"/>
    <w:rsid w:val="002A7784"/>
    <w:rsid w:val="002A79DB"/>
    <w:rsid w:val="002B05C4"/>
    <w:rsid w:val="002B08AF"/>
    <w:rsid w:val="002B0E51"/>
    <w:rsid w:val="002B12E4"/>
    <w:rsid w:val="002B1476"/>
    <w:rsid w:val="002B204B"/>
    <w:rsid w:val="002B306C"/>
    <w:rsid w:val="002B355B"/>
    <w:rsid w:val="002B3675"/>
    <w:rsid w:val="002B4725"/>
    <w:rsid w:val="002B4791"/>
    <w:rsid w:val="002B47A4"/>
    <w:rsid w:val="002B4C20"/>
    <w:rsid w:val="002B5516"/>
    <w:rsid w:val="002B552A"/>
    <w:rsid w:val="002B58F3"/>
    <w:rsid w:val="002B59D6"/>
    <w:rsid w:val="002B5ECD"/>
    <w:rsid w:val="002B60D3"/>
    <w:rsid w:val="002B62B0"/>
    <w:rsid w:val="002B641C"/>
    <w:rsid w:val="002B7307"/>
    <w:rsid w:val="002B7790"/>
    <w:rsid w:val="002B7BF2"/>
    <w:rsid w:val="002B7D50"/>
    <w:rsid w:val="002B7EBE"/>
    <w:rsid w:val="002B7EE9"/>
    <w:rsid w:val="002C04EE"/>
    <w:rsid w:val="002C0768"/>
    <w:rsid w:val="002C0C46"/>
    <w:rsid w:val="002C0F4D"/>
    <w:rsid w:val="002C0F68"/>
    <w:rsid w:val="002C12D5"/>
    <w:rsid w:val="002C1A17"/>
    <w:rsid w:val="002C1B6D"/>
    <w:rsid w:val="002C296F"/>
    <w:rsid w:val="002C2A0D"/>
    <w:rsid w:val="002C2E39"/>
    <w:rsid w:val="002C31C9"/>
    <w:rsid w:val="002C3676"/>
    <w:rsid w:val="002C4F62"/>
    <w:rsid w:val="002C63AD"/>
    <w:rsid w:val="002C7834"/>
    <w:rsid w:val="002C7846"/>
    <w:rsid w:val="002D028E"/>
    <w:rsid w:val="002D048D"/>
    <w:rsid w:val="002D07FC"/>
    <w:rsid w:val="002D0D73"/>
    <w:rsid w:val="002D113D"/>
    <w:rsid w:val="002D24C0"/>
    <w:rsid w:val="002D25C2"/>
    <w:rsid w:val="002D25D4"/>
    <w:rsid w:val="002D26FF"/>
    <w:rsid w:val="002D2DA9"/>
    <w:rsid w:val="002D3044"/>
    <w:rsid w:val="002D306A"/>
    <w:rsid w:val="002D31F5"/>
    <w:rsid w:val="002D4580"/>
    <w:rsid w:val="002D4B7B"/>
    <w:rsid w:val="002D4C29"/>
    <w:rsid w:val="002D4F2A"/>
    <w:rsid w:val="002D5229"/>
    <w:rsid w:val="002D5DFE"/>
    <w:rsid w:val="002D6113"/>
    <w:rsid w:val="002D6652"/>
    <w:rsid w:val="002D7649"/>
    <w:rsid w:val="002D7FC6"/>
    <w:rsid w:val="002E00F5"/>
    <w:rsid w:val="002E01FA"/>
    <w:rsid w:val="002E0482"/>
    <w:rsid w:val="002E0C30"/>
    <w:rsid w:val="002E0CA4"/>
    <w:rsid w:val="002E0D81"/>
    <w:rsid w:val="002E1881"/>
    <w:rsid w:val="002E1E2A"/>
    <w:rsid w:val="002E2167"/>
    <w:rsid w:val="002E2196"/>
    <w:rsid w:val="002E249B"/>
    <w:rsid w:val="002E29F3"/>
    <w:rsid w:val="002E3381"/>
    <w:rsid w:val="002E38D4"/>
    <w:rsid w:val="002E39E5"/>
    <w:rsid w:val="002E3AC8"/>
    <w:rsid w:val="002E3BC5"/>
    <w:rsid w:val="002E3DF5"/>
    <w:rsid w:val="002E46A7"/>
    <w:rsid w:val="002E4AE1"/>
    <w:rsid w:val="002E4DFF"/>
    <w:rsid w:val="002E4FAE"/>
    <w:rsid w:val="002E5036"/>
    <w:rsid w:val="002E50ED"/>
    <w:rsid w:val="002E5592"/>
    <w:rsid w:val="002E599D"/>
    <w:rsid w:val="002E602B"/>
    <w:rsid w:val="002E670B"/>
    <w:rsid w:val="002E6738"/>
    <w:rsid w:val="002E6A47"/>
    <w:rsid w:val="002E6CCC"/>
    <w:rsid w:val="002E6DCB"/>
    <w:rsid w:val="002E71F5"/>
    <w:rsid w:val="002E7694"/>
    <w:rsid w:val="002E7B7D"/>
    <w:rsid w:val="002E7BA3"/>
    <w:rsid w:val="002E7C5B"/>
    <w:rsid w:val="002F02D6"/>
    <w:rsid w:val="002F05EA"/>
    <w:rsid w:val="002F0C0C"/>
    <w:rsid w:val="002F0C33"/>
    <w:rsid w:val="002F0F8C"/>
    <w:rsid w:val="002F110C"/>
    <w:rsid w:val="002F154C"/>
    <w:rsid w:val="002F17D0"/>
    <w:rsid w:val="002F1852"/>
    <w:rsid w:val="002F1EF0"/>
    <w:rsid w:val="002F2A0A"/>
    <w:rsid w:val="002F2F77"/>
    <w:rsid w:val="002F301F"/>
    <w:rsid w:val="002F3192"/>
    <w:rsid w:val="002F347E"/>
    <w:rsid w:val="002F3E53"/>
    <w:rsid w:val="002F4BCE"/>
    <w:rsid w:val="002F4C33"/>
    <w:rsid w:val="002F5066"/>
    <w:rsid w:val="002F51E4"/>
    <w:rsid w:val="002F5448"/>
    <w:rsid w:val="002F54EB"/>
    <w:rsid w:val="002F6000"/>
    <w:rsid w:val="002F6446"/>
    <w:rsid w:val="002F696C"/>
    <w:rsid w:val="002F73AC"/>
    <w:rsid w:val="002F75F6"/>
    <w:rsid w:val="002F7B92"/>
    <w:rsid w:val="003000B6"/>
    <w:rsid w:val="00300B8E"/>
    <w:rsid w:val="00301078"/>
    <w:rsid w:val="00301159"/>
    <w:rsid w:val="0030139B"/>
    <w:rsid w:val="0030154B"/>
    <w:rsid w:val="003016AA"/>
    <w:rsid w:val="00301EBE"/>
    <w:rsid w:val="00302810"/>
    <w:rsid w:val="00302F5B"/>
    <w:rsid w:val="00302F9F"/>
    <w:rsid w:val="00303719"/>
    <w:rsid w:val="003038C2"/>
    <w:rsid w:val="00303B7A"/>
    <w:rsid w:val="003041A6"/>
    <w:rsid w:val="00304432"/>
    <w:rsid w:val="003045CC"/>
    <w:rsid w:val="0030491C"/>
    <w:rsid w:val="00304A04"/>
    <w:rsid w:val="00304D5A"/>
    <w:rsid w:val="00304F9D"/>
    <w:rsid w:val="003055BD"/>
    <w:rsid w:val="003055E0"/>
    <w:rsid w:val="00305999"/>
    <w:rsid w:val="003059FE"/>
    <w:rsid w:val="00305CD2"/>
    <w:rsid w:val="00306CFD"/>
    <w:rsid w:val="00306D87"/>
    <w:rsid w:val="00307258"/>
    <w:rsid w:val="00307401"/>
    <w:rsid w:val="003079C5"/>
    <w:rsid w:val="00307D55"/>
    <w:rsid w:val="003106C7"/>
    <w:rsid w:val="003114EF"/>
    <w:rsid w:val="0031150B"/>
    <w:rsid w:val="003117FA"/>
    <w:rsid w:val="00311A88"/>
    <w:rsid w:val="0031227A"/>
    <w:rsid w:val="00312932"/>
    <w:rsid w:val="00312D24"/>
    <w:rsid w:val="00312E14"/>
    <w:rsid w:val="003133EB"/>
    <w:rsid w:val="00313D10"/>
    <w:rsid w:val="00313E6E"/>
    <w:rsid w:val="003140D2"/>
    <w:rsid w:val="00314392"/>
    <w:rsid w:val="00314599"/>
    <w:rsid w:val="00314735"/>
    <w:rsid w:val="00314B85"/>
    <w:rsid w:val="00315596"/>
    <w:rsid w:val="00315807"/>
    <w:rsid w:val="00315FF8"/>
    <w:rsid w:val="003170BF"/>
    <w:rsid w:val="00320039"/>
    <w:rsid w:val="00320095"/>
    <w:rsid w:val="00320418"/>
    <w:rsid w:val="003206D6"/>
    <w:rsid w:val="00320729"/>
    <w:rsid w:val="00321272"/>
    <w:rsid w:val="00322183"/>
    <w:rsid w:val="003222C9"/>
    <w:rsid w:val="0032234D"/>
    <w:rsid w:val="00322A07"/>
    <w:rsid w:val="00322A75"/>
    <w:rsid w:val="00322AD5"/>
    <w:rsid w:val="00322CC2"/>
    <w:rsid w:val="00322FCA"/>
    <w:rsid w:val="00323C01"/>
    <w:rsid w:val="0032483D"/>
    <w:rsid w:val="003249D2"/>
    <w:rsid w:val="00324C12"/>
    <w:rsid w:val="003251E2"/>
    <w:rsid w:val="00325B4B"/>
    <w:rsid w:val="00326196"/>
    <w:rsid w:val="00327622"/>
    <w:rsid w:val="00327B00"/>
    <w:rsid w:val="00327D2F"/>
    <w:rsid w:val="00327E8A"/>
    <w:rsid w:val="003301C0"/>
    <w:rsid w:val="003301ED"/>
    <w:rsid w:val="00330692"/>
    <w:rsid w:val="00330734"/>
    <w:rsid w:val="00330C53"/>
    <w:rsid w:val="00330E61"/>
    <w:rsid w:val="003311FC"/>
    <w:rsid w:val="00331834"/>
    <w:rsid w:val="00331E6A"/>
    <w:rsid w:val="00332369"/>
    <w:rsid w:val="003337AA"/>
    <w:rsid w:val="00333ADD"/>
    <w:rsid w:val="00333B89"/>
    <w:rsid w:val="00333BF6"/>
    <w:rsid w:val="0033442E"/>
    <w:rsid w:val="003349C7"/>
    <w:rsid w:val="0033576C"/>
    <w:rsid w:val="00335A38"/>
    <w:rsid w:val="00335AEE"/>
    <w:rsid w:val="00335FA6"/>
    <w:rsid w:val="003368D1"/>
    <w:rsid w:val="00336C90"/>
    <w:rsid w:val="0033751F"/>
    <w:rsid w:val="0033762E"/>
    <w:rsid w:val="00337ABA"/>
    <w:rsid w:val="00340175"/>
    <w:rsid w:val="0034073D"/>
    <w:rsid w:val="00340A6F"/>
    <w:rsid w:val="003410E4"/>
    <w:rsid w:val="00341BB0"/>
    <w:rsid w:val="00341DE3"/>
    <w:rsid w:val="00342528"/>
    <w:rsid w:val="00342E41"/>
    <w:rsid w:val="00342E5F"/>
    <w:rsid w:val="00343195"/>
    <w:rsid w:val="00343662"/>
    <w:rsid w:val="003444BD"/>
    <w:rsid w:val="00344792"/>
    <w:rsid w:val="003449AA"/>
    <w:rsid w:val="00345550"/>
    <w:rsid w:val="00345CBE"/>
    <w:rsid w:val="00345F0D"/>
    <w:rsid w:val="003460B4"/>
    <w:rsid w:val="0034624F"/>
    <w:rsid w:val="0034658C"/>
    <w:rsid w:val="0034662F"/>
    <w:rsid w:val="00346645"/>
    <w:rsid w:val="00346DAC"/>
    <w:rsid w:val="00347043"/>
    <w:rsid w:val="00347045"/>
    <w:rsid w:val="00347913"/>
    <w:rsid w:val="00347C61"/>
    <w:rsid w:val="00347F13"/>
    <w:rsid w:val="003501BC"/>
    <w:rsid w:val="00350E30"/>
    <w:rsid w:val="00351004"/>
    <w:rsid w:val="0035153C"/>
    <w:rsid w:val="0035224C"/>
    <w:rsid w:val="0035304B"/>
    <w:rsid w:val="003534AC"/>
    <w:rsid w:val="003536C0"/>
    <w:rsid w:val="003543B0"/>
    <w:rsid w:val="0035459A"/>
    <w:rsid w:val="003545E8"/>
    <w:rsid w:val="0035469E"/>
    <w:rsid w:val="00354945"/>
    <w:rsid w:val="00354EB3"/>
    <w:rsid w:val="00355895"/>
    <w:rsid w:val="00355910"/>
    <w:rsid w:val="00355E5C"/>
    <w:rsid w:val="00355F04"/>
    <w:rsid w:val="003560E9"/>
    <w:rsid w:val="003561B2"/>
    <w:rsid w:val="00356282"/>
    <w:rsid w:val="003566C6"/>
    <w:rsid w:val="003569E5"/>
    <w:rsid w:val="00356A80"/>
    <w:rsid w:val="0035764A"/>
    <w:rsid w:val="00360154"/>
    <w:rsid w:val="0036149E"/>
    <w:rsid w:val="00361553"/>
    <w:rsid w:val="003616B4"/>
    <w:rsid w:val="003616FF"/>
    <w:rsid w:val="003619C6"/>
    <w:rsid w:val="00361C1B"/>
    <w:rsid w:val="00361DB9"/>
    <w:rsid w:val="0036256C"/>
    <w:rsid w:val="00362950"/>
    <w:rsid w:val="0036352D"/>
    <w:rsid w:val="00363575"/>
    <w:rsid w:val="00363924"/>
    <w:rsid w:val="003639FF"/>
    <w:rsid w:val="00363A8E"/>
    <w:rsid w:val="00363B24"/>
    <w:rsid w:val="003641AD"/>
    <w:rsid w:val="0036423E"/>
    <w:rsid w:val="003652A5"/>
    <w:rsid w:val="00365CE8"/>
    <w:rsid w:val="00365F4E"/>
    <w:rsid w:val="00365F5C"/>
    <w:rsid w:val="003660A4"/>
    <w:rsid w:val="00366542"/>
    <w:rsid w:val="00366B64"/>
    <w:rsid w:val="00366B96"/>
    <w:rsid w:val="00366D67"/>
    <w:rsid w:val="00366F86"/>
    <w:rsid w:val="0036740F"/>
    <w:rsid w:val="0036755E"/>
    <w:rsid w:val="003677C9"/>
    <w:rsid w:val="00367866"/>
    <w:rsid w:val="003702C0"/>
    <w:rsid w:val="00370518"/>
    <w:rsid w:val="00370554"/>
    <w:rsid w:val="00370C51"/>
    <w:rsid w:val="00370C56"/>
    <w:rsid w:val="00370CD7"/>
    <w:rsid w:val="00371510"/>
    <w:rsid w:val="00371743"/>
    <w:rsid w:val="00371810"/>
    <w:rsid w:val="003722C5"/>
    <w:rsid w:val="003731FC"/>
    <w:rsid w:val="00373699"/>
    <w:rsid w:val="0037385B"/>
    <w:rsid w:val="00373B49"/>
    <w:rsid w:val="0037425B"/>
    <w:rsid w:val="0037437B"/>
    <w:rsid w:val="0037471F"/>
    <w:rsid w:val="00374764"/>
    <w:rsid w:val="0037492E"/>
    <w:rsid w:val="00374B8E"/>
    <w:rsid w:val="00374FC5"/>
    <w:rsid w:val="003751B2"/>
    <w:rsid w:val="00375AF5"/>
    <w:rsid w:val="00375C16"/>
    <w:rsid w:val="003767FD"/>
    <w:rsid w:val="0037689B"/>
    <w:rsid w:val="00376A34"/>
    <w:rsid w:val="0037704B"/>
    <w:rsid w:val="00377686"/>
    <w:rsid w:val="00380CA8"/>
    <w:rsid w:val="00381558"/>
    <w:rsid w:val="00381575"/>
    <w:rsid w:val="0038184F"/>
    <w:rsid w:val="0038188B"/>
    <w:rsid w:val="003818D2"/>
    <w:rsid w:val="00381DE4"/>
    <w:rsid w:val="003825A2"/>
    <w:rsid w:val="0038285F"/>
    <w:rsid w:val="00383AD5"/>
    <w:rsid w:val="00384330"/>
    <w:rsid w:val="003845B4"/>
    <w:rsid w:val="00384A72"/>
    <w:rsid w:val="003855E3"/>
    <w:rsid w:val="00385840"/>
    <w:rsid w:val="00385A06"/>
    <w:rsid w:val="00385EB0"/>
    <w:rsid w:val="00386136"/>
    <w:rsid w:val="0038629E"/>
    <w:rsid w:val="00386438"/>
    <w:rsid w:val="0038670D"/>
    <w:rsid w:val="00386C9B"/>
    <w:rsid w:val="00386DBC"/>
    <w:rsid w:val="0038736D"/>
    <w:rsid w:val="00387BC6"/>
    <w:rsid w:val="00387FF3"/>
    <w:rsid w:val="00390E44"/>
    <w:rsid w:val="0039143C"/>
    <w:rsid w:val="0039159C"/>
    <w:rsid w:val="003919DF"/>
    <w:rsid w:val="00392613"/>
    <w:rsid w:val="003926F0"/>
    <w:rsid w:val="0039298E"/>
    <w:rsid w:val="00392A2F"/>
    <w:rsid w:val="00392FD1"/>
    <w:rsid w:val="00393E80"/>
    <w:rsid w:val="003945B3"/>
    <w:rsid w:val="0039474A"/>
    <w:rsid w:val="0039480F"/>
    <w:rsid w:val="00394939"/>
    <w:rsid w:val="00394C2F"/>
    <w:rsid w:val="00394D20"/>
    <w:rsid w:val="00394D3B"/>
    <w:rsid w:val="00395983"/>
    <w:rsid w:val="00396207"/>
    <w:rsid w:val="00396995"/>
    <w:rsid w:val="00396B9C"/>
    <w:rsid w:val="003972F2"/>
    <w:rsid w:val="00397347"/>
    <w:rsid w:val="00397962"/>
    <w:rsid w:val="00397AF3"/>
    <w:rsid w:val="003A0695"/>
    <w:rsid w:val="003A084C"/>
    <w:rsid w:val="003A0CD1"/>
    <w:rsid w:val="003A1180"/>
    <w:rsid w:val="003A13AE"/>
    <w:rsid w:val="003A2E7F"/>
    <w:rsid w:val="003A361E"/>
    <w:rsid w:val="003A3719"/>
    <w:rsid w:val="003A3F79"/>
    <w:rsid w:val="003A412C"/>
    <w:rsid w:val="003A427D"/>
    <w:rsid w:val="003A4773"/>
    <w:rsid w:val="003A498F"/>
    <w:rsid w:val="003A5A65"/>
    <w:rsid w:val="003A6663"/>
    <w:rsid w:val="003A6A84"/>
    <w:rsid w:val="003A72E1"/>
    <w:rsid w:val="003A761C"/>
    <w:rsid w:val="003A7663"/>
    <w:rsid w:val="003A782A"/>
    <w:rsid w:val="003A7BA0"/>
    <w:rsid w:val="003B0776"/>
    <w:rsid w:val="003B0A73"/>
    <w:rsid w:val="003B0CA3"/>
    <w:rsid w:val="003B18EC"/>
    <w:rsid w:val="003B196B"/>
    <w:rsid w:val="003B21E9"/>
    <w:rsid w:val="003B21F0"/>
    <w:rsid w:val="003B23C6"/>
    <w:rsid w:val="003B2CA1"/>
    <w:rsid w:val="003B2DBD"/>
    <w:rsid w:val="003B2DCC"/>
    <w:rsid w:val="003B3552"/>
    <w:rsid w:val="003B3C35"/>
    <w:rsid w:val="003B3E8A"/>
    <w:rsid w:val="003B4F9B"/>
    <w:rsid w:val="003B5220"/>
    <w:rsid w:val="003B528A"/>
    <w:rsid w:val="003B5EFE"/>
    <w:rsid w:val="003B6A22"/>
    <w:rsid w:val="003B6ED6"/>
    <w:rsid w:val="003B7449"/>
    <w:rsid w:val="003B7A96"/>
    <w:rsid w:val="003B7FE5"/>
    <w:rsid w:val="003C0378"/>
    <w:rsid w:val="003C05CB"/>
    <w:rsid w:val="003C0751"/>
    <w:rsid w:val="003C0B6D"/>
    <w:rsid w:val="003C0C79"/>
    <w:rsid w:val="003C11D1"/>
    <w:rsid w:val="003C15A0"/>
    <w:rsid w:val="003C19A9"/>
    <w:rsid w:val="003C1A8A"/>
    <w:rsid w:val="003C1BD7"/>
    <w:rsid w:val="003C253A"/>
    <w:rsid w:val="003C291B"/>
    <w:rsid w:val="003C2AF1"/>
    <w:rsid w:val="003C2BA9"/>
    <w:rsid w:val="003C320E"/>
    <w:rsid w:val="003C3253"/>
    <w:rsid w:val="003C34BE"/>
    <w:rsid w:val="003C3758"/>
    <w:rsid w:val="003C4700"/>
    <w:rsid w:val="003C4AFB"/>
    <w:rsid w:val="003C4BC1"/>
    <w:rsid w:val="003C4F8B"/>
    <w:rsid w:val="003C53A6"/>
    <w:rsid w:val="003C58D7"/>
    <w:rsid w:val="003C5C45"/>
    <w:rsid w:val="003C5CD7"/>
    <w:rsid w:val="003C5DB8"/>
    <w:rsid w:val="003C5E85"/>
    <w:rsid w:val="003C7A2A"/>
    <w:rsid w:val="003D09B0"/>
    <w:rsid w:val="003D0E4B"/>
    <w:rsid w:val="003D1058"/>
    <w:rsid w:val="003D113B"/>
    <w:rsid w:val="003D16FF"/>
    <w:rsid w:val="003D1893"/>
    <w:rsid w:val="003D1B27"/>
    <w:rsid w:val="003D1BDB"/>
    <w:rsid w:val="003D1E56"/>
    <w:rsid w:val="003D1E9C"/>
    <w:rsid w:val="003D2251"/>
    <w:rsid w:val="003D3FA7"/>
    <w:rsid w:val="003D4288"/>
    <w:rsid w:val="003D4662"/>
    <w:rsid w:val="003D4E24"/>
    <w:rsid w:val="003D5F22"/>
    <w:rsid w:val="003D6215"/>
    <w:rsid w:val="003D6A41"/>
    <w:rsid w:val="003D777F"/>
    <w:rsid w:val="003D7F05"/>
    <w:rsid w:val="003E080D"/>
    <w:rsid w:val="003E0840"/>
    <w:rsid w:val="003E0D25"/>
    <w:rsid w:val="003E0F05"/>
    <w:rsid w:val="003E1296"/>
    <w:rsid w:val="003E1997"/>
    <w:rsid w:val="003E1AA7"/>
    <w:rsid w:val="003E20FD"/>
    <w:rsid w:val="003E224C"/>
    <w:rsid w:val="003E2EED"/>
    <w:rsid w:val="003E2F38"/>
    <w:rsid w:val="003E309A"/>
    <w:rsid w:val="003E32F8"/>
    <w:rsid w:val="003E3A29"/>
    <w:rsid w:val="003E3D6E"/>
    <w:rsid w:val="003E41C3"/>
    <w:rsid w:val="003E4AEE"/>
    <w:rsid w:val="003E53F6"/>
    <w:rsid w:val="003E545B"/>
    <w:rsid w:val="003E5569"/>
    <w:rsid w:val="003E60DA"/>
    <w:rsid w:val="003E6367"/>
    <w:rsid w:val="003E6ADA"/>
    <w:rsid w:val="003E6D31"/>
    <w:rsid w:val="003E769E"/>
    <w:rsid w:val="003E7C50"/>
    <w:rsid w:val="003E7D95"/>
    <w:rsid w:val="003E7E39"/>
    <w:rsid w:val="003F01B9"/>
    <w:rsid w:val="003F01DB"/>
    <w:rsid w:val="003F0302"/>
    <w:rsid w:val="003F0506"/>
    <w:rsid w:val="003F0BC7"/>
    <w:rsid w:val="003F0D4C"/>
    <w:rsid w:val="003F180C"/>
    <w:rsid w:val="003F2C5F"/>
    <w:rsid w:val="003F2D44"/>
    <w:rsid w:val="003F31FA"/>
    <w:rsid w:val="003F3250"/>
    <w:rsid w:val="003F33E1"/>
    <w:rsid w:val="003F3715"/>
    <w:rsid w:val="003F3A2F"/>
    <w:rsid w:val="003F3A66"/>
    <w:rsid w:val="003F3F6B"/>
    <w:rsid w:val="003F40F7"/>
    <w:rsid w:val="003F414F"/>
    <w:rsid w:val="003F4A60"/>
    <w:rsid w:val="003F4B28"/>
    <w:rsid w:val="003F5438"/>
    <w:rsid w:val="003F56B9"/>
    <w:rsid w:val="003F5EC3"/>
    <w:rsid w:val="003F6243"/>
    <w:rsid w:val="003F633F"/>
    <w:rsid w:val="003F67C5"/>
    <w:rsid w:val="003F6AB8"/>
    <w:rsid w:val="003F6BD8"/>
    <w:rsid w:val="003F74E5"/>
    <w:rsid w:val="003F7550"/>
    <w:rsid w:val="003F7627"/>
    <w:rsid w:val="003F7642"/>
    <w:rsid w:val="003F7A94"/>
    <w:rsid w:val="003F7AF5"/>
    <w:rsid w:val="0040025D"/>
    <w:rsid w:val="0040041A"/>
    <w:rsid w:val="00400599"/>
    <w:rsid w:val="0040092B"/>
    <w:rsid w:val="00400E42"/>
    <w:rsid w:val="004013B3"/>
    <w:rsid w:val="004014C7"/>
    <w:rsid w:val="0040162B"/>
    <w:rsid w:val="00402028"/>
    <w:rsid w:val="0040210E"/>
    <w:rsid w:val="004029B1"/>
    <w:rsid w:val="00402B3A"/>
    <w:rsid w:val="004033EA"/>
    <w:rsid w:val="00404845"/>
    <w:rsid w:val="00404D45"/>
    <w:rsid w:val="004050D1"/>
    <w:rsid w:val="00405491"/>
    <w:rsid w:val="0040573C"/>
    <w:rsid w:val="00405D11"/>
    <w:rsid w:val="00406AAA"/>
    <w:rsid w:val="00406B3F"/>
    <w:rsid w:val="00406B53"/>
    <w:rsid w:val="00406DFF"/>
    <w:rsid w:val="00406FFE"/>
    <w:rsid w:val="00407566"/>
    <w:rsid w:val="004077F5"/>
    <w:rsid w:val="00407A57"/>
    <w:rsid w:val="00407D5B"/>
    <w:rsid w:val="00410D79"/>
    <w:rsid w:val="00410DB0"/>
    <w:rsid w:val="00410FD2"/>
    <w:rsid w:val="00411703"/>
    <w:rsid w:val="004117BC"/>
    <w:rsid w:val="004132FA"/>
    <w:rsid w:val="00413559"/>
    <w:rsid w:val="004137AB"/>
    <w:rsid w:val="004137BB"/>
    <w:rsid w:val="00413ADB"/>
    <w:rsid w:val="00413D11"/>
    <w:rsid w:val="00413D57"/>
    <w:rsid w:val="00414097"/>
    <w:rsid w:val="004144BD"/>
    <w:rsid w:val="00414C33"/>
    <w:rsid w:val="004150A7"/>
    <w:rsid w:val="00415326"/>
    <w:rsid w:val="00415508"/>
    <w:rsid w:val="004157C1"/>
    <w:rsid w:val="00415A85"/>
    <w:rsid w:val="0041630C"/>
    <w:rsid w:val="00416336"/>
    <w:rsid w:val="004163B0"/>
    <w:rsid w:val="0041654C"/>
    <w:rsid w:val="0041661E"/>
    <w:rsid w:val="0041665E"/>
    <w:rsid w:val="0041741E"/>
    <w:rsid w:val="00417AFE"/>
    <w:rsid w:val="00417D78"/>
    <w:rsid w:val="00417D7D"/>
    <w:rsid w:val="00417FB6"/>
    <w:rsid w:val="00420D10"/>
    <w:rsid w:val="00420F8D"/>
    <w:rsid w:val="00421457"/>
    <w:rsid w:val="004215B9"/>
    <w:rsid w:val="0042188A"/>
    <w:rsid w:val="00421BE8"/>
    <w:rsid w:val="0042202D"/>
    <w:rsid w:val="004227F2"/>
    <w:rsid w:val="00422A7D"/>
    <w:rsid w:val="00422BD3"/>
    <w:rsid w:val="00422BF2"/>
    <w:rsid w:val="00422DED"/>
    <w:rsid w:val="00422E7B"/>
    <w:rsid w:val="00423AE1"/>
    <w:rsid w:val="00423C4C"/>
    <w:rsid w:val="0042466E"/>
    <w:rsid w:val="00424C1E"/>
    <w:rsid w:val="00424ED1"/>
    <w:rsid w:val="004257DC"/>
    <w:rsid w:val="004262EC"/>
    <w:rsid w:val="00426A98"/>
    <w:rsid w:val="00426FA9"/>
    <w:rsid w:val="004277CE"/>
    <w:rsid w:val="00427FD4"/>
    <w:rsid w:val="004311B8"/>
    <w:rsid w:val="0043147E"/>
    <w:rsid w:val="0043173B"/>
    <w:rsid w:val="004318E8"/>
    <w:rsid w:val="00431BC4"/>
    <w:rsid w:val="00431D27"/>
    <w:rsid w:val="0043235A"/>
    <w:rsid w:val="00432F9E"/>
    <w:rsid w:val="004333F7"/>
    <w:rsid w:val="004334FA"/>
    <w:rsid w:val="00433B69"/>
    <w:rsid w:val="00433B8D"/>
    <w:rsid w:val="00433BE5"/>
    <w:rsid w:val="00433C31"/>
    <w:rsid w:val="00433F91"/>
    <w:rsid w:val="0043444E"/>
    <w:rsid w:val="00434E83"/>
    <w:rsid w:val="00435329"/>
    <w:rsid w:val="004355A9"/>
    <w:rsid w:val="00435B08"/>
    <w:rsid w:val="00435C97"/>
    <w:rsid w:val="00435DEE"/>
    <w:rsid w:val="004363AB"/>
    <w:rsid w:val="00436AAD"/>
    <w:rsid w:val="00437146"/>
    <w:rsid w:val="00437738"/>
    <w:rsid w:val="00437814"/>
    <w:rsid w:val="004379E8"/>
    <w:rsid w:val="004400DB"/>
    <w:rsid w:val="004401EC"/>
    <w:rsid w:val="0044028F"/>
    <w:rsid w:val="004408A0"/>
    <w:rsid w:val="00440B82"/>
    <w:rsid w:val="00441104"/>
    <w:rsid w:val="00441342"/>
    <w:rsid w:val="004414EC"/>
    <w:rsid w:val="00441595"/>
    <w:rsid w:val="004415E1"/>
    <w:rsid w:val="00441A53"/>
    <w:rsid w:val="00441AEB"/>
    <w:rsid w:val="00442312"/>
    <w:rsid w:val="0044244D"/>
    <w:rsid w:val="004428F3"/>
    <w:rsid w:val="0044369C"/>
    <w:rsid w:val="00443DEE"/>
    <w:rsid w:val="004440DA"/>
    <w:rsid w:val="00444765"/>
    <w:rsid w:val="0044484D"/>
    <w:rsid w:val="00444F31"/>
    <w:rsid w:val="00445061"/>
    <w:rsid w:val="0044520D"/>
    <w:rsid w:val="00445464"/>
    <w:rsid w:val="0044560D"/>
    <w:rsid w:val="004456C4"/>
    <w:rsid w:val="00445E1D"/>
    <w:rsid w:val="0044623E"/>
    <w:rsid w:val="00446413"/>
    <w:rsid w:val="0044642D"/>
    <w:rsid w:val="0044693E"/>
    <w:rsid w:val="00446E6A"/>
    <w:rsid w:val="0044718F"/>
    <w:rsid w:val="004471F1"/>
    <w:rsid w:val="004474FC"/>
    <w:rsid w:val="0044788B"/>
    <w:rsid w:val="00447EE4"/>
    <w:rsid w:val="00450288"/>
    <w:rsid w:val="00450613"/>
    <w:rsid w:val="0045087B"/>
    <w:rsid w:val="00450B38"/>
    <w:rsid w:val="00451085"/>
    <w:rsid w:val="0045127E"/>
    <w:rsid w:val="00451D4D"/>
    <w:rsid w:val="00451D72"/>
    <w:rsid w:val="00451E96"/>
    <w:rsid w:val="00452C7A"/>
    <w:rsid w:val="00453006"/>
    <w:rsid w:val="0045352B"/>
    <w:rsid w:val="004537B6"/>
    <w:rsid w:val="00454001"/>
    <w:rsid w:val="0045421E"/>
    <w:rsid w:val="004544E8"/>
    <w:rsid w:val="004548A6"/>
    <w:rsid w:val="00454A18"/>
    <w:rsid w:val="00454A48"/>
    <w:rsid w:val="00454E85"/>
    <w:rsid w:val="00455171"/>
    <w:rsid w:val="00455819"/>
    <w:rsid w:val="004559CF"/>
    <w:rsid w:val="00455BB6"/>
    <w:rsid w:val="00455CB4"/>
    <w:rsid w:val="00456126"/>
    <w:rsid w:val="004561BE"/>
    <w:rsid w:val="004561EF"/>
    <w:rsid w:val="00456631"/>
    <w:rsid w:val="0045664A"/>
    <w:rsid w:val="0045673B"/>
    <w:rsid w:val="00456FDD"/>
    <w:rsid w:val="00457533"/>
    <w:rsid w:val="0046012F"/>
    <w:rsid w:val="004615F2"/>
    <w:rsid w:val="0046236A"/>
    <w:rsid w:val="00462804"/>
    <w:rsid w:val="00462C85"/>
    <w:rsid w:val="004632A9"/>
    <w:rsid w:val="004632CD"/>
    <w:rsid w:val="004633CE"/>
    <w:rsid w:val="00463757"/>
    <w:rsid w:val="00463A41"/>
    <w:rsid w:val="00463AC1"/>
    <w:rsid w:val="00463B91"/>
    <w:rsid w:val="004640DC"/>
    <w:rsid w:val="00464943"/>
    <w:rsid w:val="00465A09"/>
    <w:rsid w:val="00465D53"/>
    <w:rsid w:val="004668DD"/>
    <w:rsid w:val="00466B5D"/>
    <w:rsid w:val="00466CE7"/>
    <w:rsid w:val="00466D73"/>
    <w:rsid w:val="00467823"/>
    <w:rsid w:val="00467B16"/>
    <w:rsid w:val="00467BF5"/>
    <w:rsid w:val="004701BF"/>
    <w:rsid w:val="004702A6"/>
    <w:rsid w:val="004715DB"/>
    <w:rsid w:val="00471C54"/>
    <w:rsid w:val="004721A8"/>
    <w:rsid w:val="004725BF"/>
    <w:rsid w:val="00472BC3"/>
    <w:rsid w:val="00472D19"/>
    <w:rsid w:val="00472F36"/>
    <w:rsid w:val="0047309F"/>
    <w:rsid w:val="0047358E"/>
    <w:rsid w:val="00473852"/>
    <w:rsid w:val="00473E6D"/>
    <w:rsid w:val="00474006"/>
    <w:rsid w:val="004754C1"/>
    <w:rsid w:val="00476087"/>
    <w:rsid w:val="004761BD"/>
    <w:rsid w:val="0047625D"/>
    <w:rsid w:val="0047645E"/>
    <w:rsid w:val="00476523"/>
    <w:rsid w:val="00476F39"/>
    <w:rsid w:val="004770FA"/>
    <w:rsid w:val="004779D8"/>
    <w:rsid w:val="00477A25"/>
    <w:rsid w:val="004800B1"/>
    <w:rsid w:val="004804FA"/>
    <w:rsid w:val="004809CF"/>
    <w:rsid w:val="00480C39"/>
    <w:rsid w:val="00481824"/>
    <w:rsid w:val="004819B2"/>
    <w:rsid w:val="00481DC7"/>
    <w:rsid w:val="00482F05"/>
    <w:rsid w:val="00482F2F"/>
    <w:rsid w:val="004830F9"/>
    <w:rsid w:val="0048339F"/>
    <w:rsid w:val="004836E9"/>
    <w:rsid w:val="004836EA"/>
    <w:rsid w:val="0048451C"/>
    <w:rsid w:val="00485077"/>
    <w:rsid w:val="004851C8"/>
    <w:rsid w:val="0048545D"/>
    <w:rsid w:val="004868E4"/>
    <w:rsid w:val="0048731E"/>
    <w:rsid w:val="0048763D"/>
    <w:rsid w:val="00490243"/>
    <w:rsid w:val="00490F4C"/>
    <w:rsid w:val="00490F7E"/>
    <w:rsid w:val="00491856"/>
    <w:rsid w:val="00491B6A"/>
    <w:rsid w:val="004934E9"/>
    <w:rsid w:val="00493A04"/>
    <w:rsid w:val="00493A68"/>
    <w:rsid w:val="00493BFF"/>
    <w:rsid w:val="00493FF5"/>
    <w:rsid w:val="0049414A"/>
    <w:rsid w:val="004949CF"/>
    <w:rsid w:val="00494BBF"/>
    <w:rsid w:val="00494EA6"/>
    <w:rsid w:val="00494FF9"/>
    <w:rsid w:val="004953A6"/>
    <w:rsid w:val="004954BD"/>
    <w:rsid w:val="00495769"/>
    <w:rsid w:val="00495F70"/>
    <w:rsid w:val="0049667C"/>
    <w:rsid w:val="004969A2"/>
    <w:rsid w:val="00497977"/>
    <w:rsid w:val="00497C41"/>
    <w:rsid w:val="004A028A"/>
    <w:rsid w:val="004A0B59"/>
    <w:rsid w:val="004A18D3"/>
    <w:rsid w:val="004A3275"/>
    <w:rsid w:val="004A40CD"/>
    <w:rsid w:val="004A479C"/>
    <w:rsid w:val="004A4823"/>
    <w:rsid w:val="004A4CEF"/>
    <w:rsid w:val="004A4EAA"/>
    <w:rsid w:val="004A51A8"/>
    <w:rsid w:val="004A58D6"/>
    <w:rsid w:val="004A5A72"/>
    <w:rsid w:val="004A5C0E"/>
    <w:rsid w:val="004A6A93"/>
    <w:rsid w:val="004A6EB1"/>
    <w:rsid w:val="004A7583"/>
    <w:rsid w:val="004A76D8"/>
    <w:rsid w:val="004A7790"/>
    <w:rsid w:val="004A7A45"/>
    <w:rsid w:val="004B05A7"/>
    <w:rsid w:val="004B05C7"/>
    <w:rsid w:val="004B0812"/>
    <w:rsid w:val="004B12FB"/>
    <w:rsid w:val="004B147C"/>
    <w:rsid w:val="004B1C64"/>
    <w:rsid w:val="004B1DC5"/>
    <w:rsid w:val="004B2241"/>
    <w:rsid w:val="004B2299"/>
    <w:rsid w:val="004B2651"/>
    <w:rsid w:val="004B28CF"/>
    <w:rsid w:val="004B341B"/>
    <w:rsid w:val="004B34FB"/>
    <w:rsid w:val="004B3D8A"/>
    <w:rsid w:val="004B5368"/>
    <w:rsid w:val="004B53E4"/>
    <w:rsid w:val="004B620F"/>
    <w:rsid w:val="004B6510"/>
    <w:rsid w:val="004B665D"/>
    <w:rsid w:val="004B7A4B"/>
    <w:rsid w:val="004C0384"/>
    <w:rsid w:val="004C046E"/>
    <w:rsid w:val="004C0E1A"/>
    <w:rsid w:val="004C0F13"/>
    <w:rsid w:val="004C1847"/>
    <w:rsid w:val="004C1DEA"/>
    <w:rsid w:val="004C2748"/>
    <w:rsid w:val="004C28FC"/>
    <w:rsid w:val="004C2938"/>
    <w:rsid w:val="004C2D45"/>
    <w:rsid w:val="004C2E31"/>
    <w:rsid w:val="004C2F48"/>
    <w:rsid w:val="004C34F8"/>
    <w:rsid w:val="004C3D46"/>
    <w:rsid w:val="004C5468"/>
    <w:rsid w:val="004C5D5D"/>
    <w:rsid w:val="004C5D82"/>
    <w:rsid w:val="004C6732"/>
    <w:rsid w:val="004C71F6"/>
    <w:rsid w:val="004C7C52"/>
    <w:rsid w:val="004D00AE"/>
    <w:rsid w:val="004D0322"/>
    <w:rsid w:val="004D0385"/>
    <w:rsid w:val="004D0D02"/>
    <w:rsid w:val="004D0DDC"/>
    <w:rsid w:val="004D1236"/>
    <w:rsid w:val="004D1482"/>
    <w:rsid w:val="004D1702"/>
    <w:rsid w:val="004D1AA2"/>
    <w:rsid w:val="004D1DAE"/>
    <w:rsid w:val="004D1E51"/>
    <w:rsid w:val="004D1EAA"/>
    <w:rsid w:val="004D1F54"/>
    <w:rsid w:val="004D220A"/>
    <w:rsid w:val="004D2354"/>
    <w:rsid w:val="004D2577"/>
    <w:rsid w:val="004D2CB5"/>
    <w:rsid w:val="004D33D2"/>
    <w:rsid w:val="004D343E"/>
    <w:rsid w:val="004D35CC"/>
    <w:rsid w:val="004D39BD"/>
    <w:rsid w:val="004D3DEB"/>
    <w:rsid w:val="004D3E75"/>
    <w:rsid w:val="004D4211"/>
    <w:rsid w:val="004D4A38"/>
    <w:rsid w:val="004D5228"/>
    <w:rsid w:val="004D55FB"/>
    <w:rsid w:val="004D56B2"/>
    <w:rsid w:val="004D5902"/>
    <w:rsid w:val="004D5B51"/>
    <w:rsid w:val="004D6030"/>
    <w:rsid w:val="004D6266"/>
    <w:rsid w:val="004D6DD8"/>
    <w:rsid w:val="004D70B4"/>
    <w:rsid w:val="004D7565"/>
    <w:rsid w:val="004E031C"/>
    <w:rsid w:val="004E06E5"/>
    <w:rsid w:val="004E07A2"/>
    <w:rsid w:val="004E1CE6"/>
    <w:rsid w:val="004E2632"/>
    <w:rsid w:val="004E2AEF"/>
    <w:rsid w:val="004E2F3F"/>
    <w:rsid w:val="004E3170"/>
    <w:rsid w:val="004E32C2"/>
    <w:rsid w:val="004E39AF"/>
    <w:rsid w:val="004E39BE"/>
    <w:rsid w:val="004E3FA9"/>
    <w:rsid w:val="004E40BA"/>
    <w:rsid w:val="004E4636"/>
    <w:rsid w:val="004E4BFF"/>
    <w:rsid w:val="004E4D82"/>
    <w:rsid w:val="004E57EE"/>
    <w:rsid w:val="004E5B54"/>
    <w:rsid w:val="004E5B8F"/>
    <w:rsid w:val="004E600F"/>
    <w:rsid w:val="004E61AB"/>
    <w:rsid w:val="004E61CC"/>
    <w:rsid w:val="004E6E74"/>
    <w:rsid w:val="004E7046"/>
    <w:rsid w:val="004E794B"/>
    <w:rsid w:val="004E7C0C"/>
    <w:rsid w:val="004F0348"/>
    <w:rsid w:val="004F0E92"/>
    <w:rsid w:val="004F1384"/>
    <w:rsid w:val="004F14A3"/>
    <w:rsid w:val="004F1582"/>
    <w:rsid w:val="004F174C"/>
    <w:rsid w:val="004F1F93"/>
    <w:rsid w:val="004F2600"/>
    <w:rsid w:val="004F2F14"/>
    <w:rsid w:val="004F4CB9"/>
    <w:rsid w:val="004F4FF5"/>
    <w:rsid w:val="004F573F"/>
    <w:rsid w:val="004F621C"/>
    <w:rsid w:val="004F6378"/>
    <w:rsid w:val="004F63C7"/>
    <w:rsid w:val="004F64AC"/>
    <w:rsid w:val="004F6724"/>
    <w:rsid w:val="004F6C4A"/>
    <w:rsid w:val="004F6FC3"/>
    <w:rsid w:val="004F7670"/>
    <w:rsid w:val="004F7832"/>
    <w:rsid w:val="004F7F8D"/>
    <w:rsid w:val="00500108"/>
    <w:rsid w:val="00500B4F"/>
    <w:rsid w:val="00500C59"/>
    <w:rsid w:val="00500DED"/>
    <w:rsid w:val="00501400"/>
    <w:rsid w:val="00501E0C"/>
    <w:rsid w:val="00501F28"/>
    <w:rsid w:val="005027DC"/>
    <w:rsid w:val="005033E3"/>
    <w:rsid w:val="00503523"/>
    <w:rsid w:val="00503B0E"/>
    <w:rsid w:val="00503D6B"/>
    <w:rsid w:val="00503D76"/>
    <w:rsid w:val="00504194"/>
    <w:rsid w:val="00504377"/>
    <w:rsid w:val="00504451"/>
    <w:rsid w:val="005044FC"/>
    <w:rsid w:val="00504A6A"/>
    <w:rsid w:val="00505260"/>
    <w:rsid w:val="005055F7"/>
    <w:rsid w:val="00505B1C"/>
    <w:rsid w:val="005061F8"/>
    <w:rsid w:val="005064C5"/>
    <w:rsid w:val="00506633"/>
    <w:rsid w:val="00507025"/>
    <w:rsid w:val="005078AB"/>
    <w:rsid w:val="00510D9B"/>
    <w:rsid w:val="00511941"/>
    <w:rsid w:val="00511D15"/>
    <w:rsid w:val="005122C7"/>
    <w:rsid w:val="00512E58"/>
    <w:rsid w:val="00512F6A"/>
    <w:rsid w:val="0051303E"/>
    <w:rsid w:val="0051354F"/>
    <w:rsid w:val="00513650"/>
    <w:rsid w:val="00513CE6"/>
    <w:rsid w:val="00513FFA"/>
    <w:rsid w:val="005143FF"/>
    <w:rsid w:val="00515182"/>
    <w:rsid w:val="005152F5"/>
    <w:rsid w:val="005154F9"/>
    <w:rsid w:val="00515F86"/>
    <w:rsid w:val="005160F2"/>
    <w:rsid w:val="005166E5"/>
    <w:rsid w:val="00516E41"/>
    <w:rsid w:val="00516EB4"/>
    <w:rsid w:val="00517B2F"/>
    <w:rsid w:val="00520327"/>
    <w:rsid w:val="00520E5E"/>
    <w:rsid w:val="00521308"/>
    <w:rsid w:val="00521456"/>
    <w:rsid w:val="00521DF8"/>
    <w:rsid w:val="00521EC3"/>
    <w:rsid w:val="00521FCF"/>
    <w:rsid w:val="00522126"/>
    <w:rsid w:val="005223E1"/>
    <w:rsid w:val="005226BA"/>
    <w:rsid w:val="00522758"/>
    <w:rsid w:val="0052296E"/>
    <w:rsid w:val="00522DAE"/>
    <w:rsid w:val="0052338C"/>
    <w:rsid w:val="005234B4"/>
    <w:rsid w:val="0052442C"/>
    <w:rsid w:val="00524992"/>
    <w:rsid w:val="005249A3"/>
    <w:rsid w:val="005252FB"/>
    <w:rsid w:val="00525481"/>
    <w:rsid w:val="005258F0"/>
    <w:rsid w:val="00525FAA"/>
    <w:rsid w:val="00526394"/>
    <w:rsid w:val="00526657"/>
    <w:rsid w:val="00526AC0"/>
    <w:rsid w:val="00526B64"/>
    <w:rsid w:val="00526F3F"/>
    <w:rsid w:val="00527293"/>
    <w:rsid w:val="00527338"/>
    <w:rsid w:val="005273F2"/>
    <w:rsid w:val="005274D4"/>
    <w:rsid w:val="00527E2D"/>
    <w:rsid w:val="00530CA0"/>
    <w:rsid w:val="00530D4A"/>
    <w:rsid w:val="005313A9"/>
    <w:rsid w:val="00531881"/>
    <w:rsid w:val="00531E09"/>
    <w:rsid w:val="00531E9B"/>
    <w:rsid w:val="005323F0"/>
    <w:rsid w:val="00532714"/>
    <w:rsid w:val="005327E9"/>
    <w:rsid w:val="00532ACB"/>
    <w:rsid w:val="005331E8"/>
    <w:rsid w:val="00533437"/>
    <w:rsid w:val="00533450"/>
    <w:rsid w:val="00533712"/>
    <w:rsid w:val="005339D3"/>
    <w:rsid w:val="00533E12"/>
    <w:rsid w:val="00533F17"/>
    <w:rsid w:val="005347D6"/>
    <w:rsid w:val="005348AF"/>
    <w:rsid w:val="005351C9"/>
    <w:rsid w:val="00535F98"/>
    <w:rsid w:val="00535FC7"/>
    <w:rsid w:val="005362F0"/>
    <w:rsid w:val="00536614"/>
    <w:rsid w:val="005366EA"/>
    <w:rsid w:val="00536BEB"/>
    <w:rsid w:val="00536EDA"/>
    <w:rsid w:val="0053739A"/>
    <w:rsid w:val="005373E0"/>
    <w:rsid w:val="00537EDD"/>
    <w:rsid w:val="00537F0F"/>
    <w:rsid w:val="005400ED"/>
    <w:rsid w:val="0054047F"/>
    <w:rsid w:val="0054070A"/>
    <w:rsid w:val="005408DE"/>
    <w:rsid w:val="00540C55"/>
    <w:rsid w:val="00540F5B"/>
    <w:rsid w:val="00541017"/>
    <w:rsid w:val="00541067"/>
    <w:rsid w:val="00541573"/>
    <w:rsid w:val="00541821"/>
    <w:rsid w:val="00541DA9"/>
    <w:rsid w:val="00542944"/>
    <w:rsid w:val="00542BDB"/>
    <w:rsid w:val="005430C7"/>
    <w:rsid w:val="00543144"/>
    <w:rsid w:val="00544A50"/>
    <w:rsid w:val="00544AA5"/>
    <w:rsid w:val="00544ACF"/>
    <w:rsid w:val="00544EC4"/>
    <w:rsid w:val="00545554"/>
    <w:rsid w:val="0054555F"/>
    <w:rsid w:val="00545B36"/>
    <w:rsid w:val="0054600E"/>
    <w:rsid w:val="00546063"/>
    <w:rsid w:val="005464F6"/>
    <w:rsid w:val="00546A85"/>
    <w:rsid w:val="00546C89"/>
    <w:rsid w:val="00546FD4"/>
    <w:rsid w:val="0054750B"/>
    <w:rsid w:val="00547524"/>
    <w:rsid w:val="00547F42"/>
    <w:rsid w:val="00550003"/>
    <w:rsid w:val="0055008C"/>
    <w:rsid w:val="0055042F"/>
    <w:rsid w:val="005504F9"/>
    <w:rsid w:val="0055054F"/>
    <w:rsid w:val="00550B8A"/>
    <w:rsid w:val="0055199B"/>
    <w:rsid w:val="00551A0F"/>
    <w:rsid w:val="00551EE7"/>
    <w:rsid w:val="005521D7"/>
    <w:rsid w:val="00552384"/>
    <w:rsid w:val="00552951"/>
    <w:rsid w:val="0055295E"/>
    <w:rsid w:val="00553156"/>
    <w:rsid w:val="0055384C"/>
    <w:rsid w:val="005541A2"/>
    <w:rsid w:val="005549F9"/>
    <w:rsid w:val="00554A41"/>
    <w:rsid w:val="00554AF9"/>
    <w:rsid w:val="00554B41"/>
    <w:rsid w:val="00554F15"/>
    <w:rsid w:val="0055517D"/>
    <w:rsid w:val="0055565B"/>
    <w:rsid w:val="005557FC"/>
    <w:rsid w:val="00555B5F"/>
    <w:rsid w:val="00555BBD"/>
    <w:rsid w:val="00557222"/>
    <w:rsid w:val="005576FD"/>
    <w:rsid w:val="00557802"/>
    <w:rsid w:val="00557B70"/>
    <w:rsid w:val="00557C3D"/>
    <w:rsid w:val="00560314"/>
    <w:rsid w:val="0056069B"/>
    <w:rsid w:val="0056095B"/>
    <w:rsid w:val="00560B37"/>
    <w:rsid w:val="00560ECB"/>
    <w:rsid w:val="00560EFD"/>
    <w:rsid w:val="00561064"/>
    <w:rsid w:val="00561097"/>
    <w:rsid w:val="00561719"/>
    <w:rsid w:val="00561BE0"/>
    <w:rsid w:val="00561D35"/>
    <w:rsid w:val="00562149"/>
    <w:rsid w:val="00562778"/>
    <w:rsid w:val="00562796"/>
    <w:rsid w:val="0056312E"/>
    <w:rsid w:val="005637A6"/>
    <w:rsid w:val="00563C13"/>
    <w:rsid w:val="005648C7"/>
    <w:rsid w:val="00565A5F"/>
    <w:rsid w:val="0056614A"/>
    <w:rsid w:val="00566250"/>
    <w:rsid w:val="00566820"/>
    <w:rsid w:val="00566B67"/>
    <w:rsid w:val="00567065"/>
    <w:rsid w:val="00567680"/>
    <w:rsid w:val="005677CC"/>
    <w:rsid w:val="005678C8"/>
    <w:rsid w:val="00567AF5"/>
    <w:rsid w:val="0057002F"/>
    <w:rsid w:val="005706E3"/>
    <w:rsid w:val="00570758"/>
    <w:rsid w:val="00570C47"/>
    <w:rsid w:val="00570D9B"/>
    <w:rsid w:val="00572136"/>
    <w:rsid w:val="005721B8"/>
    <w:rsid w:val="00572332"/>
    <w:rsid w:val="00572530"/>
    <w:rsid w:val="00572B1D"/>
    <w:rsid w:val="00573526"/>
    <w:rsid w:val="005736CE"/>
    <w:rsid w:val="00573BEA"/>
    <w:rsid w:val="00573CB7"/>
    <w:rsid w:val="00573F0F"/>
    <w:rsid w:val="00574108"/>
    <w:rsid w:val="005742B1"/>
    <w:rsid w:val="005745D0"/>
    <w:rsid w:val="005748AE"/>
    <w:rsid w:val="00574FFB"/>
    <w:rsid w:val="00575E8D"/>
    <w:rsid w:val="00575F86"/>
    <w:rsid w:val="00576A98"/>
    <w:rsid w:val="00576BA1"/>
    <w:rsid w:val="00576CE1"/>
    <w:rsid w:val="0057728A"/>
    <w:rsid w:val="00577594"/>
    <w:rsid w:val="00577985"/>
    <w:rsid w:val="00577B9D"/>
    <w:rsid w:val="00577DB7"/>
    <w:rsid w:val="00577FC3"/>
    <w:rsid w:val="00580274"/>
    <w:rsid w:val="00580997"/>
    <w:rsid w:val="00581277"/>
    <w:rsid w:val="00581461"/>
    <w:rsid w:val="00581B25"/>
    <w:rsid w:val="00581F39"/>
    <w:rsid w:val="0058233B"/>
    <w:rsid w:val="00582AF3"/>
    <w:rsid w:val="00582ED5"/>
    <w:rsid w:val="00583853"/>
    <w:rsid w:val="005841A7"/>
    <w:rsid w:val="005844B9"/>
    <w:rsid w:val="00584DFF"/>
    <w:rsid w:val="005850A3"/>
    <w:rsid w:val="005851A3"/>
    <w:rsid w:val="00585561"/>
    <w:rsid w:val="00585662"/>
    <w:rsid w:val="005866A1"/>
    <w:rsid w:val="005867DC"/>
    <w:rsid w:val="005868C6"/>
    <w:rsid w:val="0058708A"/>
    <w:rsid w:val="0058712A"/>
    <w:rsid w:val="00591393"/>
    <w:rsid w:val="00591CA3"/>
    <w:rsid w:val="0059239E"/>
    <w:rsid w:val="00592A42"/>
    <w:rsid w:val="00592B75"/>
    <w:rsid w:val="00593927"/>
    <w:rsid w:val="00593D74"/>
    <w:rsid w:val="00594068"/>
    <w:rsid w:val="00594132"/>
    <w:rsid w:val="00594980"/>
    <w:rsid w:val="00595D1D"/>
    <w:rsid w:val="005960C3"/>
    <w:rsid w:val="00596420"/>
    <w:rsid w:val="0059659B"/>
    <w:rsid w:val="005966B6"/>
    <w:rsid w:val="005967D2"/>
    <w:rsid w:val="005969EE"/>
    <w:rsid w:val="00596BF8"/>
    <w:rsid w:val="00596FBD"/>
    <w:rsid w:val="00597124"/>
    <w:rsid w:val="005971BA"/>
    <w:rsid w:val="00597500"/>
    <w:rsid w:val="005A009E"/>
    <w:rsid w:val="005A0174"/>
    <w:rsid w:val="005A01C7"/>
    <w:rsid w:val="005A0804"/>
    <w:rsid w:val="005A0A47"/>
    <w:rsid w:val="005A0DA4"/>
    <w:rsid w:val="005A121D"/>
    <w:rsid w:val="005A14E7"/>
    <w:rsid w:val="005A23CC"/>
    <w:rsid w:val="005A27AF"/>
    <w:rsid w:val="005A2B39"/>
    <w:rsid w:val="005A302F"/>
    <w:rsid w:val="005A3749"/>
    <w:rsid w:val="005A39C6"/>
    <w:rsid w:val="005A4AB8"/>
    <w:rsid w:val="005A4CF4"/>
    <w:rsid w:val="005A4D6A"/>
    <w:rsid w:val="005A4DBC"/>
    <w:rsid w:val="005A505A"/>
    <w:rsid w:val="005A54D5"/>
    <w:rsid w:val="005A6738"/>
    <w:rsid w:val="005A6894"/>
    <w:rsid w:val="005A6D8C"/>
    <w:rsid w:val="005A7320"/>
    <w:rsid w:val="005A74AE"/>
    <w:rsid w:val="005A7B30"/>
    <w:rsid w:val="005B03F9"/>
    <w:rsid w:val="005B09DC"/>
    <w:rsid w:val="005B104B"/>
    <w:rsid w:val="005B18D5"/>
    <w:rsid w:val="005B1B93"/>
    <w:rsid w:val="005B1DF9"/>
    <w:rsid w:val="005B2549"/>
    <w:rsid w:val="005B29F3"/>
    <w:rsid w:val="005B321B"/>
    <w:rsid w:val="005B3319"/>
    <w:rsid w:val="005B40E9"/>
    <w:rsid w:val="005B45D5"/>
    <w:rsid w:val="005B485C"/>
    <w:rsid w:val="005B528D"/>
    <w:rsid w:val="005B544C"/>
    <w:rsid w:val="005B59EB"/>
    <w:rsid w:val="005B5A39"/>
    <w:rsid w:val="005B691B"/>
    <w:rsid w:val="005B6ACD"/>
    <w:rsid w:val="005B6C2B"/>
    <w:rsid w:val="005B6DB9"/>
    <w:rsid w:val="005B71E3"/>
    <w:rsid w:val="005B744A"/>
    <w:rsid w:val="005B7535"/>
    <w:rsid w:val="005B789F"/>
    <w:rsid w:val="005B7A3C"/>
    <w:rsid w:val="005B7ADB"/>
    <w:rsid w:val="005C00C4"/>
    <w:rsid w:val="005C0921"/>
    <w:rsid w:val="005C0E5C"/>
    <w:rsid w:val="005C0E8C"/>
    <w:rsid w:val="005C13A3"/>
    <w:rsid w:val="005C145C"/>
    <w:rsid w:val="005C1713"/>
    <w:rsid w:val="005C18E2"/>
    <w:rsid w:val="005C1CB3"/>
    <w:rsid w:val="005C1F0F"/>
    <w:rsid w:val="005C2384"/>
    <w:rsid w:val="005C2430"/>
    <w:rsid w:val="005C3566"/>
    <w:rsid w:val="005C3650"/>
    <w:rsid w:val="005C37FF"/>
    <w:rsid w:val="005C3836"/>
    <w:rsid w:val="005C3B5A"/>
    <w:rsid w:val="005C3D5F"/>
    <w:rsid w:val="005C4290"/>
    <w:rsid w:val="005C4CF9"/>
    <w:rsid w:val="005C522B"/>
    <w:rsid w:val="005C52A7"/>
    <w:rsid w:val="005C5862"/>
    <w:rsid w:val="005C59FB"/>
    <w:rsid w:val="005C621C"/>
    <w:rsid w:val="005C643D"/>
    <w:rsid w:val="005C72D2"/>
    <w:rsid w:val="005C73EA"/>
    <w:rsid w:val="005C7728"/>
    <w:rsid w:val="005C7771"/>
    <w:rsid w:val="005C7778"/>
    <w:rsid w:val="005C7CAC"/>
    <w:rsid w:val="005C7FD1"/>
    <w:rsid w:val="005D04DD"/>
    <w:rsid w:val="005D07A6"/>
    <w:rsid w:val="005D0C30"/>
    <w:rsid w:val="005D131D"/>
    <w:rsid w:val="005D16BB"/>
    <w:rsid w:val="005D16C6"/>
    <w:rsid w:val="005D1F63"/>
    <w:rsid w:val="005D21F8"/>
    <w:rsid w:val="005D23FC"/>
    <w:rsid w:val="005D254A"/>
    <w:rsid w:val="005D2A3E"/>
    <w:rsid w:val="005D3879"/>
    <w:rsid w:val="005D3BAF"/>
    <w:rsid w:val="005D4A35"/>
    <w:rsid w:val="005D4EE9"/>
    <w:rsid w:val="005D505A"/>
    <w:rsid w:val="005D50B4"/>
    <w:rsid w:val="005D5247"/>
    <w:rsid w:val="005D53EC"/>
    <w:rsid w:val="005D54C2"/>
    <w:rsid w:val="005D5510"/>
    <w:rsid w:val="005D571D"/>
    <w:rsid w:val="005D5B20"/>
    <w:rsid w:val="005D6064"/>
    <w:rsid w:val="005D6293"/>
    <w:rsid w:val="005D63EC"/>
    <w:rsid w:val="005D669F"/>
    <w:rsid w:val="005D6B71"/>
    <w:rsid w:val="005D6B88"/>
    <w:rsid w:val="005D6D2B"/>
    <w:rsid w:val="005D7111"/>
    <w:rsid w:val="005D7780"/>
    <w:rsid w:val="005D782E"/>
    <w:rsid w:val="005D791F"/>
    <w:rsid w:val="005D7990"/>
    <w:rsid w:val="005D7E42"/>
    <w:rsid w:val="005E01DC"/>
    <w:rsid w:val="005E0703"/>
    <w:rsid w:val="005E0D42"/>
    <w:rsid w:val="005E121D"/>
    <w:rsid w:val="005E158B"/>
    <w:rsid w:val="005E1A82"/>
    <w:rsid w:val="005E2F38"/>
    <w:rsid w:val="005E3317"/>
    <w:rsid w:val="005E36C7"/>
    <w:rsid w:val="005E4327"/>
    <w:rsid w:val="005E49A4"/>
    <w:rsid w:val="005E4C92"/>
    <w:rsid w:val="005E5197"/>
    <w:rsid w:val="005E525C"/>
    <w:rsid w:val="005E5269"/>
    <w:rsid w:val="005E5497"/>
    <w:rsid w:val="005E5D98"/>
    <w:rsid w:val="005E6072"/>
    <w:rsid w:val="005E685D"/>
    <w:rsid w:val="005E6CF0"/>
    <w:rsid w:val="005E73E1"/>
    <w:rsid w:val="005F0615"/>
    <w:rsid w:val="005F0687"/>
    <w:rsid w:val="005F06ED"/>
    <w:rsid w:val="005F0AB8"/>
    <w:rsid w:val="005F146A"/>
    <w:rsid w:val="005F17CA"/>
    <w:rsid w:val="005F1B1E"/>
    <w:rsid w:val="005F1DE8"/>
    <w:rsid w:val="005F24EA"/>
    <w:rsid w:val="005F3BE0"/>
    <w:rsid w:val="005F3DBB"/>
    <w:rsid w:val="005F48E6"/>
    <w:rsid w:val="005F4C9B"/>
    <w:rsid w:val="005F52B6"/>
    <w:rsid w:val="005F5801"/>
    <w:rsid w:val="005F5A7B"/>
    <w:rsid w:val="005F61BC"/>
    <w:rsid w:val="005F668B"/>
    <w:rsid w:val="005F683C"/>
    <w:rsid w:val="005F68C4"/>
    <w:rsid w:val="005F74CD"/>
    <w:rsid w:val="005F77EA"/>
    <w:rsid w:val="00600538"/>
    <w:rsid w:val="00600943"/>
    <w:rsid w:val="00600B35"/>
    <w:rsid w:val="006010E4"/>
    <w:rsid w:val="006012D2"/>
    <w:rsid w:val="0060145F"/>
    <w:rsid w:val="006017AA"/>
    <w:rsid w:val="00601CBD"/>
    <w:rsid w:val="00601EFF"/>
    <w:rsid w:val="006027D5"/>
    <w:rsid w:val="0060297F"/>
    <w:rsid w:val="00603546"/>
    <w:rsid w:val="006036B3"/>
    <w:rsid w:val="00603DDE"/>
    <w:rsid w:val="0060450A"/>
    <w:rsid w:val="00604775"/>
    <w:rsid w:val="0060636D"/>
    <w:rsid w:val="00606B0E"/>
    <w:rsid w:val="006077C8"/>
    <w:rsid w:val="00607964"/>
    <w:rsid w:val="00610345"/>
    <w:rsid w:val="00610349"/>
    <w:rsid w:val="0061059F"/>
    <w:rsid w:val="00610AD6"/>
    <w:rsid w:val="00611772"/>
    <w:rsid w:val="006118C2"/>
    <w:rsid w:val="00612106"/>
    <w:rsid w:val="006125BB"/>
    <w:rsid w:val="00612D57"/>
    <w:rsid w:val="00612D75"/>
    <w:rsid w:val="00612E3F"/>
    <w:rsid w:val="006133B0"/>
    <w:rsid w:val="0061389B"/>
    <w:rsid w:val="00613CB6"/>
    <w:rsid w:val="00614628"/>
    <w:rsid w:val="0061531C"/>
    <w:rsid w:val="00615DE5"/>
    <w:rsid w:val="00615F8C"/>
    <w:rsid w:val="0061605F"/>
    <w:rsid w:val="006165C2"/>
    <w:rsid w:val="006167DF"/>
    <w:rsid w:val="00616BCE"/>
    <w:rsid w:val="00617410"/>
    <w:rsid w:val="00617EAD"/>
    <w:rsid w:val="00620265"/>
    <w:rsid w:val="00620BB5"/>
    <w:rsid w:val="00620CD0"/>
    <w:rsid w:val="006218FC"/>
    <w:rsid w:val="0062192F"/>
    <w:rsid w:val="00621C9C"/>
    <w:rsid w:val="006225EB"/>
    <w:rsid w:val="00622A22"/>
    <w:rsid w:val="00622C4C"/>
    <w:rsid w:val="006231DE"/>
    <w:rsid w:val="0062369B"/>
    <w:rsid w:val="006237B3"/>
    <w:rsid w:val="00623878"/>
    <w:rsid w:val="00624169"/>
    <w:rsid w:val="00624730"/>
    <w:rsid w:val="00624738"/>
    <w:rsid w:val="00624A2E"/>
    <w:rsid w:val="00625422"/>
    <w:rsid w:val="006255C0"/>
    <w:rsid w:val="00625E72"/>
    <w:rsid w:val="0062610E"/>
    <w:rsid w:val="00626670"/>
    <w:rsid w:val="00626868"/>
    <w:rsid w:val="0062686B"/>
    <w:rsid w:val="00626F2D"/>
    <w:rsid w:val="006272D9"/>
    <w:rsid w:val="0062762A"/>
    <w:rsid w:val="006278B1"/>
    <w:rsid w:val="00627C9B"/>
    <w:rsid w:val="00627D01"/>
    <w:rsid w:val="00627FDF"/>
    <w:rsid w:val="00630459"/>
    <w:rsid w:val="006304FA"/>
    <w:rsid w:val="006308B2"/>
    <w:rsid w:val="00630DD6"/>
    <w:rsid w:val="00630F24"/>
    <w:rsid w:val="00630F77"/>
    <w:rsid w:val="0063186F"/>
    <w:rsid w:val="00631ED2"/>
    <w:rsid w:val="0063212A"/>
    <w:rsid w:val="006326DF"/>
    <w:rsid w:val="00632728"/>
    <w:rsid w:val="006328C1"/>
    <w:rsid w:val="00632960"/>
    <w:rsid w:val="00632BD8"/>
    <w:rsid w:val="00632F3D"/>
    <w:rsid w:val="00634253"/>
    <w:rsid w:val="00634720"/>
    <w:rsid w:val="0063496B"/>
    <w:rsid w:val="006350A4"/>
    <w:rsid w:val="006356E7"/>
    <w:rsid w:val="00635800"/>
    <w:rsid w:val="00635B7F"/>
    <w:rsid w:val="00635C03"/>
    <w:rsid w:val="00635CCF"/>
    <w:rsid w:val="006365EC"/>
    <w:rsid w:val="006369C2"/>
    <w:rsid w:val="00636B66"/>
    <w:rsid w:val="00636E80"/>
    <w:rsid w:val="00636FB5"/>
    <w:rsid w:val="006379A7"/>
    <w:rsid w:val="00637C87"/>
    <w:rsid w:val="00637E27"/>
    <w:rsid w:val="00640487"/>
    <w:rsid w:val="006408B5"/>
    <w:rsid w:val="00640A54"/>
    <w:rsid w:val="006417D2"/>
    <w:rsid w:val="00641B49"/>
    <w:rsid w:val="00641DE7"/>
    <w:rsid w:val="00641F23"/>
    <w:rsid w:val="0064221A"/>
    <w:rsid w:val="00642A1C"/>
    <w:rsid w:val="00642C12"/>
    <w:rsid w:val="00642CE6"/>
    <w:rsid w:val="006432DF"/>
    <w:rsid w:val="006437F3"/>
    <w:rsid w:val="006445B9"/>
    <w:rsid w:val="00644730"/>
    <w:rsid w:val="00644EEF"/>
    <w:rsid w:val="00644FA3"/>
    <w:rsid w:val="006454FE"/>
    <w:rsid w:val="00645603"/>
    <w:rsid w:val="00645693"/>
    <w:rsid w:val="006457B5"/>
    <w:rsid w:val="00646188"/>
    <w:rsid w:val="00646C22"/>
    <w:rsid w:val="00646E8A"/>
    <w:rsid w:val="00647130"/>
    <w:rsid w:val="006471DD"/>
    <w:rsid w:val="0064747B"/>
    <w:rsid w:val="00647740"/>
    <w:rsid w:val="00647752"/>
    <w:rsid w:val="00647E8C"/>
    <w:rsid w:val="006511A8"/>
    <w:rsid w:val="006519C9"/>
    <w:rsid w:val="00651AAD"/>
    <w:rsid w:val="00651BF2"/>
    <w:rsid w:val="00651BFE"/>
    <w:rsid w:val="00651CDF"/>
    <w:rsid w:val="00652642"/>
    <w:rsid w:val="00652807"/>
    <w:rsid w:val="00652BE7"/>
    <w:rsid w:val="006530D6"/>
    <w:rsid w:val="00653FF8"/>
    <w:rsid w:val="00654B44"/>
    <w:rsid w:val="00654D24"/>
    <w:rsid w:val="00654F1F"/>
    <w:rsid w:val="006565B7"/>
    <w:rsid w:val="00656967"/>
    <w:rsid w:val="00656C21"/>
    <w:rsid w:val="00657424"/>
    <w:rsid w:val="00657EE4"/>
    <w:rsid w:val="006605E5"/>
    <w:rsid w:val="0066084E"/>
    <w:rsid w:val="00660888"/>
    <w:rsid w:val="00660D1A"/>
    <w:rsid w:val="00660DB9"/>
    <w:rsid w:val="006610F5"/>
    <w:rsid w:val="00661365"/>
    <w:rsid w:val="00662B54"/>
    <w:rsid w:val="00663097"/>
    <w:rsid w:val="00663190"/>
    <w:rsid w:val="0066381B"/>
    <w:rsid w:val="00663AF9"/>
    <w:rsid w:val="006643E4"/>
    <w:rsid w:val="0066479F"/>
    <w:rsid w:val="00664A86"/>
    <w:rsid w:val="00664F6D"/>
    <w:rsid w:val="00665B11"/>
    <w:rsid w:val="0066665C"/>
    <w:rsid w:val="006666C3"/>
    <w:rsid w:val="00666C6E"/>
    <w:rsid w:val="00666CF6"/>
    <w:rsid w:val="00667268"/>
    <w:rsid w:val="0066750A"/>
    <w:rsid w:val="0066770A"/>
    <w:rsid w:val="00667812"/>
    <w:rsid w:val="00667815"/>
    <w:rsid w:val="006678AF"/>
    <w:rsid w:val="00667EB7"/>
    <w:rsid w:val="00670783"/>
    <w:rsid w:val="00670E92"/>
    <w:rsid w:val="00670EA2"/>
    <w:rsid w:val="00671004"/>
    <w:rsid w:val="00671890"/>
    <w:rsid w:val="006723B9"/>
    <w:rsid w:val="00672534"/>
    <w:rsid w:val="0067279F"/>
    <w:rsid w:val="00672BB2"/>
    <w:rsid w:val="00672D19"/>
    <w:rsid w:val="006730C2"/>
    <w:rsid w:val="006745FB"/>
    <w:rsid w:val="006747C4"/>
    <w:rsid w:val="00675053"/>
    <w:rsid w:val="0067528D"/>
    <w:rsid w:val="006756A1"/>
    <w:rsid w:val="00675858"/>
    <w:rsid w:val="0067586F"/>
    <w:rsid w:val="00675ADC"/>
    <w:rsid w:val="00675F38"/>
    <w:rsid w:val="0067616C"/>
    <w:rsid w:val="00676380"/>
    <w:rsid w:val="0067689E"/>
    <w:rsid w:val="00676BAF"/>
    <w:rsid w:val="00677171"/>
    <w:rsid w:val="00677533"/>
    <w:rsid w:val="00677EAC"/>
    <w:rsid w:val="0068046F"/>
    <w:rsid w:val="00680E7E"/>
    <w:rsid w:val="00681031"/>
    <w:rsid w:val="0068108B"/>
    <w:rsid w:val="006818E8"/>
    <w:rsid w:val="00682992"/>
    <w:rsid w:val="00682F0E"/>
    <w:rsid w:val="0068324C"/>
    <w:rsid w:val="00683BA5"/>
    <w:rsid w:val="006844DE"/>
    <w:rsid w:val="0068477F"/>
    <w:rsid w:val="00684A7A"/>
    <w:rsid w:val="00684BF8"/>
    <w:rsid w:val="00685793"/>
    <w:rsid w:val="00685861"/>
    <w:rsid w:val="0068599B"/>
    <w:rsid w:val="00686C70"/>
    <w:rsid w:val="006871A8"/>
    <w:rsid w:val="00687633"/>
    <w:rsid w:val="00687CC9"/>
    <w:rsid w:val="006909D6"/>
    <w:rsid w:val="00690E0C"/>
    <w:rsid w:val="00691533"/>
    <w:rsid w:val="00691D3A"/>
    <w:rsid w:val="006924FD"/>
    <w:rsid w:val="00692569"/>
    <w:rsid w:val="0069268B"/>
    <w:rsid w:val="006927FC"/>
    <w:rsid w:val="00692838"/>
    <w:rsid w:val="00692FC1"/>
    <w:rsid w:val="006931C8"/>
    <w:rsid w:val="00693661"/>
    <w:rsid w:val="006943A0"/>
    <w:rsid w:val="0069471C"/>
    <w:rsid w:val="00695601"/>
    <w:rsid w:val="00695A7E"/>
    <w:rsid w:val="00695B8F"/>
    <w:rsid w:val="0069621B"/>
    <w:rsid w:val="006969B4"/>
    <w:rsid w:val="00697014"/>
    <w:rsid w:val="006974C1"/>
    <w:rsid w:val="006979B5"/>
    <w:rsid w:val="006A0103"/>
    <w:rsid w:val="006A03CC"/>
    <w:rsid w:val="006A0D30"/>
    <w:rsid w:val="006A1575"/>
    <w:rsid w:val="006A17A2"/>
    <w:rsid w:val="006A1EA9"/>
    <w:rsid w:val="006A1FBA"/>
    <w:rsid w:val="006A2014"/>
    <w:rsid w:val="006A21BA"/>
    <w:rsid w:val="006A23CF"/>
    <w:rsid w:val="006A2CA6"/>
    <w:rsid w:val="006A2E33"/>
    <w:rsid w:val="006A3241"/>
    <w:rsid w:val="006A3250"/>
    <w:rsid w:val="006A38A2"/>
    <w:rsid w:val="006A391E"/>
    <w:rsid w:val="006A3D90"/>
    <w:rsid w:val="006A4315"/>
    <w:rsid w:val="006A4A9A"/>
    <w:rsid w:val="006A4E8A"/>
    <w:rsid w:val="006A4FCA"/>
    <w:rsid w:val="006A5542"/>
    <w:rsid w:val="006A5CAA"/>
    <w:rsid w:val="006A5EE7"/>
    <w:rsid w:val="006A60F4"/>
    <w:rsid w:val="006A6351"/>
    <w:rsid w:val="006A6707"/>
    <w:rsid w:val="006A6874"/>
    <w:rsid w:val="006A6A52"/>
    <w:rsid w:val="006A6BBC"/>
    <w:rsid w:val="006A6FF3"/>
    <w:rsid w:val="006A724A"/>
    <w:rsid w:val="006A7B0D"/>
    <w:rsid w:val="006A7B80"/>
    <w:rsid w:val="006A7ED3"/>
    <w:rsid w:val="006B0083"/>
    <w:rsid w:val="006B0338"/>
    <w:rsid w:val="006B06A9"/>
    <w:rsid w:val="006B0A90"/>
    <w:rsid w:val="006B0F5C"/>
    <w:rsid w:val="006B1263"/>
    <w:rsid w:val="006B18D5"/>
    <w:rsid w:val="006B206F"/>
    <w:rsid w:val="006B20A8"/>
    <w:rsid w:val="006B2542"/>
    <w:rsid w:val="006B27F2"/>
    <w:rsid w:val="006B29A1"/>
    <w:rsid w:val="006B38B5"/>
    <w:rsid w:val="006B3997"/>
    <w:rsid w:val="006B40A6"/>
    <w:rsid w:val="006B410C"/>
    <w:rsid w:val="006B4766"/>
    <w:rsid w:val="006B4C42"/>
    <w:rsid w:val="006B4C53"/>
    <w:rsid w:val="006B5137"/>
    <w:rsid w:val="006B5527"/>
    <w:rsid w:val="006B55B3"/>
    <w:rsid w:val="006B5FEE"/>
    <w:rsid w:val="006B6327"/>
    <w:rsid w:val="006B6BF4"/>
    <w:rsid w:val="006B7B54"/>
    <w:rsid w:val="006C0082"/>
    <w:rsid w:val="006C02E2"/>
    <w:rsid w:val="006C02E7"/>
    <w:rsid w:val="006C0AA6"/>
    <w:rsid w:val="006C0B2E"/>
    <w:rsid w:val="006C0B5C"/>
    <w:rsid w:val="006C0C3A"/>
    <w:rsid w:val="006C0E5F"/>
    <w:rsid w:val="006C0EA2"/>
    <w:rsid w:val="006C171B"/>
    <w:rsid w:val="006C1AEA"/>
    <w:rsid w:val="006C228D"/>
    <w:rsid w:val="006C2559"/>
    <w:rsid w:val="006C2662"/>
    <w:rsid w:val="006C2B9B"/>
    <w:rsid w:val="006C2BC5"/>
    <w:rsid w:val="006C30B3"/>
    <w:rsid w:val="006C32A0"/>
    <w:rsid w:val="006C3423"/>
    <w:rsid w:val="006C37D8"/>
    <w:rsid w:val="006C441A"/>
    <w:rsid w:val="006C47BC"/>
    <w:rsid w:val="006C4870"/>
    <w:rsid w:val="006C4960"/>
    <w:rsid w:val="006C4BE6"/>
    <w:rsid w:val="006C4D1A"/>
    <w:rsid w:val="006C4DB2"/>
    <w:rsid w:val="006C5107"/>
    <w:rsid w:val="006C54FB"/>
    <w:rsid w:val="006C5F20"/>
    <w:rsid w:val="006C6181"/>
    <w:rsid w:val="006C63FB"/>
    <w:rsid w:val="006C65CC"/>
    <w:rsid w:val="006C6963"/>
    <w:rsid w:val="006C6DB0"/>
    <w:rsid w:val="006C72DF"/>
    <w:rsid w:val="006C7BAD"/>
    <w:rsid w:val="006D0140"/>
    <w:rsid w:val="006D05EE"/>
    <w:rsid w:val="006D09AF"/>
    <w:rsid w:val="006D0CF7"/>
    <w:rsid w:val="006D0EF9"/>
    <w:rsid w:val="006D124D"/>
    <w:rsid w:val="006D17A7"/>
    <w:rsid w:val="006D20F0"/>
    <w:rsid w:val="006D2818"/>
    <w:rsid w:val="006D2968"/>
    <w:rsid w:val="006D30B6"/>
    <w:rsid w:val="006D326A"/>
    <w:rsid w:val="006D3F50"/>
    <w:rsid w:val="006D4AF6"/>
    <w:rsid w:val="006D4BDD"/>
    <w:rsid w:val="006D4F8A"/>
    <w:rsid w:val="006D504D"/>
    <w:rsid w:val="006D610D"/>
    <w:rsid w:val="006D66C4"/>
    <w:rsid w:val="006D69AD"/>
    <w:rsid w:val="006D6DA6"/>
    <w:rsid w:val="006D70C9"/>
    <w:rsid w:val="006D70DD"/>
    <w:rsid w:val="006D7232"/>
    <w:rsid w:val="006D73D4"/>
    <w:rsid w:val="006D7CCE"/>
    <w:rsid w:val="006E021F"/>
    <w:rsid w:val="006E03DA"/>
    <w:rsid w:val="006E04F7"/>
    <w:rsid w:val="006E0584"/>
    <w:rsid w:val="006E0CA6"/>
    <w:rsid w:val="006E135C"/>
    <w:rsid w:val="006E14BB"/>
    <w:rsid w:val="006E184C"/>
    <w:rsid w:val="006E193A"/>
    <w:rsid w:val="006E1F73"/>
    <w:rsid w:val="006E1FA2"/>
    <w:rsid w:val="006E2614"/>
    <w:rsid w:val="006E265E"/>
    <w:rsid w:val="006E2E39"/>
    <w:rsid w:val="006E3372"/>
    <w:rsid w:val="006E3747"/>
    <w:rsid w:val="006E39FF"/>
    <w:rsid w:val="006E3CA1"/>
    <w:rsid w:val="006E4A4C"/>
    <w:rsid w:val="006E4E94"/>
    <w:rsid w:val="006E5063"/>
    <w:rsid w:val="006E5402"/>
    <w:rsid w:val="006E59EF"/>
    <w:rsid w:val="006E59F4"/>
    <w:rsid w:val="006E5BCF"/>
    <w:rsid w:val="006E5DB6"/>
    <w:rsid w:val="006E6253"/>
    <w:rsid w:val="006E6260"/>
    <w:rsid w:val="006E62F0"/>
    <w:rsid w:val="006E6579"/>
    <w:rsid w:val="006E6AF6"/>
    <w:rsid w:val="006E7082"/>
    <w:rsid w:val="006E78A1"/>
    <w:rsid w:val="006E7C88"/>
    <w:rsid w:val="006E7FF2"/>
    <w:rsid w:val="006F0523"/>
    <w:rsid w:val="006F0549"/>
    <w:rsid w:val="006F063D"/>
    <w:rsid w:val="006F0CE6"/>
    <w:rsid w:val="006F0D76"/>
    <w:rsid w:val="006F0E77"/>
    <w:rsid w:val="006F0FD1"/>
    <w:rsid w:val="006F2058"/>
    <w:rsid w:val="006F2245"/>
    <w:rsid w:val="006F27F4"/>
    <w:rsid w:val="006F3465"/>
    <w:rsid w:val="006F359B"/>
    <w:rsid w:val="006F3D3F"/>
    <w:rsid w:val="006F421A"/>
    <w:rsid w:val="006F43F7"/>
    <w:rsid w:val="006F4ACF"/>
    <w:rsid w:val="006F4C96"/>
    <w:rsid w:val="006F5101"/>
    <w:rsid w:val="006F54D5"/>
    <w:rsid w:val="006F5CC6"/>
    <w:rsid w:val="006F60B4"/>
    <w:rsid w:val="006F61E5"/>
    <w:rsid w:val="006F6343"/>
    <w:rsid w:val="006F659F"/>
    <w:rsid w:val="006F6AE4"/>
    <w:rsid w:val="006F6C40"/>
    <w:rsid w:val="006F6E36"/>
    <w:rsid w:val="006F705E"/>
    <w:rsid w:val="006F7065"/>
    <w:rsid w:val="006F736E"/>
    <w:rsid w:val="006F767E"/>
    <w:rsid w:val="006F7783"/>
    <w:rsid w:val="006F7997"/>
    <w:rsid w:val="006F7D99"/>
    <w:rsid w:val="007005B1"/>
    <w:rsid w:val="007008A0"/>
    <w:rsid w:val="00700B84"/>
    <w:rsid w:val="00700C5B"/>
    <w:rsid w:val="00700D39"/>
    <w:rsid w:val="007010B2"/>
    <w:rsid w:val="007011A3"/>
    <w:rsid w:val="0070147A"/>
    <w:rsid w:val="007018D8"/>
    <w:rsid w:val="007026BD"/>
    <w:rsid w:val="007026ED"/>
    <w:rsid w:val="00703BB5"/>
    <w:rsid w:val="007041EB"/>
    <w:rsid w:val="007042D8"/>
    <w:rsid w:val="007045FA"/>
    <w:rsid w:val="0070464F"/>
    <w:rsid w:val="00705046"/>
    <w:rsid w:val="007060FF"/>
    <w:rsid w:val="00706865"/>
    <w:rsid w:val="00706918"/>
    <w:rsid w:val="00706DEB"/>
    <w:rsid w:val="00707212"/>
    <w:rsid w:val="00707454"/>
    <w:rsid w:val="007074AF"/>
    <w:rsid w:val="007074C0"/>
    <w:rsid w:val="007107E4"/>
    <w:rsid w:val="00710978"/>
    <w:rsid w:val="007109AD"/>
    <w:rsid w:val="00711020"/>
    <w:rsid w:val="00711054"/>
    <w:rsid w:val="00711AE5"/>
    <w:rsid w:val="00712052"/>
    <w:rsid w:val="00712678"/>
    <w:rsid w:val="007128C7"/>
    <w:rsid w:val="00712B6A"/>
    <w:rsid w:val="00712DE3"/>
    <w:rsid w:val="007136F2"/>
    <w:rsid w:val="00713F34"/>
    <w:rsid w:val="007140CC"/>
    <w:rsid w:val="00714173"/>
    <w:rsid w:val="007143E4"/>
    <w:rsid w:val="00714612"/>
    <w:rsid w:val="00714DB5"/>
    <w:rsid w:val="0071503B"/>
    <w:rsid w:val="00715389"/>
    <w:rsid w:val="00716286"/>
    <w:rsid w:val="0071684B"/>
    <w:rsid w:val="0071698D"/>
    <w:rsid w:val="00716A58"/>
    <w:rsid w:val="00716B65"/>
    <w:rsid w:val="00716E12"/>
    <w:rsid w:val="00716F7F"/>
    <w:rsid w:val="007176CB"/>
    <w:rsid w:val="00717A61"/>
    <w:rsid w:val="00717D11"/>
    <w:rsid w:val="00720028"/>
    <w:rsid w:val="00720640"/>
    <w:rsid w:val="007209E1"/>
    <w:rsid w:val="00720A72"/>
    <w:rsid w:val="00720B26"/>
    <w:rsid w:val="00720CED"/>
    <w:rsid w:val="00720EE6"/>
    <w:rsid w:val="0072133A"/>
    <w:rsid w:val="00721BB3"/>
    <w:rsid w:val="00721BCE"/>
    <w:rsid w:val="00721E43"/>
    <w:rsid w:val="007220A4"/>
    <w:rsid w:val="007222EC"/>
    <w:rsid w:val="007222F8"/>
    <w:rsid w:val="007223F6"/>
    <w:rsid w:val="007227EB"/>
    <w:rsid w:val="00722AF6"/>
    <w:rsid w:val="00722DAC"/>
    <w:rsid w:val="00722FA2"/>
    <w:rsid w:val="00723266"/>
    <w:rsid w:val="00723301"/>
    <w:rsid w:val="007234E4"/>
    <w:rsid w:val="00723FEF"/>
    <w:rsid w:val="0072409F"/>
    <w:rsid w:val="007241C1"/>
    <w:rsid w:val="007242DE"/>
    <w:rsid w:val="0072456F"/>
    <w:rsid w:val="00724926"/>
    <w:rsid w:val="007249D5"/>
    <w:rsid w:val="00724F4E"/>
    <w:rsid w:val="00725165"/>
    <w:rsid w:val="007258D8"/>
    <w:rsid w:val="0072591B"/>
    <w:rsid w:val="00725B37"/>
    <w:rsid w:val="00725B8A"/>
    <w:rsid w:val="00725E93"/>
    <w:rsid w:val="00726045"/>
    <w:rsid w:val="00726739"/>
    <w:rsid w:val="0072681F"/>
    <w:rsid w:val="00726CC4"/>
    <w:rsid w:val="00726DA2"/>
    <w:rsid w:val="007270AA"/>
    <w:rsid w:val="007271BB"/>
    <w:rsid w:val="0072749A"/>
    <w:rsid w:val="00727E66"/>
    <w:rsid w:val="0072E8D4"/>
    <w:rsid w:val="00730C07"/>
    <w:rsid w:val="00730E22"/>
    <w:rsid w:val="00730FBB"/>
    <w:rsid w:val="00731B72"/>
    <w:rsid w:val="0073221D"/>
    <w:rsid w:val="00732322"/>
    <w:rsid w:val="00732551"/>
    <w:rsid w:val="0073267D"/>
    <w:rsid w:val="00732A09"/>
    <w:rsid w:val="007332B6"/>
    <w:rsid w:val="007332C4"/>
    <w:rsid w:val="007334EE"/>
    <w:rsid w:val="00733612"/>
    <w:rsid w:val="00733D92"/>
    <w:rsid w:val="007341B1"/>
    <w:rsid w:val="007344E2"/>
    <w:rsid w:val="00735297"/>
    <w:rsid w:val="007353DA"/>
    <w:rsid w:val="00735C34"/>
    <w:rsid w:val="00735EAA"/>
    <w:rsid w:val="0073680F"/>
    <w:rsid w:val="0073753F"/>
    <w:rsid w:val="00737E8D"/>
    <w:rsid w:val="00740364"/>
    <w:rsid w:val="00741952"/>
    <w:rsid w:val="00741B59"/>
    <w:rsid w:val="00741B83"/>
    <w:rsid w:val="00741C82"/>
    <w:rsid w:val="00741CDA"/>
    <w:rsid w:val="00741DE3"/>
    <w:rsid w:val="00741FAB"/>
    <w:rsid w:val="00742452"/>
    <w:rsid w:val="007424D1"/>
    <w:rsid w:val="007428D7"/>
    <w:rsid w:val="0074336F"/>
    <w:rsid w:val="0074337A"/>
    <w:rsid w:val="0074337D"/>
    <w:rsid w:val="0074377E"/>
    <w:rsid w:val="00743CD5"/>
    <w:rsid w:val="007445EC"/>
    <w:rsid w:val="00744C0C"/>
    <w:rsid w:val="0074541E"/>
    <w:rsid w:val="00745466"/>
    <w:rsid w:val="0074552C"/>
    <w:rsid w:val="00745655"/>
    <w:rsid w:val="0074589E"/>
    <w:rsid w:val="00745B0B"/>
    <w:rsid w:val="007462DD"/>
    <w:rsid w:val="00746696"/>
    <w:rsid w:val="00746934"/>
    <w:rsid w:val="00746FC0"/>
    <w:rsid w:val="00747D8E"/>
    <w:rsid w:val="00747EBC"/>
    <w:rsid w:val="00750759"/>
    <w:rsid w:val="00751195"/>
    <w:rsid w:val="00751772"/>
    <w:rsid w:val="00752734"/>
    <w:rsid w:val="00752EA3"/>
    <w:rsid w:val="007533E6"/>
    <w:rsid w:val="00753484"/>
    <w:rsid w:val="007535B7"/>
    <w:rsid w:val="0075366C"/>
    <w:rsid w:val="00753857"/>
    <w:rsid w:val="00753AFE"/>
    <w:rsid w:val="0075444D"/>
    <w:rsid w:val="00754778"/>
    <w:rsid w:val="007549DA"/>
    <w:rsid w:val="00754BE6"/>
    <w:rsid w:val="00754ECD"/>
    <w:rsid w:val="00755442"/>
    <w:rsid w:val="007559CE"/>
    <w:rsid w:val="00755AFB"/>
    <w:rsid w:val="00755C31"/>
    <w:rsid w:val="00755D5C"/>
    <w:rsid w:val="00756B48"/>
    <w:rsid w:val="00756D54"/>
    <w:rsid w:val="0075704F"/>
    <w:rsid w:val="00757344"/>
    <w:rsid w:val="007600C2"/>
    <w:rsid w:val="007600CC"/>
    <w:rsid w:val="007602AF"/>
    <w:rsid w:val="00760BB5"/>
    <w:rsid w:val="00761362"/>
    <w:rsid w:val="00761612"/>
    <w:rsid w:val="0076211F"/>
    <w:rsid w:val="007628B8"/>
    <w:rsid w:val="0076319D"/>
    <w:rsid w:val="0076336C"/>
    <w:rsid w:val="00763A06"/>
    <w:rsid w:val="007644CD"/>
    <w:rsid w:val="0076452C"/>
    <w:rsid w:val="007657AD"/>
    <w:rsid w:val="00766214"/>
    <w:rsid w:val="007664FB"/>
    <w:rsid w:val="007668E4"/>
    <w:rsid w:val="00766A2D"/>
    <w:rsid w:val="007674A6"/>
    <w:rsid w:val="00770315"/>
    <w:rsid w:val="007703C0"/>
    <w:rsid w:val="0077076F"/>
    <w:rsid w:val="007709CD"/>
    <w:rsid w:val="00770A82"/>
    <w:rsid w:val="007710DF"/>
    <w:rsid w:val="00771141"/>
    <w:rsid w:val="00771236"/>
    <w:rsid w:val="007724B2"/>
    <w:rsid w:val="00772FF7"/>
    <w:rsid w:val="00773127"/>
    <w:rsid w:val="00773A2A"/>
    <w:rsid w:val="007741C5"/>
    <w:rsid w:val="00774653"/>
    <w:rsid w:val="00774781"/>
    <w:rsid w:val="00774A3D"/>
    <w:rsid w:val="00774EB1"/>
    <w:rsid w:val="00774F0A"/>
    <w:rsid w:val="00775791"/>
    <w:rsid w:val="00775D6B"/>
    <w:rsid w:val="00776359"/>
    <w:rsid w:val="00777536"/>
    <w:rsid w:val="007776AD"/>
    <w:rsid w:val="007801C4"/>
    <w:rsid w:val="00780327"/>
    <w:rsid w:val="00780ADC"/>
    <w:rsid w:val="00780EEE"/>
    <w:rsid w:val="0078100F"/>
    <w:rsid w:val="007818C1"/>
    <w:rsid w:val="00781CBF"/>
    <w:rsid w:val="00781EF6"/>
    <w:rsid w:val="007828C3"/>
    <w:rsid w:val="00782999"/>
    <w:rsid w:val="0078344C"/>
    <w:rsid w:val="007834A6"/>
    <w:rsid w:val="007836CE"/>
    <w:rsid w:val="00784814"/>
    <w:rsid w:val="00785048"/>
    <w:rsid w:val="00785100"/>
    <w:rsid w:val="00785CC1"/>
    <w:rsid w:val="00785FBE"/>
    <w:rsid w:val="007861AA"/>
    <w:rsid w:val="00786678"/>
    <w:rsid w:val="00786E78"/>
    <w:rsid w:val="0078766D"/>
    <w:rsid w:val="007876A2"/>
    <w:rsid w:val="007878E5"/>
    <w:rsid w:val="00787D16"/>
    <w:rsid w:val="0079009F"/>
    <w:rsid w:val="0079047E"/>
    <w:rsid w:val="0079058E"/>
    <w:rsid w:val="00790624"/>
    <w:rsid w:val="0079153C"/>
    <w:rsid w:val="0079169A"/>
    <w:rsid w:val="0079212B"/>
    <w:rsid w:val="00792EB3"/>
    <w:rsid w:val="0079365D"/>
    <w:rsid w:val="00793F55"/>
    <w:rsid w:val="007947D0"/>
    <w:rsid w:val="00794AA0"/>
    <w:rsid w:val="00794BBA"/>
    <w:rsid w:val="00794CD8"/>
    <w:rsid w:val="00794DBC"/>
    <w:rsid w:val="00795B4E"/>
    <w:rsid w:val="00795E65"/>
    <w:rsid w:val="00796014"/>
    <w:rsid w:val="00796632"/>
    <w:rsid w:val="00796C0E"/>
    <w:rsid w:val="00796C1B"/>
    <w:rsid w:val="00797386"/>
    <w:rsid w:val="007A0C85"/>
    <w:rsid w:val="007A10ED"/>
    <w:rsid w:val="007A154C"/>
    <w:rsid w:val="007A1AF9"/>
    <w:rsid w:val="007A1C24"/>
    <w:rsid w:val="007A2A1F"/>
    <w:rsid w:val="007A2A7C"/>
    <w:rsid w:val="007A2B3C"/>
    <w:rsid w:val="007A2CBF"/>
    <w:rsid w:val="007A2DA3"/>
    <w:rsid w:val="007A2DA6"/>
    <w:rsid w:val="007A3D02"/>
    <w:rsid w:val="007A3DFA"/>
    <w:rsid w:val="007A49BC"/>
    <w:rsid w:val="007A4E64"/>
    <w:rsid w:val="007A5362"/>
    <w:rsid w:val="007A543F"/>
    <w:rsid w:val="007A55E9"/>
    <w:rsid w:val="007A5DDA"/>
    <w:rsid w:val="007A6272"/>
    <w:rsid w:val="007A62FE"/>
    <w:rsid w:val="007A6E80"/>
    <w:rsid w:val="007A7648"/>
    <w:rsid w:val="007B0F61"/>
    <w:rsid w:val="007B1136"/>
    <w:rsid w:val="007B1454"/>
    <w:rsid w:val="007B1A45"/>
    <w:rsid w:val="007B2618"/>
    <w:rsid w:val="007B2BBF"/>
    <w:rsid w:val="007B2F61"/>
    <w:rsid w:val="007B31C5"/>
    <w:rsid w:val="007B3838"/>
    <w:rsid w:val="007B3987"/>
    <w:rsid w:val="007B3DDE"/>
    <w:rsid w:val="007B48FF"/>
    <w:rsid w:val="007B4E78"/>
    <w:rsid w:val="007B5079"/>
    <w:rsid w:val="007B51A8"/>
    <w:rsid w:val="007B5CF7"/>
    <w:rsid w:val="007B5CF8"/>
    <w:rsid w:val="007B691A"/>
    <w:rsid w:val="007B6977"/>
    <w:rsid w:val="007B77BD"/>
    <w:rsid w:val="007B7B20"/>
    <w:rsid w:val="007B7B39"/>
    <w:rsid w:val="007B7DC1"/>
    <w:rsid w:val="007C0489"/>
    <w:rsid w:val="007C0FB4"/>
    <w:rsid w:val="007C10BD"/>
    <w:rsid w:val="007C15F2"/>
    <w:rsid w:val="007C1656"/>
    <w:rsid w:val="007C1F91"/>
    <w:rsid w:val="007C24FC"/>
    <w:rsid w:val="007C255C"/>
    <w:rsid w:val="007C2988"/>
    <w:rsid w:val="007C2FB6"/>
    <w:rsid w:val="007C3827"/>
    <w:rsid w:val="007C3D8F"/>
    <w:rsid w:val="007C3DB1"/>
    <w:rsid w:val="007C3F5A"/>
    <w:rsid w:val="007C41F3"/>
    <w:rsid w:val="007C4F21"/>
    <w:rsid w:val="007C52DD"/>
    <w:rsid w:val="007C5985"/>
    <w:rsid w:val="007C5992"/>
    <w:rsid w:val="007C5CE7"/>
    <w:rsid w:val="007C673C"/>
    <w:rsid w:val="007C6BAC"/>
    <w:rsid w:val="007C70F7"/>
    <w:rsid w:val="007C748D"/>
    <w:rsid w:val="007D012E"/>
    <w:rsid w:val="007D071D"/>
    <w:rsid w:val="007D0738"/>
    <w:rsid w:val="007D0A34"/>
    <w:rsid w:val="007D11EF"/>
    <w:rsid w:val="007D1382"/>
    <w:rsid w:val="007D17DB"/>
    <w:rsid w:val="007D18A3"/>
    <w:rsid w:val="007D1989"/>
    <w:rsid w:val="007D1C0E"/>
    <w:rsid w:val="007D1FC4"/>
    <w:rsid w:val="007D2016"/>
    <w:rsid w:val="007D26D3"/>
    <w:rsid w:val="007D2E7F"/>
    <w:rsid w:val="007D2EC2"/>
    <w:rsid w:val="007D352E"/>
    <w:rsid w:val="007D3810"/>
    <w:rsid w:val="007D3949"/>
    <w:rsid w:val="007D403A"/>
    <w:rsid w:val="007D437F"/>
    <w:rsid w:val="007D483C"/>
    <w:rsid w:val="007D5299"/>
    <w:rsid w:val="007D554C"/>
    <w:rsid w:val="007D5B3D"/>
    <w:rsid w:val="007D5CA9"/>
    <w:rsid w:val="007D5CBC"/>
    <w:rsid w:val="007D5FF1"/>
    <w:rsid w:val="007D6447"/>
    <w:rsid w:val="007D66D0"/>
    <w:rsid w:val="007D6B29"/>
    <w:rsid w:val="007D6C71"/>
    <w:rsid w:val="007D7210"/>
    <w:rsid w:val="007E0113"/>
    <w:rsid w:val="007E07CF"/>
    <w:rsid w:val="007E1B74"/>
    <w:rsid w:val="007E1CAC"/>
    <w:rsid w:val="007E20F1"/>
    <w:rsid w:val="007E26AA"/>
    <w:rsid w:val="007E3718"/>
    <w:rsid w:val="007E3A05"/>
    <w:rsid w:val="007E3D0F"/>
    <w:rsid w:val="007E3D79"/>
    <w:rsid w:val="007E414F"/>
    <w:rsid w:val="007E42E0"/>
    <w:rsid w:val="007E46B4"/>
    <w:rsid w:val="007E4D9C"/>
    <w:rsid w:val="007E55F5"/>
    <w:rsid w:val="007E55F9"/>
    <w:rsid w:val="007E5AF8"/>
    <w:rsid w:val="007E5F5B"/>
    <w:rsid w:val="007E6A61"/>
    <w:rsid w:val="007E6BB9"/>
    <w:rsid w:val="007E6D66"/>
    <w:rsid w:val="007E6E23"/>
    <w:rsid w:val="007E7161"/>
    <w:rsid w:val="007E7A6B"/>
    <w:rsid w:val="007F0144"/>
    <w:rsid w:val="007F0C46"/>
    <w:rsid w:val="007F0EFA"/>
    <w:rsid w:val="007F1440"/>
    <w:rsid w:val="007F1C69"/>
    <w:rsid w:val="007F2105"/>
    <w:rsid w:val="007F24F9"/>
    <w:rsid w:val="007F2773"/>
    <w:rsid w:val="007F2D93"/>
    <w:rsid w:val="007F32F0"/>
    <w:rsid w:val="007F3853"/>
    <w:rsid w:val="007F49DB"/>
    <w:rsid w:val="007F4F9D"/>
    <w:rsid w:val="007F54CB"/>
    <w:rsid w:val="007F5598"/>
    <w:rsid w:val="007F5773"/>
    <w:rsid w:val="007F57B2"/>
    <w:rsid w:val="007F5C49"/>
    <w:rsid w:val="007F658B"/>
    <w:rsid w:val="007F6A14"/>
    <w:rsid w:val="007F759C"/>
    <w:rsid w:val="007F77A3"/>
    <w:rsid w:val="007F7BF0"/>
    <w:rsid w:val="008001C9"/>
    <w:rsid w:val="00801094"/>
    <w:rsid w:val="00801451"/>
    <w:rsid w:val="0080159A"/>
    <w:rsid w:val="00801DB8"/>
    <w:rsid w:val="0080289A"/>
    <w:rsid w:val="0080399D"/>
    <w:rsid w:val="00803B50"/>
    <w:rsid w:val="00803B68"/>
    <w:rsid w:val="00803C09"/>
    <w:rsid w:val="00804103"/>
    <w:rsid w:val="00804BA7"/>
    <w:rsid w:val="008057F7"/>
    <w:rsid w:val="00805A0C"/>
    <w:rsid w:val="008061EF"/>
    <w:rsid w:val="00806B59"/>
    <w:rsid w:val="008073B0"/>
    <w:rsid w:val="00807CAA"/>
    <w:rsid w:val="00807D3C"/>
    <w:rsid w:val="008100A0"/>
    <w:rsid w:val="008102DC"/>
    <w:rsid w:val="008109A3"/>
    <w:rsid w:val="00810CDF"/>
    <w:rsid w:val="00811DED"/>
    <w:rsid w:val="008123C9"/>
    <w:rsid w:val="00812AB8"/>
    <w:rsid w:val="00812AF1"/>
    <w:rsid w:val="0081335A"/>
    <w:rsid w:val="00813720"/>
    <w:rsid w:val="00813952"/>
    <w:rsid w:val="00813A7C"/>
    <w:rsid w:val="00813C6A"/>
    <w:rsid w:val="0081469E"/>
    <w:rsid w:val="00814782"/>
    <w:rsid w:val="0081489F"/>
    <w:rsid w:val="00814B6A"/>
    <w:rsid w:val="00815466"/>
    <w:rsid w:val="00815B8F"/>
    <w:rsid w:val="00815DB7"/>
    <w:rsid w:val="0081666E"/>
    <w:rsid w:val="0081683D"/>
    <w:rsid w:val="00816960"/>
    <w:rsid w:val="00816CBA"/>
    <w:rsid w:val="00816CD2"/>
    <w:rsid w:val="008173D3"/>
    <w:rsid w:val="0081750E"/>
    <w:rsid w:val="008175E8"/>
    <w:rsid w:val="00817B7F"/>
    <w:rsid w:val="008201ED"/>
    <w:rsid w:val="00820348"/>
    <w:rsid w:val="008204CF"/>
    <w:rsid w:val="00821294"/>
    <w:rsid w:val="008218B0"/>
    <w:rsid w:val="00821976"/>
    <w:rsid w:val="00822040"/>
    <w:rsid w:val="008220C5"/>
    <w:rsid w:val="008221D4"/>
    <w:rsid w:val="008225B8"/>
    <w:rsid w:val="00822BAB"/>
    <w:rsid w:val="00822EEF"/>
    <w:rsid w:val="00822F36"/>
    <w:rsid w:val="008230AC"/>
    <w:rsid w:val="00823A96"/>
    <w:rsid w:val="00823D77"/>
    <w:rsid w:val="0082449E"/>
    <w:rsid w:val="008246B7"/>
    <w:rsid w:val="00824AD9"/>
    <w:rsid w:val="00824BAF"/>
    <w:rsid w:val="00824CB4"/>
    <w:rsid w:val="00824E41"/>
    <w:rsid w:val="008252F3"/>
    <w:rsid w:val="008255EF"/>
    <w:rsid w:val="008258AA"/>
    <w:rsid w:val="0082590B"/>
    <w:rsid w:val="00825F2C"/>
    <w:rsid w:val="00826144"/>
    <w:rsid w:val="008264E0"/>
    <w:rsid w:val="008267A1"/>
    <w:rsid w:val="008268B6"/>
    <w:rsid w:val="0082698C"/>
    <w:rsid w:val="00826BC7"/>
    <w:rsid w:val="00826D84"/>
    <w:rsid w:val="0082758F"/>
    <w:rsid w:val="00827A00"/>
    <w:rsid w:val="00827B12"/>
    <w:rsid w:val="00827E30"/>
    <w:rsid w:val="008302A6"/>
    <w:rsid w:val="008306C8"/>
    <w:rsid w:val="00830ADC"/>
    <w:rsid w:val="00830E8A"/>
    <w:rsid w:val="0083124F"/>
    <w:rsid w:val="0083167F"/>
    <w:rsid w:val="008319CA"/>
    <w:rsid w:val="00832101"/>
    <w:rsid w:val="00832545"/>
    <w:rsid w:val="00832634"/>
    <w:rsid w:val="00832D72"/>
    <w:rsid w:val="00833330"/>
    <w:rsid w:val="008333C2"/>
    <w:rsid w:val="008334F2"/>
    <w:rsid w:val="00833661"/>
    <w:rsid w:val="00833676"/>
    <w:rsid w:val="00833D58"/>
    <w:rsid w:val="00833F72"/>
    <w:rsid w:val="00833FD4"/>
    <w:rsid w:val="00834B13"/>
    <w:rsid w:val="00834B71"/>
    <w:rsid w:val="0083566A"/>
    <w:rsid w:val="00835749"/>
    <w:rsid w:val="008357C7"/>
    <w:rsid w:val="0083598B"/>
    <w:rsid w:val="00835CDD"/>
    <w:rsid w:val="00836BAD"/>
    <w:rsid w:val="00836E00"/>
    <w:rsid w:val="0083785B"/>
    <w:rsid w:val="0084031E"/>
    <w:rsid w:val="00840615"/>
    <w:rsid w:val="00840823"/>
    <w:rsid w:val="008409CD"/>
    <w:rsid w:val="0084174C"/>
    <w:rsid w:val="00841B80"/>
    <w:rsid w:val="008423EA"/>
    <w:rsid w:val="00842420"/>
    <w:rsid w:val="00842AA5"/>
    <w:rsid w:val="00842AAA"/>
    <w:rsid w:val="0084390D"/>
    <w:rsid w:val="00843A99"/>
    <w:rsid w:val="00843CC2"/>
    <w:rsid w:val="0084459D"/>
    <w:rsid w:val="008448A0"/>
    <w:rsid w:val="00844B5C"/>
    <w:rsid w:val="00844F25"/>
    <w:rsid w:val="008453DD"/>
    <w:rsid w:val="00845BB8"/>
    <w:rsid w:val="008461BC"/>
    <w:rsid w:val="008462E8"/>
    <w:rsid w:val="00846514"/>
    <w:rsid w:val="00846F83"/>
    <w:rsid w:val="00847A20"/>
    <w:rsid w:val="00850036"/>
    <w:rsid w:val="00850484"/>
    <w:rsid w:val="00850858"/>
    <w:rsid w:val="00851222"/>
    <w:rsid w:val="00851FA3"/>
    <w:rsid w:val="00852249"/>
    <w:rsid w:val="00852288"/>
    <w:rsid w:val="0085287F"/>
    <w:rsid w:val="0085295C"/>
    <w:rsid w:val="00852C0A"/>
    <w:rsid w:val="00852C36"/>
    <w:rsid w:val="0085404C"/>
    <w:rsid w:val="008546EB"/>
    <w:rsid w:val="008548F5"/>
    <w:rsid w:val="00854950"/>
    <w:rsid w:val="00854C91"/>
    <w:rsid w:val="008559CA"/>
    <w:rsid w:val="00855C65"/>
    <w:rsid w:val="0085602A"/>
    <w:rsid w:val="00856591"/>
    <w:rsid w:val="00856BE0"/>
    <w:rsid w:val="00856EB0"/>
    <w:rsid w:val="00856F61"/>
    <w:rsid w:val="0085737D"/>
    <w:rsid w:val="00857723"/>
    <w:rsid w:val="00857B8C"/>
    <w:rsid w:val="00857C5F"/>
    <w:rsid w:val="00857F5C"/>
    <w:rsid w:val="00860519"/>
    <w:rsid w:val="008606D5"/>
    <w:rsid w:val="00861DFC"/>
    <w:rsid w:val="008620A6"/>
    <w:rsid w:val="0086224C"/>
    <w:rsid w:val="008625FB"/>
    <w:rsid w:val="008628B2"/>
    <w:rsid w:val="00862C0D"/>
    <w:rsid w:val="00862DBF"/>
    <w:rsid w:val="00862FC5"/>
    <w:rsid w:val="008638D0"/>
    <w:rsid w:val="008639D1"/>
    <w:rsid w:val="00863D9B"/>
    <w:rsid w:val="00864589"/>
    <w:rsid w:val="008649CD"/>
    <w:rsid w:val="00864A5E"/>
    <w:rsid w:val="00864E9F"/>
    <w:rsid w:val="0086501A"/>
    <w:rsid w:val="008654E6"/>
    <w:rsid w:val="00865D32"/>
    <w:rsid w:val="00865F83"/>
    <w:rsid w:val="0086705B"/>
    <w:rsid w:val="0086707D"/>
    <w:rsid w:val="00867308"/>
    <w:rsid w:val="00870F0F"/>
    <w:rsid w:val="008714B8"/>
    <w:rsid w:val="00871C5F"/>
    <w:rsid w:val="0087202F"/>
    <w:rsid w:val="0087209C"/>
    <w:rsid w:val="0087218E"/>
    <w:rsid w:val="008722F8"/>
    <w:rsid w:val="0087330E"/>
    <w:rsid w:val="00873523"/>
    <w:rsid w:val="00873A85"/>
    <w:rsid w:val="0087414B"/>
    <w:rsid w:val="00874DA4"/>
    <w:rsid w:val="00874E26"/>
    <w:rsid w:val="0087567D"/>
    <w:rsid w:val="00875E3A"/>
    <w:rsid w:val="0087619E"/>
    <w:rsid w:val="00876A0E"/>
    <w:rsid w:val="00876F90"/>
    <w:rsid w:val="00877527"/>
    <w:rsid w:val="00877573"/>
    <w:rsid w:val="008775CE"/>
    <w:rsid w:val="008776D6"/>
    <w:rsid w:val="00880649"/>
    <w:rsid w:val="0088075C"/>
    <w:rsid w:val="0088079F"/>
    <w:rsid w:val="00880AA2"/>
    <w:rsid w:val="00880C66"/>
    <w:rsid w:val="00880E45"/>
    <w:rsid w:val="00881100"/>
    <w:rsid w:val="00882B81"/>
    <w:rsid w:val="00883CEC"/>
    <w:rsid w:val="0088438D"/>
    <w:rsid w:val="00884405"/>
    <w:rsid w:val="00884A7F"/>
    <w:rsid w:val="008852FC"/>
    <w:rsid w:val="008856CA"/>
    <w:rsid w:val="00885A9F"/>
    <w:rsid w:val="008867D4"/>
    <w:rsid w:val="00886BC5"/>
    <w:rsid w:val="008879AC"/>
    <w:rsid w:val="00887F70"/>
    <w:rsid w:val="00887FE8"/>
    <w:rsid w:val="0089030F"/>
    <w:rsid w:val="00890D65"/>
    <w:rsid w:val="00891074"/>
    <w:rsid w:val="00891BD5"/>
    <w:rsid w:val="00891C9E"/>
    <w:rsid w:val="008920BB"/>
    <w:rsid w:val="00892423"/>
    <w:rsid w:val="00892BBE"/>
    <w:rsid w:val="00892F51"/>
    <w:rsid w:val="008932C5"/>
    <w:rsid w:val="008936E3"/>
    <w:rsid w:val="00893916"/>
    <w:rsid w:val="00893AE4"/>
    <w:rsid w:val="0089423A"/>
    <w:rsid w:val="00894AFA"/>
    <w:rsid w:val="00894EBA"/>
    <w:rsid w:val="00895085"/>
    <w:rsid w:val="00895558"/>
    <w:rsid w:val="008958BF"/>
    <w:rsid w:val="00895C5D"/>
    <w:rsid w:val="008960F8"/>
    <w:rsid w:val="00896114"/>
    <w:rsid w:val="0089626E"/>
    <w:rsid w:val="00896BFE"/>
    <w:rsid w:val="00897405"/>
    <w:rsid w:val="00897852"/>
    <w:rsid w:val="00897EE6"/>
    <w:rsid w:val="008A0545"/>
    <w:rsid w:val="008A06DC"/>
    <w:rsid w:val="008A0E2D"/>
    <w:rsid w:val="008A13E8"/>
    <w:rsid w:val="008A155C"/>
    <w:rsid w:val="008A16C3"/>
    <w:rsid w:val="008A1BA1"/>
    <w:rsid w:val="008A1C47"/>
    <w:rsid w:val="008A2002"/>
    <w:rsid w:val="008A233E"/>
    <w:rsid w:val="008A23D1"/>
    <w:rsid w:val="008A29C8"/>
    <w:rsid w:val="008A429F"/>
    <w:rsid w:val="008A42A1"/>
    <w:rsid w:val="008A488A"/>
    <w:rsid w:val="008A4AB2"/>
    <w:rsid w:val="008A5355"/>
    <w:rsid w:val="008A54F5"/>
    <w:rsid w:val="008A59DC"/>
    <w:rsid w:val="008A5C69"/>
    <w:rsid w:val="008A5F4E"/>
    <w:rsid w:val="008A6079"/>
    <w:rsid w:val="008A6309"/>
    <w:rsid w:val="008A630E"/>
    <w:rsid w:val="008A660B"/>
    <w:rsid w:val="008A670F"/>
    <w:rsid w:val="008A6F3D"/>
    <w:rsid w:val="008A7138"/>
    <w:rsid w:val="008A7387"/>
    <w:rsid w:val="008A7A13"/>
    <w:rsid w:val="008A7ACB"/>
    <w:rsid w:val="008A7B53"/>
    <w:rsid w:val="008A7CDD"/>
    <w:rsid w:val="008B04A9"/>
    <w:rsid w:val="008B05F1"/>
    <w:rsid w:val="008B07D3"/>
    <w:rsid w:val="008B0E26"/>
    <w:rsid w:val="008B0F0B"/>
    <w:rsid w:val="008B1340"/>
    <w:rsid w:val="008B211B"/>
    <w:rsid w:val="008B23BD"/>
    <w:rsid w:val="008B255C"/>
    <w:rsid w:val="008B28C5"/>
    <w:rsid w:val="008B2CD0"/>
    <w:rsid w:val="008B3BEA"/>
    <w:rsid w:val="008B3EDC"/>
    <w:rsid w:val="008B3FCD"/>
    <w:rsid w:val="008B4765"/>
    <w:rsid w:val="008B4B31"/>
    <w:rsid w:val="008B4BB6"/>
    <w:rsid w:val="008B4D7E"/>
    <w:rsid w:val="008B50AF"/>
    <w:rsid w:val="008B570C"/>
    <w:rsid w:val="008B5D7A"/>
    <w:rsid w:val="008B6349"/>
    <w:rsid w:val="008B6BDC"/>
    <w:rsid w:val="008B70FC"/>
    <w:rsid w:val="008B7D11"/>
    <w:rsid w:val="008C033E"/>
    <w:rsid w:val="008C06B9"/>
    <w:rsid w:val="008C0867"/>
    <w:rsid w:val="008C0B66"/>
    <w:rsid w:val="008C1185"/>
    <w:rsid w:val="008C1613"/>
    <w:rsid w:val="008C178E"/>
    <w:rsid w:val="008C1A31"/>
    <w:rsid w:val="008C215D"/>
    <w:rsid w:val="008C2BD0"/>
    <w:rsid w:val="008C2DC8"/>
    <w:rsid w:val="008C3088"/>
    <w:rsid w:val="008C3816"/>
    <w:rsid w:val="008C4571"/>
    <w:rsid w:val="008C45CF"/>
    <w:rsid w:val="008C46B6"/>
    <w:rsid w:val="008C4943"/>
    <w:rsid w:val="008C4B20"/>
    <w:rsid w:val="008C514F"/>
    <w:rsid w:val="008C5160"/>
    <w:rsid w:val="008C535F"/>
    <w:rsid w:val="008C56E0"/>
    <w:rsid w:val="008C62E1"/>
    <w:rsid w:val="008C6AC2"/>
    <w:rsid w:val="008C6ED2"/>
    <w:rsid w:val="008C71FB"/>
    <w:rsid w:val="008C73AB"/>
    <w:rsid w:val="008C73DD"/>
    <w:rsid w:val="008C77B1"/>
    <w:rsid w:val="008D0940"/>
    <w:rsid w:val="008D1D37"/>
    <w:rsid w:val="008D1FA9"/>
    <w:rsid w:val="008D24D9"/>
    <w:rsid w:val="008D2DFA"/>
    <w:rsid w:val="008D339E"/>
    <w:rsid w:val="008D35DE"/>
    <w:rsid w:val="008D3D12"/>
    <w:rsid w:val="008D3D1A"/>
    <w:rsid w:val="008D5835"/>
    <w:rsid w:val="008D6166"/>
    <w:rsid w:val="008D66CA"/>
    <w:rsid w:val="008D7073"/>
    <w:rsid w:val="008D766F"/>
    <w:rsid w:val="008D7694"/>
    <w:rsid w:val="008D7AA1"/>
    <w:rsid w:val="008D7B27"/>
    <w:rsid w:val="008E0544"/>
    <w:rsid w:val="008E0814"/>
    <w:rsid w:val="008E0F16"/>
    <w:rsid w:val="008E1096"/>
    <w:rsid w:val="008E14C9"/>
    <w:rsid w:val="008E1928"/>
    <w:rsid w:val="008E1EC2"/>
    <w:rsid w:val="008E235A"/>
    <w:rsid w:val="008E273F"/>
    <w:rsid w:val="008E293F"/>
    <w:rsid w:val="008E2E3F"/>
    <w:rsid w:val="008E2F09"/>
    <w:rsid w:val="008E3406"/>
    <w:rsid w:val="008E3BD7"/>
    <w:rsid w:val="008E4476"/>
    <w:rsid w:val="008E4744"/>
    <w:rsid w:val="008E48B5"/>
    <w:rsid w:val="008E4A97"/>
    <w:rsid w:val="008E5609"/>
    <w:rsid w:val="008E58CA"/>
    <w:rsid w:val="008E5B55"/>
    <w:rsid w:val="008E604A"/>
    <w:rsid w:val="008E6C2A"/>
    <w:rsid w:val="008E735A"/>
    <w:rsid w:val="008E73E3"/>
    <w:rsid w:val="008E75FC"/>
    <w:rsid w:val="008E7E13"/>
    <w:rsid w:val="008F09D2"/>
    <w:rsid w:val="008F1113"/>
    <w:rsid w:val="008F1C67"/>
    <w:rsid w:val="008F1CCF"/>
    <w:rsid w:val="008F1FBE"/>
    <w:rsid w:val="008F2051"/>
    <w:rsid w:val="008F2113"/>
    <w:rsid w:val="008F22FB"/>
    <w:rsid w:val="008F237A"/>
    <w:rsid w:val="008F2E73"/>
    <w:rsid w:val="008F3546"/>
    <w:rsid w:val="008F35DC"/>
    <w:rsid w:val="008F4041"/>
    <w:rsid w:val="008F4270"/>
    <w:rsid w:val="008F447E"/>
    <w:rsid w:val="008F530E"/>
    <w:rsid w:val="008F5C53"/>
    <w:rsid w:val="008F60E1"/>
    <w:rsid w:val="008F68EB"/>
    <w:rsid w:val="008F71D9"/>
    <w:rsid w:val="008F7262"/>
    <w:rsid w:val="008F72E6"/>
    <w:rsid w:val="008F7543"/>
    <w:rsid w:val="009000AA"/>
    <w:rsid w:val="0090039A"/>
    <w:rsid w:val="009004C1"/>
    <w:rsid w:val="009008F1"/>
    <w:rsid w:val="00900D9C"/>
    <w:rsid w:val="00901208"/>
    <w:rsid w:val="00901490"/>
    <w:rsid w:val="00901CA1"/>
    <w:rsid w:val="009021A5"/>
    <w:rsid w:val="00902235"/>
    <w:rsid w:val="00902EFD"/>
    <w:rsid w:val="00904D28"/>
    <w:rsid w:val="0090533E"/>
    <w:rsid w:val="009057C9"/>
    <w:rsid w:val="009058EE"/>
    <w:rsid w:val="00905B6F"/>
    <w:rsid w:val="00905FEB"/>
    <w:rsid w:val="009066EB"/>
    <w:rsid w:val="00906ACC"/>
    <w:rsid w:val="00906B33"/>
    <w:rsid w:val="00906DC8"/>
    <w:rsid w:val="00907288"/>
    <w:rsid w:val="009077D6"/>
    <w:rsid w:val="00907A47"/>
    <w:rsid w:val="00907C8C"/>
    <w:rsid w:val="009103E3"/>
    <w:rsid w:val="00910428"/>
    <w:rsid w:val="009106AE"/>
    <w:rsid w:val="00910B45"/>
    <w:rsid w:val="00911006"/>
    <w:rsid w:val="00911654"/>
    <w:rsid w:val="00911739"/>
    <w:rsid w:val="00911890"/>
    <w:rsid w:val="00911E13"/>
    <w:rsid w:val="009121EE"/>
    <w:rsid w:val="00912320"/>
    <w:rsid w:val="009127E7"/>
    <w:rsid w:val="009128FC"/>
    <w:rsid w:val="00912A75"/>
    <w:rsid w:val="00912D8F"/>
    <w:rsid w:val="00912D94"/>
    <w:rsid w:val="00912E10"/>
    <w:rsid w:val="009133BC"/>
    <w:rsid w:val="00913C60"/>
    <w:rsid w:val="00913C7B"/>
    <w:rsid w:val="00913F0A"/>
    <w:rsid w:val="0091411F"/>
    <w:rsid w:val="009142CB"/>
    <w:rsid w:val="00914584"/>
    <w:rsid w:val="00915169"/>
    <w:rsid w:val="0091518B"/>
    <w:rsid w:val="009151D4"/>
    <w:rsid w:val="009154F3"/>
    <w:rsid w:val="0091572A"/>
    <w:rsid w:val="009158E8"/>
    <w:rsid w:val="00915BFC"/>
    <w:rsid w:val="00916941"/>
    <w:rsid w:val="00916BF3"/>
    <w:rsid w:val="00917093"/>
    <w:rsid w:val="00917773"/>
    <w:rsid w:val="009179A4"/>
    <w:rsid w:val="00917B74"/>
    <w:rsid w:val="0092031E"/>
    <w:rsid w:val="009205B2"/>
    <w:rsid w:val="00921CBF"/>
    <w:rsid w:val="00921CDA"/>
    <w:rsid w:val="009227C5"/>
    <w:rsid w:val="00923246"/>
    <w:rsid w:val="00923571"/>
    <w:rsid w:val="00923C9F"/>
    <w:rsid w:val="00923DC3"/>
    <w:rsid w:val="00923EE8"/>
    <w:rsid w:val="00925019"/>
    <w:rsid w:val="00925E14"/>
    <w:rsid w:val="00926705"/>
    <w:rsid w:val="009269AC"/>
    <w:rsid w:val="00926BAF"/>
    <w:rsid w:val="00927A82"/>
    <w:rsid w:val="00930150"/>
    <w:rsid w:val="009303DA"/>
    <w:rsid w:val="0093071A"/>
    <w:rsid w:val="009308F2"/>
    <w:rsid w:val="0093094D"/>
    <w:rsid w:val="0093099E"/>
    <w:rsid w:val="00930FDB"/>
    <w:rsid w:val="0093108F"/>
    <w:rsid w:val="00931141"/>
    <w:rsid w:val="009316F6"/>
    <w:rsid w:val="00931913"/>
    <w:rsid w:val="009326B9"/>
    <w:rsid w:val="0093299D"/>
    <w:rsid w:val="00932BD5"/>
    <w:rsid w:val="009332C4"/>
    <w:rsid w:val="0093370B"/>
    <w:rsid w:val="009338A0"/>
    <w:rsid w:val="00933928"/>
    <w:rsid w:val="00933A8F"/>
    <w:rsid w:val="00933B53"/>
    <w:rsid w:val="00933B60"/>
    <w:rsid w:val="00933CB9"/>
    <w:rsid w:val="00934608"/>
    <w:rsid w:val="00935CAF"/>
    <w:rsid w:val="00936132"/>
    <w:rsid w:val="0093619C"/>
    <w:rsid w:val="00936280"/>
    <w:rsid w:val="009366F6"/>
    <w:rsid w:val="0093686B"/>
    <w:rsid w:val="00936ABC"/>
    <w:rsid w:val="00936D1D"/>
    <w:rsid w:val="00936F39"/>
    <w:rsid w:val="0093738D"/>
    <w:rsid w:val="009373E1"/>
    <w:rsid w:val="00937628"/>
    <w:rsid w:val="00937F45"/>
    <w:rsid w:val="00937F8F"/>
    <w:rsid w:val="00940045"/>
    <w:rsid w:val="00940148"/>
    <w:rsid w:val="0094060C"/>
    <w:rsid w:val="009409F9"/>
    <w:rsid w:val="00940C37"/>
    <w:rsid w:val="00940D28"/>
    <w:rsid w:val="00940E2D"/>
    <w:rsid w:val="009410EA"/>
    <w:rsid w:val="00941693"/>
    <w:rsid w:val="00941C8F"/>
    <w:rsid w:val="00941D64"/>
    <w:rsid w:val="009421A5"/>
    <w:rsid w:val="009427C7"/>
    <w:rsid w:val="00942836"/>
    <w:rsid w:val="00942D53"/>
    <w:rsid w:val="00943570"/>
    <w:rsid w:val="009435F1"/>
    <w:rsid w:val="00943633"/>
    <w:rsid w:val="009436BC"/>
    <w:rsid w:val="00943A68"/>
    <w:rsid w:val="00943BDE"/>
    <w:rsid w:val="00943C11"/>
    <w:rsid w:val="00943C46"/>
    <w:rsid w:val="00943CD5"/>
    <w:rsid w:val="009440B5"/>
    <w:rsid w:val="00944322"/>
    <w:rsid w:val="009444A2"/>
    <w:rsid w:val="009446B5"/>
    <w:rsid w:val="00944809"/>
    <w:rsid w:val="0094486E"/>
    <w:rsid w:val="0094487B"/>
    <w:rsid w:val="00944BF3"/>
    <w:rsid w:val="009451CE"/>
    <w:rsid w:val="009458D1"/>
    <w:rsid w:val="00945B6A"/>
    <w:rsid w:val="009469D2"/>
    <w:rsid w:val="00946ECE"/>
    <w:rsid w:val="009478F4"/>
    <w:rsid w:val="00947A0D"/>
    <w:rsid w:val="0095046B"/>
    <w:rsid w:val="00950D3F"/>
    <w:rsid w:val="0095133E"/>
    <w:rsid w:val="009516EE"/>
    <w:rsid w:val="00951925"/>
    <w:rsid w:val="00951C32"/>
    <w:rsid w:val="00951DB8"/>
    <w:rsid w:val="00951F32"/>
    <w:rsid w:val="00952894"/>
    <w:rsid w:val="009537DE"/>
    <w:rsid w:val="00953B29"/>
    <w:rsid w:val="00953B98"/>
    <w:rsid w:val="00953BCD"/>
    <w:rsid w:val="009544EC"/>
    <w:rsid w:val="00954655"/>
    <w:rsid w:val="009547F7"/>
    <w:rsid w:val="0095481F"/>
    <w:rsid w:val="009548FF"/>
    <w:rsid w:val="00954913"/>
    <w:rsid w:val="00954985"/>
    <w:rsid w:val="009549C4"/>
    <w:rsid w:val="00954B1C"/>
    <w:rsid w:val="00954F4A"/>
    <w:rsid w:val="009554AB"/>
    <w:rsid w:val="00955617"/>
    <w:rsid w:val="00955ABA"/>
    <w:rsid w:val="00955CC7"/>
    <w:rsid w:val="00955F40"/>
    <w:rsid w:val="00955F8B"/>
    <w:rsid w:val="00955FD6"/>
    <w:rsid w:val="0095600B"/>
    <w:rsid w:val="00956589"/>
    <w:rsid w:val="009568DD"/>
    <w:rsid w:val="00956B1E"/>
    <w:rsid w:val="00956CE9"/>
    <w:rsid w:val="00960005"/>
    <w:rsid w:val="009603B1"/>
    <w:rsid w:val="00960C23"/>
    <w:rsid w:val="00960DA3"/>
    <w:rsid w:val="00960F0D"/>
    <w:rsid w:val="009611ED"/>
    <w:rsid w:val="0096131D"/>
    <w:rsid w:val="00961B70"/>
    <w:rsid w:val="00962ACE"/>
    <w:rsid w:val="00962D7B"/>
    <w:rsid w:val="00962DEC"/>
    <w:rsid w:val="00962EA5"/>
    <w:rsid w:val="009631B9"/>
    <w:rsid w:val="009631D4"/>
    <w:rsid w:val="0096332E"/>
    <w:rsid w:val="00963583"/>
    <w:rsid w:val="00964A9F"/>
    <w:rsid w:val="00965A94"/>
    <w:rsid w:val="009676BD"/>
    <w:rsid w:val="00967C77"/>
    <w:rsid w:val="00967E8D"/>
    <w:rsid w:val="00971049"/>
    <w:rsid w:val="009712C4"/>
    <w:rsid w:val="00971335"/>
    <w:rsid w:val="009727E7"/>
    <w:rsid w:val="00972B1E"/>
    <w:rsid w:val="00973A79"/>
    <w:rsid w:val="00973CD9"/>
    <w:rsid w:val="00973EC6"/>
    <w:rsid w:val="009742DD"/>
    <w:rsid w:val="00974482"/>
    <w:rsid w:val="00974653"/>
    <w:rsid w:val="00974B36"/>
    <w:rsid w:val="00974B4B"/>
    <w:rsid w:val="00974CB3"/>
    <w:rsid w:val="0097542B"/>
    <w:rsid w:val="009764F7"/>
    <w:rsid w:val="00977BE7"/>
    <w:rsid w:val="00977E8D"/>
    <w:rsid w:val="00977F51"/>
    <w:rsid w:val="0098020D"/>
    <w:rsid w:val="00980621"/>
    <w:rsid w:val="00980857"/>
    <w:rsid w:val="00980A18"/>
    <w:rsid w:val="00980FDE"/>
    <w:rsid w:val="009816A9"/>
    <w:rsid w:val="0098229C"/>
    <w:rsid w:val="009827E7"/>
    <w:rsid w:val="00982C12"/>
    <w:rsid w:val="00983482"/>
    <w:rsid w:val="0098383F"/>
    <w:rsid w:val="00983A40"/>
    <w:rsid w:val="00983AD8"/>
    <w:rsid w:val="00983FC6"/>
    <w:rsid w:val="009841D6"/>
    <w:rsid w:val="00984B05"/>
    <w:rsid w:val="009858BC"/>
    <w:rsid w:val="00985DB0"/>
    <w:rsid w:val="00986033"/>
    <w:rsid w:val="009860DD"/>
    <w:rsid w:val="009862B0"/>
    <w:rsid w:val="0098636E"/>
    <w:rsid w:val="0098707B"/>
    <w:rsid w:val="00987146"/>
    <w:rsid w:val="00987295"/>
    <w:rsid w:val="00987D4D"/>
    <w:rsid w:val="00987DFB"/>
    <w:rsid w:val="00990208"/>
    <w:rsid w:val="009903F0"/>
    <w:rsid w:val="00990673"/>
    <w:rsid w:val="00990EC4"/>
    <w:rsid w:val="00991070"/>
    <w:rsid w:val="009918A7"/>
    <w:rsid w:val="00991F11"/>
    <w:rsid w:val="009922DF"/>
    <w:rsid w:val="0099238D"/>
    <w:rsid w:val="00992430"/>
    <w:rsid w:val="00992676"/>
    <w:rsid w:val="00992C5D"/>
    <w:rsid w:val="00993464"/>
    <w:rsid w:val="00993AE3"/>
    <w:rsid w:val="00994610"/>
    <w:rsid w:val="00994D11"/>
    <w:rsid w:val="00995040"/>
    <w:rsid w:val="00995742"/>
    <w:rsid w:val="00996141"/>
    <w:rsid w:val="0099690E"/>
    <w:rsid w:val="00996B66"/>
    <w:rsid w:val="009970A2"/>
    <w:rsid w:val="00997732"/>
    <w:rsid w:val="009977E6"/>
    <w:rsid w:val="009978A8"/>
    <w:rsid w:val="00997961"/>
    <w:rsid w:val="009979A5"/>
    <w:rsid w:val="00997A35"/>
    <w:rsid w:val="00997B9C"/>
    <w:rsid w:val="00997E36"/>
    <w:rsid w:val="009A1FD5"/>
    <w:rsid w:val="009A24F4"/>
    <w:rsid w:val="009A2A13"/>
    <w:rsid w:val="009A2C8D"/>
    <w:rsid w:val="009A2D8B"/>
    <w:rsid w:val="009A3C9F"/>
    <w:rsid w:val="009A4A18"/>
    <w:rsid w:val="009A4D87"/>
    <w:rsid w:val="009A4E83"/>
    <w:rsid w:val="009A4F18"/>
    <w:rsid w:val="009A52EB"/>
    <w:rsid w:val="009A5340"/>
    <w:rsid w:val="009A539D"/>
    <w:rsid w:val="009A56C7"/>
    <w:rsid w:val="009A56CA"/>
    <w:rsid w:val="009A576F"/>
    <w:rsid w:val="009A5CC3"/>
    <w:rsid w:val="009A5DEA"/>
    <w:rsid w:val="009A5E69"/>
    <w:rsid w:val="009A5FC7"/>
    <w:rsid w:val="009A603B"/>
    <w:rsid w:val="009A6168"/>
    <w:rsid w:val="009A6203"/>
    <w:rsid w:val="009A6DE4"/>
    <w:rsid w:val="009A6FA4"/>
    <w:rsid w:val="009A70A7"/>
    <w:rsid w:val="009A744A"/>
    <w:rsid w:val="009A7DF5"/>
    <w:rsid w:val="009B0A7E"/>
    <w:rsid w:val="009B1295"/>
    <w:rsid w:val="009B1591"/>
    <w:rsid w:val="009B1923"/>
    <w:rsid w:val="009B1A3F"/>
    <w:rsid w:val="009B1B9C"/>
    <w:rsid w:val="009B1D09"/>
    <w:rsid w:val="009B2D79"/>
    <w:rsid w:val="009B3273"/>
    <w:rsid w:val="009B3CDD"/>
    <w:rsid w:val="009B40B5"/>
    <w:rsid w:val="009B468D"/>
    <w:rsid w:val="009B4852"/>
    <w:rsid w:val="009B4B70"/>
    <w:rsid w:val="009B4BDB"/>
    <w:rsid w:val="009B57C2"/>
    <w:rsid w:val="009B5A24"/>
    <w:rsid w:val="009B5F04"/>
    <w:rsid w:val="009B642B"/>
    <w:rsid w:val="009B64C9"/>
    <w:rsid w:val="009B65CD"/>
    <w:rsid w:val="009B6664"/>
    <w:rsid w:val="009B68EE"/>
    <w:rsid w:val="009B7145"/>
    <w:rsid w:val="009B715E"/>
    <w:rsid w:val="009B7844"/>
    <w:rsid w:val="009B78AA"/>
    <w:rsid w:val="009B7A97"/>
    <w:rsid w:val="009C0074"/>
    <w:rsid w:val="009C0448"/>
    <w:rsid w:val="009C0BD3"/>
    <w:rsid w:val="009C1C04"/>
    <w:rsid w:val="009C1CFD"/>
    <w:rsid w:val="009C21AA"/>
    <w:rsid w:val="009C2D5C"/>
    <w:rsid w:val="009C2FBC"/>
    <w:rsid w:val="009C320C"/>
    <w:rsid w:val="009C33D5"/>
    <w:rsid w:val="009C375C"/>
    <w:rsid w:val="009C381E"/>
    <w:rsid w:val="009C3B42"/>
    <w:rsid w:val="009C3F38"/>
    <w:rsid w:val="009C49A4"/>
    <w:rsid w:val="009C4B6C"/>
    <w:rsid w:val="009C53CB"/>
    <w:rsid w:val="009C5B42"/>
    <w:rsid w:val="009C5EEE"/>
    <w:rsid w:val="009C60C5"/>
    <w:rsid w:val="009C6291"/>
    <w:rsid w:val="009C6479"/>
    <w:rsid w:val="009C666F"/>
    <w:rsid w:val="009C6AB8"/>
    <w:rsid w:val="009C7BBC"/>
    <w:rsid w:val="009C7C03"/>
    <w:rsid w:val="009C7C4A"/>
    <w:rsid w:val="009D03AC"/>
    <w:rsid w:val="009D0D6F"/>
    <w:rsid w:val="009D0DFD"/>
    <w:rsid w:val="009D1A4B"/>
    <w:rsid w:val="009D1D86"/>
    <w:rsid w:val="009D1EC1"/>
    <w:rsid w:val="009D1EFC"/>
    <w:rsid w:val="009D274F"/>
    <w:rsid w:val="009D27A4"/>
    <w:rsid w:val="009D2B5F"/>
    <w:rsid w:val="009D2B6D"/>
    <w:rsid w:val="009D2C34"/>
    <w:rsid w:val="009D2F4F"/>
    <w:rsid w:val="009D2FD1"/>
    <w:rsid w:val="009D3B4D"/>
    <w:rsid w:val="009D3C2D"/>
    <w:rsid w:val="009D3FB8"/>
    <w:rsid w:val="009D44C6"/>
    <w:rsid w:val="009D4F27"/>
    <w:rsid w:val="009D5B3D"/>
    <w:rsid w:val="009D5CF3"/>
    <w:rsid w:val="009D5DC2"/>
    <w:rsid w:val="009D5F6F"/>
    <w:rsid w:val="009D61E1"/>
    <w:rsid w:val="009D6DED"/>
    <w:rsid w:val="009D7106"/>
    <w:rsid w:val="009D741E"/>
    <w:rsid w:val="009D74C4"/>
    <w:rsid w:val="009D784C"/>
    <w:rsid w:val="009D789F"/>
    <w:rsid w:val="009E0403"/>
    <w:rsid w:val="009E0428"/>
    <w:rsid w:val="009E071E"/>
    <w:rsid w:val="009E0788"/>
    <w:rsid w:val="009E0888"/>
    <w:rsid w:val="009E0FA0"/>
    <w:rsid w:val="009E11A7"/>
    <w:rsid w:val="009E1535"/>
    <w:rsid w:val="009E2649"/>
    <w:rsid w:val="009E33BE"/>
    <w:rsid w:val="009E3502"/>
    <w:rsid w:val="009E3C3E"/>
    <w:rsid w:val="009E3DA2"/>
    <w:rsid w:val="009E460F"/>
    <w:rsid w:val="009E5124"/>
    <w:rsid w:val="009E5140"/>
    <w:rsid w:val="009E5282"/>
    <w:rsid w:val="009E52E6"/>
    <w:rsid w:val="009E54D2"/>
    <w:rsid w:val="009E54FA"/>
    <w:rsid w:val="009E5561"/>
    <w:rsid w:val="009E57B1"/>
    <w:rsid w:val="009E6992"/>
    <w:rsid w:val="009E6CD9"/>
    <w:rsid w:val="009E71A3"/>
    <w:rsid w:val="009E76F9"/>
    <w:rsid w:val="009F0117"/>
    <w:rsid w:val="009F03B0"/>
    <w:rsid w:val="009F05B6"/>
    <w:rsid w:val="009F0929"/>
    <w:rsid w:val="009F0C15"/>
    <w:rsid w:val="009F0D33"/>
    <w:rsid w:val="009F0FA7"/>
    <w:rsid w:val="009F0FD8"/>
    <w:rsid w:val="009F1319"/>
    <w:rsid w:val="009F1608"/>
    <w:rsid w:val="009F1632"/>
    <w:rsid w:val="009F1A13"/>
    <w:rsid w:val="009F1BC7"/>
    <w:rsid w:val="009F1DC0"/>
    <w:rsid w:val="009F2B5E"/>
    <w:rsid w:val="009F2C5C"/>
    <w:rsid w:val="009F3B71"/>
    <w:rsid w:val="009F4266"/>
    <w:rsid w:val="009F583A"/>
    <w:rsid w:val="009F5D21"/>
    <w:rsid w:val="009F66F5"/>
    <w:rsid w:val="009F6B4D"/>
    <w:rsid w:val="009F72C1"/>
    <w:rsid w:val="009F7758"/>
    <w:rsid w:val="009F7F45"/>
    <w:rsid w:val="00A00DEC"/>
    <w:rsid w:val="00A00E3B"/>
    <w:rsid w:val="00A00F94"/>
    <w:rsid w:val="00A0139E"/>
    <w:rsid w:val="00A01633"/>
    <w:rsid w:val="00A01CB1"/>
    <w:rsid w:val="00A0282B"/>
    <w:rsid w:val="00A02FDB"/>
    <w:rsid w:val="00A03415"/>
    <w:rsid w:val="00A03600"/>
    <w:rsid w:val="00A037F9"/>
    <w:rsid w:val="00A03AFB"/>
    <w:rsid w:val="00A03F71"/>
    <w:rsid w:val="00A04360"/>
    <w:rsid w:val="00A0522B"/>
    <w:rsid w:val="00A05580"/>
    <w:rsid w:val="00A0579A"/>
    <w:rsid w:val="00A05BB7"/>
    <w:rsid w:val="00A061EE"/>
    <w:rsid w:val="00A06390"/>
    <w:rsid w:val="00A06F48"/>
    <w:rsid w:val="00A071C5"/>
    <w:rsid w:val="00A07799"/>
    <w:rsid w:val="00A10032"/>
    <w:rsid w:val="00A10EC8"/>
    <w:rsid w:val="00A110D7"/>
    <w:rsid w:val="00A11736"/>
    <w:rsid w:val="00A1216A"/>
    <w:rsid w:val="00A12314"/>
    <w:rsid w:val="00A12732"/>
    <w:rsid w:val="00A1299F"/>
    <w:rsid w:val="00A12F01"/>
    <w:rsid w:val="00A1309C"/>
    <w:rsid w:val="00A13235"/>
    <w:rsid w:val="00A13D7F"/>
    <w:rsid w:val="00A14211"/>
    <w:rsid w:val="00A147D7"/>
    <w:rsid w:val="00A151DC"/>
    <w:rsid w:val="00A153A3"/>
    <w:rsid w:val="00A154C2"/>
    <w:rsid w:val="00A15789"/>
    <w:rsid w:val="00A15995"/>
    <w:rsid w:val="00A15C1E"/>
    <w:rsid w:val="00A162C5"/>
    <w:rsid w:val="00A1632B"/>
    <w:rsid w:val="00A163ED"/>
    <w:rsid w:val="00A1660B"/>
    <w:rsid w:val="00A174D9"/>
    <w:rsid w:val="00A17CDB"/>
    <w:rsid w:val="00A206B2"/>
    <w:rsid w:val="00A21084"/>
    <w:rsid w:val="00A217BC"/>
    <w:rsid w:val="00A2196F"/>
    <w:rsid w:val="00A21AC8"/>
    <w:rsid w:val="00A21D9E"/>
    <w:rsid w:val="00A22843"/>
    <w:rsid w:val="00A22C7D"/>
    <w:rsid w:val="00A22F3A"/>
    <w:rsid w:val="00A23003"/>
    <w:rsid w:val="00A24427"/>
    <w:rsid w:val="00A24891"/>
    <w:rsid w:val="00A24A52"/>
    <w:rsid w:val="00A24AED"/>
    <w:rsid w:val="00A24B0A"/>
    <w:rsid w:val="00A24C41"/>
    <w:rsid w:val="00A25082"/>
    <w:rsid w:val="00A25639"/>
    <w:rsid w:val="00A25715"/>
    <w:rsid w:val="00A25ACC"/>
    <w:rsid w:val="00A25E63"/>
    <w:rsid w:val="00A26235"/>
    <w:rsid w:val="00A2679A"/>
    <w:rsid w:val="00A26D36"/>
    <w:rsid w:val="00A26DAA"/>
    <w:rsid w:val="00A26F1F"/>
    <w:rsid w:val="00A27767"/>
    <w:rsid w:val="00A279CE"/>
    <w:rsid w:val="00A3041A"/>
    <w:rsid w:val="00A30607"/>
    <w:rsid w:val="00A30A2F"/>
    <w:rsid w:val="00A30A8A"/>
    <w:rsid w:val="00A319AF"/>
    <w:rsid w:val="00A31C51"/>
    <w:rsid w:val="00A3252C"/>
    <w:rsid w:val="00A32B3D"/>
    <w:rsid w:val="00A32D83"/>
    <w:rsid w:val="00A32FB6"/>
    <w:rsid w:val="00A3307A"/>
    <w:rsid w:val="00A3372C"/>
    <w:rsid w:val="00A3398E"/>
    <w:rsid w:val="00A33A5F"/>
    <w:rsid w:val="00A33A8A"/>
    <w:rsid w:val="00A33B1E"/>
    <w:rsid w:val="00A33E00"/>
    <w:rsid w:val="00A340F7"/>
    <w:rsid w:val="00A342D9"/>
    <w:rsid w:val="00A346EA"/>
    <w:rsid w:val="00A348BF"/>
    <w:rsid w:val="00A34AE5"/>
    <w:rsid w:val="00A34DD5"/>
    <w:rsid w:val="00A3532F"/>
    <w:rsid w:val="00A355EA"/>
    <w:rsid w:val="00A3575A"/>
    <w:rsid w:val="00A3579A"/>
    <w:rsid w:val="00A36359"/>
    <w:rsid w:val="00A364C8"/>
    <w:rsid w:val="00A36AC2"/>
    <w:rsid w:val="00A376F1"/>
    <w:rsid w:val="00A379FC"/>
    <w:rsid w:val="00A37FC3"/>
    <w:rsid w:val="00A40437"/>
    <w:rsid w:val="00A40609"/>
    <w:rsid w:val="00A409FC"/>
    <w:rsid w:val="00A4108F"/>
    <w:rsid w:val="00A410A1"/>
    <w:rsid w:val="00A419F9"/>
    <w:rsid w:val="00A41DA0"/>
    <w:rsid w:val="00A42016"/>
    <w:rsid w:val="00A4254C"/>
    <w:rsid w:val="00A4341A"/>
    <w:rsid w:val="00A43860"/>
    <w:rsid w:val="00A44044"/>
    <w:rsid w:val="00A44291"/>
    <w:rsid w:val="00A44819"/>
    <w:rsid w:val="00A4488A"/>
    <w:rsid w:val="00A449BF"/>
    <w:rsid w:val="00A44A6B"/>
    <w:rsid w:val="00A44D00"/>
    <w:rsid w:val="00A450A4"/>
    <w:rsid w:val="00A457C8"/>
    <w:rsid w:val="00A45B71"/>
    <w:rsid w:val="00A45D48"/>
    <w:rsid w:val="00A461B4"/>
    <w:rsid w:val="00A466AD"/>
    <w:rsid w:val="00A46803"/>
    <w:rsid w:val="00A474C9"/>
    <w:rsid w:val="00A5196C"/>
    <w:rsid w:val="00A51B37"/>
    <w:rsid w:val="00A525CE"/>
    <w:rsid w:val="00A52B3B"/>
    <w:rsid w:val="00A52B50"/>
    <w:rsid w:val="00A533E8"/>
    <w:rsid w:val="00A53C27"/>
    <w:rsid w:val="00A54082"/>
    <w:rsid w:val="00A541AB"/>
    <w:rsid w:val="00A54369"/>
    <w:rsid w:val="00A5478D"/>
    <w:rsid w:val="00A55285"/>
    <w:rsid w:val="00A55494"/>
    <w:rsid w:val="00A55550"/>
    <w:rsid w:val="00A555F0"/>
    <w:rsid w:val="00A559C5"/>
    <w:rsid w:val="00A56372"/>
    <w:rsid w:val="00A56EA1"/>
    <w:rsid w:val="00A5748E"/>
    <w:rsid w:val="00A57D0D"/>
    <w:rsid w:val="00A604B3"/>
    <w:rsid w:val="00A60678"/>
    <w:rsid w:val="00A607EB"/>
    <w:rsid w:val="00A609E3"/>
    <w:rsid w:val="00A61557"/>
    <w:rsid w:val="00A61BBD"/>
    <w:rsid w:val="00A61D14"/>
    <w:rsid w:val="00A62B75"/>
    <w:rsid w:val="00A62E9F"/>
    <w:rsid w:val="00A630D0"/>
    <w:rsid w:val="00A63178"/>
    <w:rsid w:val="00A63367"/>
    <w:rsid w:val="00A6385B"/>
    <w:rsid w:val="00A63B9F"/>
    <w:rsid w:val="00A63BDA"/>
    <w:rsid w:val="00A63F28"/>
    <w:rsid w:val="00A63F9F"/>
    <w:rsid w:val="00A64512"/>
    <w:rsid w:val="00A64893"/>
    <w:rsid w:val="00A64DFE"/>
    <w:rsid w:val="00A64F09"/>
    <w:rsid w:val="00A64FBE"/>
    <w:rsid w:val="00A65054"/>
    <w:rsid w:val="00A655D4"/>
    <w:rsid w:val="00A656CC"/>
    <w:rsid w:val="00A65C48"/>
    <w:rsid w:val="00A665F0"/>
    <w:rsid w:val="00A66752"/>
    <w:rsid w:val="00A668D5"/>
    <w:rsid w:val="00A66BB9"/>
    <w:rsid w:val="00A6700C"/>
    <w:rsid w:val="00A670FF"/>
    <w:rsid w:val="00A67228"/>
    <w:rsid w:val="00A70109"/>
    <w:rsid w:val="00A704DC"/>
    <w:rsid w:val="00A7061F"/>
    <w:rsid w:val="00A70970"/>
    <w:rsid w:val="00A72384"/>
    <w:rsid w:val="00A72BCC"/>
    <w:rsid w:val="00A7323C"/>
    <w:rsid w:val="00A736F4"/>
    <w:rsid w:val="00A737ED"/>
    <w:rsid w:val="00A73E28"/>
    <w:rsid w:val="00A74C10"/>
    <w:rsid w:val="00A75133"/>
    <w:rsid w:val="00A757E0"/>
    <w:rsid w:val="00A759BA"/>
    <w:rsid w:val="00A7648F"/>
    <w:rsid w:val="00A765D2"/>
    <w:rsid w:val="00A766A3"/>
    <w:rsid w:val="00A76C4A"/>
    <w:rsid w:val="00A770B2"/>
    <w:rsid w:val="00A77496"/>
    <w:rsid w:val="00A7755A"/>
    <w:rsid w:val="00A8000B"/>
    <w:rsid w:val="00A800C3"/>
    <w:rsid w:val="00A80199"/>
    <w:rsid w:val="00A80360"/>
    <w:rsid w:val="00A80568"/>
    <w:rsid w:val="00A8074E"/>
    <w:rsid w:val="00A80A9F"/>
    <w:rsid w:val="00A80B10"/>
    <w:rsid w:val="00A80DEA"/>
    <w:rsid w:val="00A80EB3"/>
    <w:rsid w:val="00A81A3F"/>
    <w:rsid w:val="00A81C4A"/>
    <w:rsid w:val="00A82535"/>
    <w:rsid w:val="00A8269E"/>
    <w:rsid w:val="00A82B6D"/>
    <w:rsid w:val="00A83013"/>
    <w:rsid w:val="00A831D3"/>
    <w:rsid w:val="00A83DA8"/>
    <w:rsid w:val="00A84AEC"/>
    <w:rsid w:val="00A84AF4"/>
    <w:rsid w:val="00A84CB3"/>
    <w:rsid w:val="00A84CDD"/>
    <w:rsid w:val="00A84D69"/>
    <w:rsid w:val="00A84D95"/>
    <w:rsid w:val="00A853A3"/>
    <w:rsid w:val="00A860D4"/>
    <w:rsid w:val="00A8631F"/>
    <w:rsid w:val="00A864E3"/>
    <w:rsid w:val="00A864FD"/>
    <w:rsid w:val="00A8652C"/>
    <w:rsid w:val="00A86565"/>
    <w:rsid w:val="00A86616"/>
    <w:rsid w:val="00A87553"/>
    <w:rsid w:val="00A87A49"/>
    <w:rsid w:val="00A9049F"/>
    <w:rsid w:val="00A904BD"/>
    <w:rsid w:val="00A907C1"/>
    <w:rsid w:val="00A90851"/>
    <w:rsid w:val="00A91491"/>
    <w:rsid w:val="00A915E1"/>
    <w:rsid w:val="00A918B4"/>
    <w:rsid w:val="00A9251B"/>
    <w:rsid w:val="00A92902"/>
    <w:rsid w:val="00A92AE1"/>
    <w:rsid w:val="00A92CB3"/>
    <w:rsid w:val="00A92D1C"/>
    <w:rsid w:val="00A92D5E"/>
    <w:rsid w:val="00A92E32"/>
    <w:rsid w:val="00A937E3"/>
    <w:rsid w:val="00A938F6"/>
    <w:rsid w:val="00A93D4F"/>
    <w:rsid w:val="00A93FC4"/>
    <w:rsid w:val="00A94F29"/>
    <w:rsid w:val="00A954D4"/>
    <w:rsid w:val="00A958C0"/>
    <w:rsid w:val="00A95C11"/>
    <w:rsid w:val="00A96660"/>
    <w:rsid w:val="00A9699F"/>
    <w:rsid w:val="00AA0084"/>
    <w:rsid w:val="00AA029B"/>
    <w:rsid w:val="00AA0BEA"/>
    <w:rsid w:val="00AA0DFF"/>
    <w:rsid w:val="00AA16A5"/>
    <w:rsid w:val="00AA20B1"/>
    <w:rsid w:val="00AA2263"/>
    <w:rsid w:val="00AA373D"/>
    <w:rsid w:val="00AA3946"/>
    <w:rsid w:val="00AA3C76"/>
    <w:rsid w:val="00AA3C88"/>
    <w:rsid w:val="00AA3D31"/>
    <w:rsid w:val="00AA3F38"/>
    <w:rsid w:val="00AA440B"/>
    <w:rsid w:val="00AA45F0"/>
    <w:rsid w:val="00AA480B"/>
    <w:rsid w:val="00AA485D"/>
    <w:rsid w:val="00AA4EA4"/>
    <w:rsid w:val="00AA5706"/>
    <w:rsid w:val="00AA5814"/>
    <w:rsid w:val="00AA5DA5"/>
    <w:rsid w:val="00AA5E7E"/>
    <w:rsid w:val="00AA6002"/>
    <w:rsid w:val="00AA63D5"/>
    <w:rsid w:val="00AA6ABB"/>
    <w:rsid w:val="00AA6B52"/>
    <w:rsid w:val="00AA6D90"/>
    <w:rsid w:val="00AA73CD"/>
    <w:rsid w:val="00AA742B"/>
    <w:rsid w:val="00AA76EC"/>
    <w:rsid w:val="00AA786B"/>
    <w:rsid w:val="00AA8E4C"/>
    <w:rsid w:val="00AB0323"/>
    <w:rsid w:val="00AB09A9"/>
    <w:rsid w:val="00AB0C0D"/>
    <w:rsid w:val="00AB0E2B"/>
    <w:rsid w:val="00AB127D"/>
    <w:rsid w:val="00AB1896"/>
    <w:rsid w:val="00AB1BE5"/>
    <w:rsid w:val="00AB268A"/>
    <w:rsid w:val="00AB2988"/>
    <w:rsid w:val="00AB2B06"/>
    <w:rsid w:val="00AB3B7A"/>
    <w:rsid w:val="00AB401C"/>
    <w:rsid w:val="00AB46BE"/>
    <w:rsid w:val="00AB4793"/>
    <w:rsid w:val="00AB4999"/>
    <w:rsid w:val="00AB50E6"/>
    <w:rsid w:val="00AB54B9"/>
    <w:rsid w:val="00AB5C39"/>
    <w:rsid w:val="00AB5E5C"/>
    <w:rsid w:val="00AB605B"/>
    <w:rsid w:val="00AB64FF"/>
    <w:rsid w:val="00AB69E8"/>
    <w:rsid w:val="00AB6F7E"/>
    <w:rsid w:val="00AB7356"/>
    <w:rsid w:val="00AB73D4"/>
    <w:rsid w:val="00AB7CC2"/>
    <w:rsid w:val="00AC0210"/>
    <w:rsid w:val="00AC029D"/>
    <w:rsid w:val="00AC0592"/>
    <w:rsid w:val="00AC0B47"/>
    <w:rsid w:val="00AC115F"/>
    <w:rsid w:val="00AC160A"/>
    <w:rsid w:val="00AC1AF2"/>
    <w:rsid w:val="00AC1F9F"/>
    <w:rsid w:val="00AC2F5F"/>
    <w:rsid w:val="00AC3139"/>
    <w:rsid w:val="00AC3538"/>
    <w:rsid w:val="00AC3581"/>
    <w:rsid w:val="00AC3D0B"/>
    <w:rsid w:val="00AC3D64"/>
    <w:rsid w:val="00AC3F26"/>
    <w:rsid w:val="00AC4AAB"/>
    <w:rsid w:val="00AC576C"/>
    <w:rsid w:val="00AC5AE7"/>
    <w:rsid w:val="00AC5DD9"/>
    <w:rsid w:val="00AC623A"/>
    <w:rsid w:val="00AC64CD"/>
    <w:rsid w:val="00AC6AF6"/>
    <w:rsid w:val="00AC78EB"/>
    <w:rsid w:val="00AC7A63"/>
    <w:rsid w:val="00AC7B01"/>
    <w:rsid w:val="00AC7C15"/>
    <w:rsid w:val="00AD0130"/>
    <w:rsid w:val="00AD0399"/>
    <w:rsid w:val="00AD06E9"/>
    <w:rsid w:val="00AD0991"/>
    <w:rsid w:val="00AD0B7D"/>
    <w:rsid w:val="00AD13EF"/>
    <w:rsid w:val="00AD1610"/>
    <w:rsid w:val="00AD1F4E"/>
    <w:rsid w:val="00AD2EE8"/>
    <w:rsid w:val="00AD2EF3"/>
    <w:rsid w:val="00AD44A7"/>
    <w:rsid w:val="00AD4B23"/>
    <w:rsid w:val="00AD4D68"/>
    <w:rsid w:val="00AD4E5B"/>
    <w:rsid w:val="00AD5541"/>
    <w:rsid w:val="00AD584A"/>
    <w:rsid w:val="00AD662C"/>
    <w:rsid w:val="00AD68A8"/>
    <w:rsid w:val="00AD6953"/>
    <w:rsid w:val="00AD6DEA"/>
    <w:rsid w:val="00AD70C7"/>
    <w:rsid w:val="00AD7564"/>
    <w:rsid w:val="00AD766C"/>
    <w:rsid w:val="00AE007B"/>
    <w:rsid w:val="00AE0A2F"/>
    <w:rsid w:val="00AE0AE5"/>
    <w:rsid w:val="00AE13C4"/>
    <w:rsid w:val="00AE1B3B"/>
    <w:rsid w:val="00AE2105"/>
    <w:rsid w:val="00AE31EC"/>
    <w:rsid w:val="00AE3660"/>
    <w:rsid w:val="00AE3804"/>
    <w:rsid w:val="00AE3C1B"/>
    <w:rsid w:val="00AE3C51"/>
    <w:rsid w:val="00AE4F5B"/>
    <w:rsid w:val="00AE511F"/>
    <w:rsid w:val="00AE54BE"/>
    <w:rsid w:val="00AE576E"/>
    <w:rsid w:val="00AE5806"/>
    <w:rsid w:val="00AE59A1"/>
    <w:rsid w:val="00AE5CC2"/>
    <w:rsid w:val="00AE60E9"/>
    <w:rsid w:val="00AE6421"/>
    <w:rsid w:val="00AE6699"/>
    <w:rsid w:val="00AE6FD0"/>
    <w:rsid w:val="00AE7D08"/>
    <w:rsid w:val="00AF0007"/>
    <w:rsid w:val="00AF0088"/>
    <w:rsid w:val="00AF01D2"/>
    <w:rsid w:val="00AF01DA"/>
    <w:rsid w:val="00AF0523"/>
    <w:rsid w:val="00AF060F"/>
    <w:rsid w:val="00AF0C4B"/>
    <w:rsid w:val="00AF0D1A"/>
    <w:rsid w:val="00AF11A1"/>
    <w:rsid w:val="00AF1252"/>
    <w:rsid w:val="00AF19F2"/>
    <w:rsid w:val="00AF21E6"/>
    <w:rsid w:val="00AF220D"/>
    <w:rsid w:val="00AF2778"/>
    <w:rsid w:val="00AF2DE2"/>
    <w:rsid w:val="00AF3212"/>
    <w:rsid w:val="00AF3857"/>
    <w:rsid w:val="00AF3BF9"/>
    <w:rsid w:val="00AF3DA8"/>
    <w:rsid w:val="00AF43C3"/>
    <w:rsid w:val="00AF4447"/>
    <w:rsid w:val="00AF480D"/>
    <w:rsid w:val="00AF4F88"/>
    <w:rsid w:val="00AF51D9"/>
    <w:rsid w:val="00AF546D"/>
    <w:rsid w:val="00AF54AC"/>
    <w:rsid w:val="00AF5926"/>
    <w:rsid w:val="00AF5C2E"/>
    <w:rsid w:val="00AF696F"/>
    <w:rsid w:val="00AF69C3"/>
    <w:rsid w:val="00AF7234"/>
    <w:rsid w:val="00AF739A"/>
    <w:rsid w:val="00AF743F"/>
    <w:rsid w:val="00B0034F"/>
    <w:rsid w:val="00B006DD"/>
    <w:rsid w:val="00B00785"/>
    <w:rsid w:val="00B00A9A"/>
    <w:rsid w:val="00B00D8B"/>
    <w:rsid w:val="00B00F4F"/>
    <w:rsid w:val="00B01055"/>
    <w:rsid w:val="00B01A91"/>
    <w:rsid w:val="00B01B7E"/>
    <w:rsid w:val="00B01EC5"/>
    <w:rsid w:val="00B02391"/>
    <w:rsid w:val="00B025CD"/>
    <w:rsid w:val="00B026C8"/>
    <w:rsid w:val="00B027C7"/>
    <w:rsid w:val="00B027FD"/>
    <w:rsid w:val="00B02C10"/>
    <w:rsid w:val="00B02F57"/>
    <w:rsid w:val="00B03311"/>
    <w:rsid w:val="00B034A7"/>
    <w:rsid w:val="00B037F0"/>
    <w:rsid w:val="00B03D59"/>
    <w:rsid w:val="00B044A7"/>
    <w:rsid w:val="00B0490A"/>
    <w:rsid w:val="00B05020"/>
    <w:rsid w:val="00B05328"/>
    <w:rsid w:val="00B05D36"/>
    <w:rsid w:val="00B066D3"/>
    <w:rsid w:val="00B06BDB"/>
    <w:rsid w:val="00B07110"/>
    <w:rsid w:val="00B072C6"/>
    <w:rsid w:val="00B07AFE"/>
    <w:rsid w:val="00B07E84"/>
    <w:rsid w:val="00B07FAD"/>
    <w:rsid w:val="00B10193"/>
    <w:rsid w:val="00B107BB"/>
    <w:rsid w:val="00B1083F"/>
    <w:rsid w:val="00B1091B"/>
    <w:rsid w:val="00B11991"/>
    <w:rsid w:val="00B12390"/>
    <w:rsid w:val="00B123FE"/>
    <w:rsid w:val="00B1259C"/>
    <w:rsid w:val="00B12A3D"/>
    <w:rsid w:val="00B12B0B"/>
    <w:rsid w:val="00B12B92"/>
    <w:rsid w:val="00B132F4"/>
    <w:rsid w:val="00B137A7"/>
    <w:rsid w:val="00B1383C"/>
    <w:rsid w:val="00B13955"/>
    <w:rsid w:val="00B13956"/>
    <w:rsid w:val="00B13ACA"/>
    <w:rsid w:val="00B1476F"/>
    <w:rsid w:val="00B1481E"/>
    <w:rsid w:val="00B154A8"/>
    <w:rsid w:val="00B15619"/>
    <w:rsid w:val="00B157F8"/>
    <w:rsid w:val="00B15B0E"/>
    <w:rsid w:val="00B15C86"/>
    <w:rsid w:val="00B1673B"/>
    <w:rsid w:val="00B16C42"/>
    <w:rsid w:val="00B174C5"/>
    <w:rsid w:val="00B175CF"/>
    <w:rsid w:val="00B17721"/>
    <w:rsid w:val="00B17959"/>
    <w:rsid w:val="00B20287"/>
    <w:rsid w:val="00B20499"/>
    <w:rsid w:val="00B20BDE"/>
    <w:rsid w:val="00B20E5C"/>
    <w:rsid w:val="00B2169A"/>
    <w:rsid w:val="00B21A19"/>
    <w:rsid w:val="00B21B05"/>
    <w:rsid w:val="00B21D32"/>
    <w:rsid w:val="00B21F3F"/>
    <w:rsid w:val="00B224A4"/>
    <w:rsid w:val="00B227AD"/>
    <w:rsid w:val="00B22A73"/>
    <w:rsid w:val="00B22BDD"/>
    <w:rsid w:val="00B23229"/>
    <w:rsid w:val="00B23A16"/>
    <w:rsid w:val="00B24175"/>
    <w:rsid w:val="00B243EB"/>
    <w:rsid w:val="00B24424"/>
    <w:rsid w:val="00B24B6B"/>
    <w:rsid w:val="00B2550F"/>
    <w:rsid w:val="00B25DBB"/>
    <w:rsid w:val="00B25E39"/>
    <w:rsid w:val="00B264E1"/>
    <w:rsid w:val="00B2663E"/>
    <w:rsid w:val="00B2677A"/>
    <w:rsid w:val="00B26B90"/>
    <w:rsid w:val="00B2714F"/>
    <w:rsid w:val="00B275CA"/>
    <w:rsid w:val="00B27C23"/>
    <w:rsid w:val="00B27F28"/>
    <w:rsid w:val="00B3019A"/>
    <w:rsid w:val="00B308E7"/>
    <w:rsid w:val="00B310F6"/>
    <w:rsid w:val="00B31764"/>
    <w:rsid w:val="00B31BDF"/>
    <w:rsid w:val="00B3293C"/>
    <w:rsid w:val="00B32B55"/>
    <w:rsid w:val="00B32DA7"/>
    <w:rsid w:val="00B3327B"/>
    <w:rsid w:val="00B33799"/>
    <w:rsid w:val="00B337C4"/>
    <w:rsid w:val="00B337DE"/>
    <w:rsid w:val="00B3387C"/>
    <w:rsid w:val="00B33A9D"/>
    <w:rsid w:val="00B34049"/>
    <w:rsid w:val="00B3414B"/>
    <w:rsid w:val="00B3414F"/>
    <w:rsid w:val="00B3498C"/>
    <w:rsid w:val="00B34E59"/>
    <w:rsid w:val="00B35379"/>
    <w:rsid w:val="00B354FA"/>
    <w:rsid w:val="00B35816"/>
    <w:rsid w:val="00B36B1D"/>
    <w:rsid w:val="00B36BFC"/>
    <w:rsid w:val="00B36DB4"/>
    <w:rsid w:val="00B36F56"/>
    <w:rsid w:val="00B40276"/>
    <w:rsid w:val="00B40863"/>
    <w:rsid w:val="00B40FF0"/>
    <w:rsid w:val="00B4150E"/>
    <w:rsid w:val="00B418D9"/>
    <w:rsid w:val="00B41E7D"/>
    <w:rsid w:val="00B42443"/>
    <w:rsid w:val="00B42B0A"/>
    <w:rsid w:val="00B42E71"/>
    <w:rsid w:val="00B42E9D"/>
    <w:rsid w:val="00B43108"/>
    <w:rsid w:val="00B438A0"/>
    <w:rsid w:val="00B4493A"/>
    <w:rsid w:val="00B44A37"/>
    <w:rsid w:val="00B44B4C"/>
    <w:rsid w:val="00B44D4E"/>
    <w:rsid w:val="00B44D63"/>
    <w:rsid w:val="00B4555D"/>
    <w:rsid w:val="00B4670B"/>
    <w:rsid w:val="00B467B6"/>
    <w:rsid w:val="00B470CA"/>
    <w:rsid w:val="00B47501"/>
    <w:rsid w:val="00B477DD"/>
    <w:rsid w:val="00B479C5"/>
    <w:rsid w:val="00B47C96"/>
    <w:rsid w:val="00B47E71"/>
    <w:rsid w:val="00B47F33"/>
    <w:rsid w:val="00B501A1"/>
    <w:rsid w:val="00B50733"/>
    <w:rsid w:val="00B50973"/>
    <w:rsid w:val="00B51C32"/>
    <w:rsid w:val="00B5210C"/>
    <w:rsid w:val="00B52383"/>
    <w:rsid w:val="00B52472"/>
    <w:rsid w:val="00B524C6"/>
    <w:rsid w:val="00B52543"/>
    <w:rsid w:val="00B52C77"/>
    <w:rsid w:val="00B52DF7"/>
    <w:rsid w:val="00B53416"/>
    <w:rsid w:val="00B536B9"/>
    <w:rsid w:val="00B53B03"/>
    <w:rsid w:val="00B54C10"/>
    <w:rsid w:val="00B550BD"/>
    <w:rsid w:val="00B55187"/>
    <w:rsid w:val="00B5595C"/>
    <w:rsid w:val="00B56938"/>
    <w:rsid w:val="00B56A74"/>
    <w:rsid w:val="00B56E49"/>
    <w:rsid w:val="00B578AE"/>
    <w:rsid w:val="00B6001F"/>
    <w:rsid w:val="00B6081E"/>
    <w:rsid w:val="00B619F3"/>
    <w:rsid w:val="00B620DA"/>
    <w:rsid w:val="00B62C3C"/>
    <w:rsid w:val="00B62D6F"/>
    <w:rsid w:val="00B630DB"/>
    <w:rsid w:val="00B63685"/>
    <w:rsid w:val="00B63D0C"/>
    <w:rsid w:val="00B63F94"/>
    <w:rsid w:val="00B64293"/>
    <w:rsid w:val="00B64398"/>
    <w:rsid w:val="00B64CD4"/>
    <w:rsid w:val="00B64D99"/>
    <w:rsid w:val="00B64ED0"/>
    <w:rsid w:val="00B65161"/>
    <w:rsid w:val="00B6527E"/>
    <w:rsid w:val="00B6597A"/>
    <w:rsid w:val="00B6628C"/>
    <w:rsid w:val="00B6651B"/>
    <w:rsid w:val="00B66EB4"/>
    <w:rsid w:val="00B67284"/>
    <w:rsid w:val="00B67363"/>
    <w:rsid w:val="00B67388"/>
    <w:rsid w:val="00B67ABA"/>
    <w:rsid w:val="00B67BC2"/>
    <w:rsid w:val="00B707C7"/>
    <w:rsid w:val="00B720BD"/>
    <w:rsid w:val="00B72DEF"/>
    <w:rsid w:val="00B730C8"/>
    <w:rsid w:val="00B73349"/>
    <w:rsid w:val="00B73476"/>
    <w:rsid w:val="00B738C8"/>
    <w:rsid w:val="00B73CDD"/>
    <w:rsid w:val="00B7542C"/>
    <w:rsid w:val="00B75D2A"/>
    <w:rsid w:val="00B76AFD"/>
    <w:rsid w:val="00B77241"/>
    <w:rsid w:val="00B7796A"/>
    <w:rsid w:val="00B77FBB"/>
    <w:rsid w:val="00B802B0"/>
    <w:rsid w:val="00B8033F"/>
    <w:rsid w:val="00B80693"/>
    <w:rsid w:val="00B810E1"/>
    <w:rsid w:val="00B815DF"/>
    <w:rsid w:val="00B816BF"/>
    <w:rsid w:val="00B81CCB"/>
    <w:rsid w:val="00B827FE"/>
    <w:rsid w:val="00B830E2"/>
    <w:rsid w:val="00B83108"/>
    <w:rsid w:val="00B83F9D"/>
    <w:rsid w:val="00B83FA7"/>
    <w:rsid w:val="00B83FEB"/>
    <w:rsid w:val="00B84525"/>
    <w:rsid w:val="00B84FB9"/>
    <w:rsid w:val="00B853B8"/>
    <w:rsid w:val="00B85427"/>
    <w:rsid w:val="00B85C6C"/>
    <w:rsid w:val="00B85FFD"/>
    <w:rsid w:val="00B86254"/>
    <w:rsid w:val="00B86520"/>
    <w:rsid w:val="00B86AB4"/>
    <w:rsid w:val="00B86F03"/>
    <w:rsid w:val="00B87939"/>
    <w:rsid w:val="00B909A0"/>
    <w:rsid w:val="00B90A75"/>
    <w:rsid w:val="00B90DD3"/>
    <w:rsid w:val="00B90E6C"/>
    <w:rsid w:val="00B917D3"/>
    <w:rsid w:val="00B91E73"/>
    <w:rsid w:val="00B92223"/>
    <w:rsid w:val="00B922C5"/>
    <w:rsid w:val="00B92342"/>
    <w:rsid w:val="00B926F4"/>
    <w:rsid w:val="00B929E2"/>
    <w:rsid w:val="00B92F8E"/>
    <w:rsid w:val="00B940ED"/>
    <w:rsid w:val="00B94757"/>
    <w:rsid w:val="00B94F2D"/>
    <w:rsid w:val="00B95378"/>
    <w:rsid w:val="00B957C3"/>
    <w:rsid w:val="00B95B05"/>
    <w:rsid w:val="00B95FF8"/>
    <w:rsid w:val="00B9614B"/>
    <w:rsid w:val="00B96203"/>
    <w:rsid w:val="00B964BF"/>
    <w:rsid w:val="00B96849"/>
    <w:rsid w:val="00B96C7F"/>
    <w:rsid w:val="00B96F5E"/>
    <w:rsid w:val="00B96F92"/>
    <w:rsid w:val="00B97419"/>
    <w:rsid w:val="00B977CE"/>
    <w:rsid w:val="00B97D33"/>
    <w:rsid w:val="00BA049E"/>
    <w:rsid w:val="00BA097A"/>
    <w:rsid w:val="00BA09B8"/>
    <w:rsid w:val="00BA109E"/>
    <w:rsid w:val="00BA115D"/>
    <w:rsid w:val="00BA139C"/>
    <w:rsid w:val="00BA1423"/>
    <w:rsid w:val="00BA167C"/>
    <w:rsid w:val="00BA1709"/>
    <w:rsid w:val="00BA1793"/>
    <w:rsid w:val="00BA26E7"/>
    <w:rsid w:val="00BA288A"/>
    <w:rsid w:val="00BA3309"/>
    <w:rsid w:val="00BA3310"/>
    <w:rsid w:val="00BA3360"/>
    <w:rsid w:val="00BA3719"/>
    <w:rsid w:val="00BA3E45"/>
    <w:rsid w:val="00BA4B3D"/>
    <w:rsid w:val="00BA4B9B"/>
    <w:rsid w:val="00BA4E64"/>
    <w:rsid w:val="00BA4FEC"/>
    <w:rsid w:val="00BA6024"/>
    <w:rsid w:val="00BA63A9"/>
    <w:rsid w:val="00BA6A45"/>
    <w:rsid w:val="00BA714B"/>
    <w:rsid w:val="00BA78C5"/>
    <w:rsid w:val="00BA7A6F"/>
    <w:rsid w:val="00BA7A70"/>
    <w:rsid w:val="00BA7B34"/>
    <w:rsid w:val="00BA7E18"/>
    <w:rsid w:val="00BB021B"/>
    <w:rsid w:val="00BB0A48"/>
    <w:rsid w:val="00BB0C60"/>
    <w:rsid w:val="00BB0F3C"/>
    <w:rsid w:val="00BB1BA3"/>
    <w:rsid w:val="00BB1DDE"/>
    <w:rsid w:val="00BB226A"/>
    <w:rsid w:val="00BB27F7"/>
    <w:rsid w:val="00BB2EFA"/>
    <w:rsid w:val="00BB382C"/>
    <w:rsid w:val="00BB3ABD"/>
    <w:rsid w:val="00BB3FD6"/>
    <w:rsid w:val="00BB3FDD"/>
    <w:rsid w:val="00BB42D1"/>
    <w:rsid w:val="00BB4535"/>
    <w:rsid w:val="00BB48A5"/>
    <w:rsid w:val="00BB60C9"/>
    <w:rsid w:val="00BB620F"/>
    <w:rsid w:val="00BB69D3"/>
    <w:rsid w:val="00BB6CB6"/>
    <w:rsid w:val="00BB744E"/>
    <w:rsid w:val="00BB7A90"/>
    <w:rsid w:val="00BB7B49"/>
    <w:rsid w:val="00BC0095"/>
    <w:rsid w:val="00BC049F"/>
    <w:rsid w:val="00BC06AE"/>
    <w:rsid w:val="00BC1049"/>
    <w:rsid w:val="00BC1326"/>
    <w:rsid w:val="00BC1AFF"/>
    <w:rsid w:val="00BC2467"/>
    <w:rsid w:val="00BC2B07"/>
    <w:rsid w:val="00BC32FD"/>
    <w:rsid w:val="00BC37AB"/>
    <w:rsid w:val="00BC3AFC"/>
    <w:rsid w:val="00BC403A"/>
    <w:rsid w:val="00BC47E6"/>
    <w:rsid w:val="00BC4D6F"/>
    <w:rsid w:val="00BC567E"/>
    <w:rsid w:val="00BC58F7"/>
    <w:rsid w:val="00BC5BFF"/>
    <w:rsid w:val="00BC5FFE"/>
    <w:rsid w:val="00BC65AE"/>
    <w:rsid w:val="00BC66CA"/>
    <w:rsid w:val="00BC6CAE"/>
    <w:rsid w:val="00BC70B6"/>
    <w:rsid w:val="00BC728A"/>
    <w:rsid w:val="00BC7C28"/>
    <w:rsid w:val="00BD01EE"/>
    <w:rsid w:val="00BD0318"/>
    <w:rsid w:val="00BD0483"/>
    <w:rsid w:val="00BD04D6"/>
    <w:rsid w:val="00BD0A4D"/>
    <w:rsid w:val="00BD1A76"/>
    <w:rsid w:val="00BD1E86"/>
    <w:rsid w:val="00BD21ED"/>
    <w:rsid w:val="00BD22FE"/>
    <w:rsid w:val="00BD25BD"/>
    <w:rsid w:val="00BD2629"/>
    <w:rsid w:val="00BD32C7"/>
    <w:rsid w:val="00BD4845"/>
    <w:rsid w:val="00BD58EE"/>
    <w:rsid w:val="00BD663D"/>
    <w:rsid w:val="00BD68CE"/>
    <w:rsid w:val="00BD6E56"/>
    <w:rsid w:val="00BD6F7A"/>
    <w:rsid w:val="00BD7140"/>
    <w:rsid w:val="00BD765E"/>
    <w:rsid w:val="00BD7931"/>
    <w:rsid w:val="00BD7ED8"/>
    <w:rsid w:val="00BE000E"/>
    <w:rsid w:val="00BE0E4A"/>
    <w:rsid w:val="00BE1B22"/>
    <w:rsid w:val="00BE1F2D"/>
    <w:rsid w:val="00BE2051"/>
    <w:rsid w:val="00BE25F5"/>
    <w:rsid w:val="00BE2B03"/>
    <w:rsid w:val="00BE2C2D"/>
    <w:rsid w:val="00BE349C"/>
    <w:rsid w:val="00BE353B"/>
    <w:rsid w:val="00BE4821"/>
    <w:rsid w:val="00BE49C4"/>
    <w:rsid w:val="00BE4DFA"/>
    <w:rsid w:val="00BE55AA"/>
    <w:rsid w:val="00BE5A90"/>
    <w:rsid w:val="00BE5EE4"/>
    <w:rsid w:val="00BE61C9"/>
    <w:rsid w:val="00BE6522"/>
    <w:rsid w:val="00BE6B6D"/>
    <w:rsid w:val="00BE6BA6"/>
    <w:rsid w:val="00BE6D0E"/>
    <w:rsid w:val="00BE769B"/>
    <w:rsid w:val="00BE7774"/>
    <w:rsid w:val="00BF06D7"/>
    <w:rsid w:val="00BF0750"/>
    <w:rsid w:val="00BF0980"/>
    <w:rsid w:val="00BF0FAA"/>
    <w:rsid w:val="00BF1414"/>
    <w:rsid w:val="00BF165F"/>
    <w:rsid w:val="00BF1773"/>
    <w:rsid w:val="00BF194C"/>
    <w:rsid w:val="00BF1C04"/>
    <w:rsid w:val="00BF29D7"/>
    <w:rsid w:val="00BF2A80"/>
    <w:rsid w:val="00BF300A"/>
    <w:rsid w:val="00BF32A0"/>
    <w:rsid w:val="00BF359A"/>
    <w:rsid w:val="00BF46A7"/>
    <w:rsid w:val="00BF476B"/>
    <w:rsid w:val="00BF509D"/>
    <w:rsid w:val="00BF5618"/>
    <w:rsid w:val="00BF5950"/>
    <w:rsid w:val="00BF5AE6"/>
    <w:rsid w:val="00BF646D"/>
    <w:rsid w:val="00BF6839"/>
    <w:rsid w:val="00BF69AB"/>
    <w:rsid w:val="00BF6B94"/>
    <w:rsid w:val="00BF7430"/>
    <w:rsid w:val="00BF769A"/>
    <w:rsid w:val="00BF78DF"/>
    <w:rsid w:val="00BF7C20"/>
    <w:rsid w:val="00BF7CB3"/>
    <w:rsid w:val="00C002A4"/>
    <w:rsid w:val="00C00BC1"/>
    <w:rsid w:val="00C00D79"/>
    <w:rsid w:val="00C00EC5"/>
    <w:rsid w:val="00C01848"/>
    <w:rsid w:val="00C01A5F"/>
    <w:rsid w:val="00C02305"/>
    <w:rsid w:val="00C025C9"/>
    <w:rsid w:val="00C028A8"/>
    <w:rsid w:val="00C037F7"/>
    <w:rsid w:val="00C03A40"/>
    <w:rsid w:val="00C03D12"/>
    <w:rsid w:val="00C048BF"/>
    <w:rsid w:val="00C04EEF"/>
    <w:rsid w:val="00C057C9"/>
    <w:rsid w:val="00C05FA1"/>
    <w:rsid w:val="00C0611C"/>
    <w:rsid w:val="00C06497"/>
    <w:rsid w:val="00C065EF"/>
    <w:rsid w:val="00C06873"/>
    <w:rsid w:val="00C07183"/>
    <w:rsid w:val="00C07CB1"/>
    <w:rsid w:val="00C07CB5"/>
    <w:rsid w:val="00C07F1F"/>
    <w:rsid w:val="00C10D37"/>
    <w:rsid w:val="00C10E0D"/>
    <w:rsid w:val="00C1132C"/>
    <w:rsid w:val="00C11860"/>
    <w:rsid w:val="00C12C5A"/>
    <w:rsid w:val="00C12CF7"/>
    <w:rsid w:val="00C13AD3"/>
    <w:rsid w:val="00C13DF3"/>
    <w:rsid w:val="00C13ED4"/>
    <w:rsid w:val="00C13F2D"/>
    <w:rsid w:val="00C140A8"/>
    <w:rsid w:val="00C140C7"/>
    <w:rsid w:val="00C142FD"/>
    <w:rsid w:val="00C14422"/>
    <w:rsid w:val="00C1509A"/>
    <w:rsid w:val="00C15785"/>
    <w:rsid w:val="00C15F96"/>
    <w:rsid w:val="00C16277"/>
    <w:rsid w:val="00C1649F"/>
    <w:rsid w:val="00C1679F"/>
    <w:rsid w:val="00C174C1"/>
    <w:rsid w:val="00C17854"/>
    <w:rsid w:val="00C17F53"/>
    <w:rsid w:val="00C17FB9"/>
    <w:rsid w:val="00C20197"/>
    <w:rsid w:val="00C20504"/>
    <w:rsid w:val="00C20752"/>
    <w:rsid w:val="00C2088E"/>
    <w:rsid w:val="00C20B05"/>
    <w:rsid w:val="00C20C75"/>
    <w:rsid w:val="00C20E60"/>
    <w:rsid w:val="00C21024"/>
    <w:rsid w:val="00C21F24"/>
    <w:rsid w:val="00C22290"/>
    <w:rsid w:val="00C2246A"/>
    <w:rsid w:val="00C2285B"/>
    <w:rsid w:val="00C23104"/>
    <w:rsid w:val="00C233A8"/>
    <w:rsid w:val="00C2371C"/>
    <w:rsid w:val="00C238AB"/>
    <w:rsid w:val="00C24098"/>
    <w:rsid w:val="00C24446"/>
    <w:rsid w:val="00C24CEC"/>
    <w:rsid w:val="00C24DF3"/>
    <w:rsid w:val="00C25045"/>
    <w:rsid w:val="00C252D5"/>
    <w:rsid w:val="00C25523"/>
    <w:rsid w:val="00C26444"/>
    <w:rsid w:val="00C268DA"/>
    <w:rsid w:val="00C26CCC"/>
    <w:rsid w:val="00C27347"/>
    <w:rsid w:val="00C2762E"/>
    <w:rsid w:val="00C27A47"/>
    <w:rsid w:val="00C27EAF"/>
    <w:rsid w:val="00C27EB3"/>
    <w:rsid w:val="00C302CF"/>
    <w:rsid w:val="00C3033B"/>
    <w:rsid w:val="00C304D6"/>
    <w:rsid w:val="00C30DC1"/>
    <w:rsid w:val="00C30E5A"/>
    <w:rsid w:val="00C31062"/>
    <w:rsid w:val="00C320B0"/>
    <w:rsid w:val="00C323D8"/>
    <w:rsid w:val="00C32CEF"/>
    <w:rsid w:val="00C338B3"/>
    <w:rsid w:val="00C339C9"/>
    <w:rsid w:val="00C34199"/>
    <w:rsid w:val="00C348CE"/>
    <w:rsid w:val="00C34ADD"/>
    <w:rsid w:val="00C35218"/>
    <w:rsid w:val="00C35726"/>
    <w:rsid w:val="00C357B5"/>
    <w:rsid w:val="00C35DD7"/>
    <w:rsid w:val="00C36418"/>
    <w:rsid w:val="00C36596"/>
    <w:rsid w:val="00C36DBD"/>
    <w:rsid w:val="00C36E57"/>
    <w:rsid w:val="00C379A6"/>
    <w:rsid w:val="00C37D32"/>
    <w:rsid w:val="00C406B4"/>
    <w:rsid w:val="00C40E78"/>
    <w:rsid w:val="00C413BD"/>
    <w:rsid w:val="00C41563"/>
    <w:rsid w:val="00C41979"/>
    <w:rsid w:val="00C422B6"/>
    <w:rsid w:val="00C425FE"/>
    <w:rsid w:val="00C4280B"/>
    <w:rsid w:val="00C4284F"/>
    <w:rsid w:val="00C42AF7"/>
    <w:rsid w:val="00C43414"/>
    <w:rsid w:val="00C43540"/>
    <w:rsid w:val="00C437EC"/>
    <w:rsid w:val="00C43BBD"/>
    <w:rsid w:val="00C43C7C"/>
    <w:rsid w:val="00C443C8"/>
    <w:rsid w:val="00C4480C"/>
    <w:rsid w:val="00C448AD"/>
    <w:rsid w:val="00C44C5B"/>
    <w:rsid w:val="00C44FB5"/>
    <w:rsid w:val="00C451D9"/>
    <w:rsid w:val="00C4521B"/>
    <w:rsid w:val="00C459C6"/>
    <w:rsid w:val="00C45E3A"/>
    <w:rsid w:val="00C463CA"/>
    <w:rsid w:val="00C465F0"/>
    <w:rsid w:val="00C4697D"/>
    <w:rsid w:val="00C46E75"/>
    <w:rsid w:val="00C46FD1"/>
    <w:rsid w:val="00C50126"/>
    <w:rsid w:val="00C50285"/>
    <w:rsid w:val="00C50468"/>
    <w:rsid w:val="00C50D0E"/>
    <w:rsid w:val="00C52323"/>
    <w:rsid w:val="00C5232B"/>
    <w:rsid w:val="00C52579"/>
    <w:rsid w:val="00C52AE2"/>
    <w:rsid w:val="00C52E64"/>
    <w:rsid w:val="00C53BF4"/>
    <w:rsid w:val="00C540F8"/>
    <w:rsid w:val="00C543C1"/>
    <w:rsid w:val="00C55A9E"/>
    <w:rsid w:val="00C55EE9"/>
    <w:rsid w:val="00C55F18"/>
    <w:rsid w:val="00C55F3E"/>
    <w:rsid w:val="00C5654F"/>
    <w:rsid w:val="00C56B1B"/>
    <w:rsid w:val="00C5735B"/>
    <w:rsid w:val="00C57BDD"/>
    <w:rsid w:val="00C601F4"/>
    <w:rsid w:val="00C6047F"/>
    <w:rsid w:val="00C604D9"/>
    <w:rsid w:val="00C60525"/>
    <w:rsid w:val="00C605D5"/>
    <w:rsid w:val="00C60608"/>
    <w:rsid w:val="00C60BC8"/>
    <w:rsid w:val="00C61638"/>
    <w:rsid w:val="00C6202A"/>
    <w:rsid w:val="00C62606"/>
    <w:rsid w:val="00C6263A"/>
    <w:rsid w:val="00C62AEA"/>
    <w:rsid w:val="00C63391"/>
    <w:rsid w:val="00C635A3"/>
    <w:rsid w:val="00C6372F"/>
    <w:rsid w:val="00C64726"/>
    <w:rsid w:val="00C64EF0"/>
    <w:rsid w:val="00C6586F"/>
    <w:rsid w:val="00C65906"/>
    <w:rsid w:val="00C65C51"/>
    <w:rsid w:val="00C65DF9"/>
    <w:rsid w:val="00C66170"/>
    <w:rsid w:val="00C66227"/>
    <w:rsid w:val="00C66260"/>
    <w:rsid w:val="00C66963"/>
    <w:rsid w:val="00C669F8"/>
    <w:rsid w:val="00C66A91"/>
    <w:rsid w:val="00C66BE0"/>
    <w:rsid w:val="00C66E0F"/>
    <w:rsid w:val="00C67043"/>
    <w:rsid w:val="00C675E7"/>
    <w:rsid w:val="00C67996"/>
    <w:rsid w:val="00C679C7"/>
    <w:rsid w:val="00C67F2B"/>
    <w:rsid w:val="00C70B05"/>
    <w:rsid w:val="00C70BD7"/>
    <w:rsid w:val="00C70E06"/>
    <w:rsid w:val="00C70E41"/>
    <w:rsid w:val="00C7175A"/>
    <w:rsid w:val="00C71978"/>
    <w:rsid w:val="00C71AB4"/>
    <w:rsid w:val="00C723FA"/>
    <w:rsid w:val="00C72635"/>
    <w:rsid w:val="00C72D77"/>
    <w:rsid w:val="00C73847"/>
    <w:rsid w:val="00C739B7"/>
    <w:rsid w:val="00C745B5"/>
    <w:rsid w:val="00C745F1"/>
    <w:rsid w:val="00C747C5"/>
    <w:rsid w:val="00C74CFA"/>
    <w:rsid w:val="00C74D8A"/>
    <w:rsid w:val="00C750A5"/>
    <w:rsid w:val="00C75FC8"/>
    <w:rsid w:val="00C7645A"/>
    <w:rsid w:val="00C768B9"/>
    <w:rsid w:val="00C76A63"/>
    <w:rsid w:val="00C77058"/>
    <w:rsid w:val="00C77A29"/>
    <w:rsid w:val="00C77BEA"/>
    <w:rsid w:val="00C80349"/>
    <w:rsid w:val="00C80D79"/>
    <w:rsid w:val="00C81325"/>
    <w:rsid w:val="00C81991"/>
    <w:rsid w:val="00C81EE3"/>
    <w:rsid w:val="00C82CEE"/>
    <w:rsid w:val="00C83636"/>
    <w:rsid w:val="00C839B6"/>
    <w:rsid w:val="00C83B4E"/>
    <w:rsid w:val="00C8426D"/>
    <w:rsid w:val="00C843F4"/>
    <w:rsid w:val="00C8467E"/>
    <w:rsid w:val="00C8482C"/>
    <w:rsid w:val="00C84F61"/>
    <w:rsid w:val="00C85040"/>
    <w:rsid w:val="00C85255"/>
    <w:rsid w:val="00C855B9"/>
    <w:rsid w:val="00C858D7"/>
    <w:rsid w:val="00C860BE"/>
    <w:rsid w:val="00C8659A"/>
    <w:rsid w:val="00C86DF1"/>
    <w:rsid w:val="00C87DC4"/>
    <w:rsid w:val="00C87FB9"/>
    <w:rsid w:val="00C9030C"/>
    <w:rsid w:val="00C905B1"/>
    <w:rsid w:val="00C905D9"/>
    <w:rsid w:val="00C90EDA"/>
    <w:rsid w:val="00C90FD4"/>
    <w:rsid w:val="00C911B7"/>
    <w:rsid w:val="00C9123B"/>
    <w:rsid w:val="00C917FA"/>
    <w:rsid w:val="00C91B0F"/>
    <w:rsid w:val="00C91C05"/>
    <w:rsid w:val="00C92037"/>
    <w:rsid w:val="00C92229"/>
    <w:rsid w:val="00C92519"/>
    <w:rsid w:val="00C92BFB"/>
    <w:rsid w:val="00C92D35"/>
    <w:rsid w:val="00C93443"/>
    <w:rsid w:val="00C93919"/>
    <w:rsid w:val="00C93C65"/>
    <w:rsid w:val="00C93F51"/>
    <w:rsid w:val="00C94B30"/>
    <w:rsid w:val="00C94EEF"/>
    <w:rsid w:val="00C95738"/>
    <w:rsid w:val="00C95AF0"/>
    <w:rsid w:val="00C964F9"/>
    <w:rsid w:val="00C976C5"/>
    <w:rsid w:val="00CA0181"/>
    <w:rsid w:val="00CA0340"/>
    <w:rsid w:val="00CA207B"/>
    <w:rsid w:val="00CA25F9"/>
    <w:rsid w:val="00CA27C7"/>
    <w:rsid w:val="00CA2BA7"/>
    <w:rsid w:val="00CA2BF8"/>
    <w:rsid w:val="00CA3664"/>
    <w:rsid w:val="00CA3B72"/>
    <w:rsid w:val="00CA4291"/>
    <w:rsid w:val="00CA4390"/>
    <w:rsid w:val="00CA4931"/>
    <w:rsid w:val="00CA56C9"/>
    <w:rsid w:val="00CA56F4"/>
    <w:rsid w:val="00CA572F"/>
    <w:rsid w:val="00CA5C76"/>
    <w:rsid w:val="00CA65B5"/>
    <w:rsid w:val="00CA6B83"/>
    <w:rsid w:val="00CA7951"/>
    <w:rsid w:val="00CB0072"/>
    <w:rsid w:val="00CB02A6"/>
    <w:rsid w:val="00CB0A5F"/>
    <w:rsid w:val="00CB163C"/>
    <w:rsid w:val="00CB18D8"/>
    <w:rsid w:val="00CB1FA3"/>
    <w:rsid w:val="00CB2BA3"/>
    <w:rsid w:val="00CB2C0F"/>
    <w:rsid w:val="00CB2CA8"/>
    <w:rsid w:val="00CB2FAC"/>
    <w:rsid w:val="00CB35A5"/>
    <w:rsid w:val="00CB3611"/>
    <w:rsid w:val="00CB368B"/>
    <w:rsid w:val="00CB3C00"/>
    <w:rsid w:val="00CB447B"/>
    <w:rsid w:val="00CB4C5A"/>
    <w:rsid w:val="00CB542D"/>
    <w:rsid w:val="00CB57C9"/>
    <w:rsid w:val="00CB5B7F"/>
    <w:rsid w:val="00CB63DD"/>
    <w:rsid w:val="00CB70CD"/>
    <w:rsid w:val="00CB7426"/>
    <w:rsid w:val="00CB7699"/>
    <w:rsid w:val="00CB76BD"/>
    <w:rsid w:val="00CB7AC3"/>
    <w:rsid w:val="00CC0D12"/>
    <w:rsid w:val="00CC1179"/>
    <w:rsid w:val="00CC2CAA"/>
    <w:rsid w:val="00CC2D69"/>
    <w:rsid w:val="00CC2FA8"/>
    <w:rsid w:val="00CC3513"/>
    <w:rsid w:val="00CC3A5A"/>
    <w:rsid w:val="00CC426C"/>
    <w:rsid w:val="00CC42C1"/>
    <w:rsid w:val="00CC48ED"/>
    <w:rsid w:val="00CC4998"/>
    <w:rsid w:val="00CC4BD8"/>
    <w:rsid w:val="00CC4C26"/>
    <w:rsid w:val="00CC50AB"/>
    <w:rsid w:val="00CC519B"/>
    <w:rsid w:val="00CC5B83"/>
    <w:rsid w:val="00CC62CD"/>
    <w:rsid w:val="00CC631B"/>
    <w:rsid w:val="00CC6793"/>
    <w:rsid w:val="00CC6866"/>
    <w:rsid w:val="00CC6E57"/>
    <w:rsid w:val="00CC707E"/>
    <w:rsid w:val="00CC717B"/>
    <w:rsid w:val="00CC7467"/>
    <w:rsid w:val="00CC7541"/>
    <w:rsid w:val="00CC7C22"/>
    <w:rsid w:val="00CC7CD8"/>
    <w:rsid w:val="00CD006C"/>
    <w:rsid w:val="00CD01B8"/>
    <w:rsid w:val="00CD0391"/>
    <w:rsid w:val="00CD12C4"/>
    <w:rsid w:val="00CD1B00"/>
    <w:rsid w:val="00CD1E68"/>
    <w:rsid w:val="00CD1ED2"/>
    <w:rsid w:val="00CD2103"/>
    <w:rsid w:val="00CD2674"/>
    <w:rsid w:val="00CD31BC"/>
    <w:rsid w:val="00CD3754"/>
    <w:rsid w:val="00CD3909"/>
    <w:rsid w:val="00CD45F3"/>
    <w:rsid w:val="00CD4E75"/>
    <w:rsid w:val="00CD6C24"/>
    <w:rsid w:val="00CD73BE"/>
    <w:rsid w:val="00CD73BF"/>
    <w:rsid w:val="00CD77BE"/>
    <w:rsid w:val="00CD78C9"/>
    <w:rsid w:val="00CD7EE4"/>
    <w:rsid w:val="00CE0132"/>
    <w:rsid w:val="00CE0878"/>
    <w:rsid w:val="00CE0888"/>
    <w:rsid w:val="00CE0D14"/>
    <w:rsid w:val="00CE1264"/>
    <w:rsid w:val="00CE126F"/>
    <w:rsid w:val="00CE1581"/>
    <w:rsid w:val="00CE1831"/>
    <w:rsid w:val="00CE1F99"/>
    <w:rsid w:val="00CE20B8"/>
    <w:rsid w:val="00CE2700"/>
    <w:rsid w:val="00CE3036"/>
    <w:rsid w:val="00CE31B1"/>
    <w:rsid w:val="00CE38FB"/>
    <w:rsid w:val="00CE3A59"/>
    <w:rsid w:val="00CE47B1"/>
    <w:rsid w:val="00CE48BF"/>
    <w:rsid w:val="00CE5809"/>
    <w:rsid w:val="00CE5ACE"/>
    <w:rsid w:val="00CE5F68"/>
    <w:rsid w:val="00CE63CC"/>
    <w:rsid w:val="00CE6528"/>
    <w:rsid w:val="00CE68EC"/>
    <w:rsid w:val="00CE6E20"/>
    <w:rsid w:val="00CE72CB"/>
    <w:rsid w:val="00CE7A67"/>
    <w:rsid w:val="00CE7DCA"/>
    <w:rsid w:val="00CF01D1"/>
    <w:rsid w:val="00CF05A7"/>
    <w:rsid w:val="00CF07C5"/>
    <w:rsid w:val="00CF08A8"/>
    <w:rsid w:val="00CF09D3"/>
    <w:rsid w:val="00CF0C3B"/>
    <w:rsid w:val="00CF0F71"/>
    <w:rsid w:val="00CF12FB"/>
    <w:rsid w:val="00CF1887"/>
    <w:rsid w:val="00CF1943"/>
    <w:rsid w:val="00CF1993"/>
    <w:rsid w:val="00CF2037"/>
    <w:rsid w:val="00CF2362"/>
    <w:rsid w:val="00CF23FB"/>
    <w:rsid w:val="00CF2575"/>
    <w:rsid w:val="00CF28F4"/>
    <w:rsid w:val="00CF29DA"/>
    <w:rsid w:val="00CF2A64"/>
    <w:rsid w:val="00CF2E5F"/>
    <w:rsid w:val="00CF3030"/>
    <w:rsid w:val="00CF3218"/>
    <w:rsid w:val="00CF3C26"/>
    <w:rsid w:val="00CF3C6E"/>
    <w:rsid w:val="00CF4729"/>
    <w:rsid w:val="00CF472A"/>
    <w:rsid w:val="00CF4A45"/>
    <w:rsid w:val="00CF5BF2"/>
    <w:rsid w:val="00CF5C44"/>
    <w:rsid w:val="00CF6D69"/>
    <w:rsid w:val="00CF7C0C"/>
    <w:rsid w:val="00D00A14"/>
    <w:rsid w:val="00D00FCE"/>
    <w:rsid w:val="00D010CF"/>
    <w:rsid w:val="00D01390"/>
    <w:rsid w:val="00D015F0"/>
    <w:rsid w:val="00D01D13"/>
    <w:rsid w:val="00D02731"/>
    <w:rsid w:val="00D02AFE"/>
    <w:rsid w:val="00D034D3"/>
    <w:rsid w:val="00D03A4E"/>
    <w:rsid w:val="00D040BB"/>
    <w:rsid w:val="00D0432D"/>
    <w:rsid w:val="00D05A0E"/>
    <w:rsid w:val="00D05BAA"/>
    <w:rsid w:val="00D05BFA"/>
    <w:rsid w:val="00D0606B"/>
    <w:rsid w:val="00D06539"/>
    <w:rsid w:val="00D0662C"/>
    <w:rsid w:val="00D06756"/>
    <w:rsid w:val="00D073C3"/>
    <w:rsid w:val="00D0752F"/>
    <w:rsid w:val="00D0766A"/>
    <w:rsid w:val="00D07936"/>
    <w:rsid w:val="00D07D12"/>
    <w:rsid w:val="00D07E21"/>
    <w:rsid w:val="00D102F8"/>
    <w:rsid w:val="00D10534"/>
    <w:rsid w:val="00D10568"/>
    <w:rsid w:val="00D11071"/>
    <w:rsid w:val="00D11289"/>
    <w:rsid w:val="00D12358"/>
    <w:rsid w:val="00D12534"/>
    <w:rsid w:val="00D12B80"/>
    <w:rsid w:val="00D12D6D"/>
    <w:rsid w:val="00D1368A"/>
    <w:rsid w:val="00D13A56"/>
    <w:rsid w:val="00D1427A"/>
    <w:rsid w:val="00D146E1"/>
    <w:rsid w:val="00D14A3D"/>
    <w:rsid w:val="00D14DD8"/>
    <w:rsid w:val="00D150F2"/>
    <w:rsid w:val="00D15460"/>
    <w:rsid w:val="00D1552F"/>
    <w:rsid w:val="00D155A8"/>
    <w:rsid w:val="00D156D2"/>
    <w:rsid w:val="00D15850"/>
    <w:rsid w:val="00D1591B"/>
    <w:rsid w:val="00D16062"/>
    <w:rsid w:val="00D1610C"/>
    <w:rsid w:val="00D16467"/>
    <w:rsid w:val="00D16505"/>
    <w:rsid w:val="00D16923"/>
    <w:rsid w:val="00D16B64"/>
    <w:rsid w:val="00D17333"/>
    <w:rsid w:val="00D176F2"/>
    <w:rsid w:val="00D17DBC"/>
    <w:rsid w:val="00D201C0"/>
    <w:rsid w:val="00D2047A"/>
    <w:rsid w:val="00D20562"/>
    <w:rsid w:val="00D209CB"/>
    <w:rsid w:val="00D20E9F"/>
    <w:rsid w:val="00D20F62"/>
    <w:rsid w:val="00D2132C"/>
    <w:rsid w:val="00D21477"/>
    <w:rsid w:val="00D215F9"/>
    <w:rsid w:val="00D2178E"/>
    <w:rsid w:val="00D219D4"/>
    <w:rsid w:val="00D21CA5"/>
    <w:rsid w:val="00D22292"/>
    <w:rsid w:val="00D22D29"/>
    <w:rsid w:val="00D22D77"/>
    <w:rsid w:val="00D230E8"/>
    <w:rsid w:val="00D23221"/>
    <w:rsid w:val="00D235AE"/>
    <w:rsid w:val="00D238A7"/>
    <w:rsid w:val="00D23964"/>
    <w:rsid w:val="00D23F2F"/>
    <w:rsid w:val="00D24697"/>
    <w:rsid w:val="00D248CC"/>
    <w:rsid w:val="00D25269"/>
    <w:rsid w:val="00D25464"/>
    <w:rsid w:val="00D25760"/>
    <w:rsid w:val="00D25AC1"/>
    <w:rsid w:val="00D25AF8"/>
    <w:rsid w:val="00D260DF"/>
    <w:rsid w:val="00D26291"/>
    <w:rsid w:val="00D264FC"/>
    <w:rsid w:val="00D269EF"/>
    <w:rsid w:val="00D26A8D"/>
    <w:rsid w:val="00D26B63"/>
    <w:rsid w:val="00D2707C"/>
    <w:rsid w:val="00D309E8"/>
    <w:rsid w:val="00D313DA"/>
    <w:rsid w:val="00D31861"/>
    <w:rsid w:val="00D31EE1"/>
    <w:rsid w:val="00D3270D"/>
    <w:rsid w:val="00D32C97"/>
    <w:rsid w:val="00D3365E"/>
    <w:rsid w:val="00D33C35"/>
    <w:rsid w:val="00D343D6"/>
    <w:rsid w:val="00D3441D"/>
    <w:rsid w:val="00D34994"/>
    <w:rsid w:val="00D349BB"/>
    <w:rsid w:val="00D3520E"/>
    <w:rsid w:val="00D3526C"/>
    <w:rsid w:val="00D35670"/>
    <w:rsid w:val="00D35676"/>
    <w:rsid w:val="00D357CA"/>
    <w:rsid w:val="00D35907"/>
    <w:rsid w:val="00D36524"/>
    <w:rsid w:val="00D367D8"/>
    <w:rsid w:val="00D36CF2"/>
    <w:rsid w:val="00D3713C"/>
    <w:rsid w:val="00D37C32"/>
    <w:rsid w:val="00D4020C"/>
    <w:rsid w:val="00D4036C"/>
    <w:rsid w:val="00D40B81"/>
    <w:rsid w:val="00D40EA0"/>
    <w:rsid w:val="00D40F36"/>
    <w:rsid w:val="00D41302"/>
    <w:rsid w:val="00D41562"/>
    <w:rsid w:val="00D415C6"/>
    <w:rsid w:val="00D425EC"/>
    <w:rsid w:val="00D434BA"/>
    <w:rsid w:val="00D43D71"/>
    <w:rsid w:val="00D442B6"/>
    <w:rsid w:val="00D44375"/>
    <w:rsid w:val="00D44612"/>
    <w:rsid w:val="00D45C67"/>
    <w:rsid w:val="00D46A6C"/>
    <w:rsid w:val="00D46BEC"/>
    <w:rsid w:val="00D473AA"/>
    <w:rsid w:val="00D476BC"/>
    <w:rsid w:val="00D4784B"/>
    <w:rsid w:val="00D479EE"/>
    <w:rsid w:val="00D47C6D"/>
    <w:rsid w:val="00D50670"/>
    <w:rsid w:val="00D50850"/>
    <w:rsid w:val="00D50A58"/>
    <w:rsid w:val="00D50BAA"/>
    <w:rsid w:val="00D50DD5"/>
    <w:rsid w:val="00D510E0"/>
    <w:rsid w:val="00D51135"/>
    <w:rsid w:val="00D515FF"/>
    <w:rsid w:val="00D5172B"/>
    <w:rsid w:val="00D51C00"/>
    <w:rsid w:val="00D51F16"/>
    <w:rsid w:val="00D528C2"/>
    <w:rsid w:val="00D52CC4"/>
    <w:rsid w:val="00D52F6A"/>
    <w:rsid w:val="00D537A3"/>
    <w:rsid w:val="00D53B23"/>
    <w:rsid w:val="00D53BD4"/>
    <w:rsid w:val="00D5448E"/>
    <w:rsid w:val="00D549DB"/>
    <w:rsid w:val="00D54A13"/>
    <w:rsid w:val="00D559E0"/>
    <w:rsid w:val="00D55F52"/>
    <w:rsid w:val="00D56252"/>
    <w:rsid w:val="00D57517"/>
    <w:rsid w:val="00D577D2"/>
    <w:rsid w:val="00D57AA4"/>
    <w:rsid w:val="00D57DE0"/>
    <w:rsid w:val="00D57E37"/>
    <w:rsid w:val="00D60320"/>
    <w:rsid w:val="00D60B92"/>
    <w:rsid w:val="00D60DCB"/>
    <w:rsid w:val="00D616C8"/>
    <w:rsid w:val="00D61BD2"/>
    <w:rsid w:val="00D61F2F"/>
    <w:rsid w:val="00D61FA7"/>
    <w:rsid w:val="00D62377"/>
    <w:rsid w:val="00D6243A"/>
    <w:rsid w:val="00D62509"/>
    <w:rsid w:val="00D62A14"/>
    <w:rsid w:val="00D62A43"/>
    <w:rsid w:val="00D62B96"/>
    <w:rsid w:val="00D62C09"/>
    <w:rsid w:val="00D62DA0"/>
    <w:rsid w:val="00D62E42"/>
    <w:rsid w:val="00D63646"/>
    <w:rsid w:val="00D63ECC"/>
    <w:rsid w:val="00D63FA4"/>
    <w:rsid w:val="00D642C4"/>
    <w:rsid w:val="00D644C7"/>
    <w:rsid w:val="00D64FD7"/>
    <w:rsid w:val="00D65158"/>
    <w:rsid w:val="00D65815"/>
    <w:rsid w:val="00D659A9"/>
    <w:rsid w:val="00D66134"/>
    <w:rsid w:val="00D66327"/>
    <w:rsid w:val="00D6643D"/>
    <w:rsid w:val="00D66A06"/>
    <w:rsid w:val="00D674E3"/>
    <w:rsid w:val="00D70113"/>
    <w:rsid w:val="00D704EF"/>
    <w:rsid w:val="00D70E21"/>
    <w:rsid w:val="00D7136B"/>
    <w:rsid w:val="00D715B7"/>
    <w:rsid w:val="00D71A17"/>
    <w:rsid w:val="00D71C80"/>
    <w:rsid w:val="00D7281F"/>
    <w:rsid w:val="00D72C24"/>
    <w:rsid w:val="00D72F95"/>
    <w:rsid w:val="00D73656"/>
    <w:rsid w:val="00D737D0"/>
    <w:rsid w:val="00D744AE"/>
    <w:rsid w:val="00D749AD"/>
    <w:rsid w:val="00D759A8"/>
    <w:rsid w:val="00D75B46"/>
    <w:rsid w:val="00D75C1D"/>
    <w:rsid w:val="00D75FB0"/>
    <w:rsid w:val="00D75FE9"/>
    <w:rsid w:val="00D762D5"/>
    <w:rsid w:val="00D773ED"/>
    <w:rsid w:val="00D7743F"/>
    <w:rsid w:val="00D77A46"/>
    <w:rsid w:val="00D80330"/>
    <w:rsid w:val="00D8057C"/>
    <w:rsid w:val="00D80621"/>
    <w:rsid w:val="00D8083A"/>
    <w:rsid w:val="00D80B27"/>
    <w:rsid w:val="00D81323"/>
    <w:rsid w:val="00D81DF5"/>
    <w:rsid w:val="00D8250B"/>
    <w:rsid w:val="00D8275E"/>
    <w:rsid w:val="00D82817"/>
    <w:rsid w:val="00D82F6D"/>
    <w:rsid w:val="00D839B6"/>
    <w:rsid w:val="00D84143"/>
    <w:rsid w:val="00D8414E"/>
    <w:rsid w:val="00D843B3"/>
    <w:rsid w:val="00D845BD"/>
    <w:rsid w:val="00D84A14"/>
    <w:rsid w:val="00D8610E"/>
    <w:rsid w:val="00D86716"/>
    <w:rsid w:val="00D86883"/>
    <w:rsid w:val="00D87500"/>
    <w:rsid w:val="00D87BE4"/>
    <w:rsid w:val="00D87C82"/>
    <w:rsid w:val="00D90611"/>
    <w:rsid w:val="00D90C50"/>
    <w:rsid w:val="00D90F71"/>
    <w:rsid w:val="00D911DE"/>
    <w:rsid w:val="00D91686"/>
    <w:rsid w:val="00D91791"/>
    <w:rsid w:val="00D91983"/>
    <w:rsid w:val="00D91A03"/>
    <w:rsid w:val="00D92146"/>
    <w:rsid w:val="00D92259"/>
    <w:rsid w:val="00D9259F"/>
    <w:rsid w:val="00D92909"/>
    <w:rsid w:val="00D92E6D"/>
    <w:rsid w:val="00D9331B"/>
    <w:rsid w:val="00D934FF"/>
    <w:rsid w:val="00D946C9"/>
    <w:rsid w:val="00D94B91"/>
    <w:rsid w:val="00D94BE2"/>
    <w:rsid w:val="00D94F46"/>
    <w:rsid w:val="00D955AB"/>
    <w:rsid w:val="00D95AA3"/>
    <w:rsid w:val="00D95FB3"/>
    <w:rsid w:val="00D964B1"/>
    <w:rsid w:val="00D96607"/>
    <w:rsid w:val="00D9677F"/>
    <w:rsid w:val="00D97680"/>
    <w:rsid w:val="00D9777A"/>
    <w:rsid w:val="00D97F38"/>
    <w:rsid w:val="00DA03A7"/>
    <w:rsid w:val="00DA0B61"/>
    <w:rsid w:val="00DA189A"/>
    <w:rsid w:val="00DA1BC8"/>
    <w:rsid w:val="00DA1DC1"/>
    <w:rsid w:val="00DA27F1"/>
    <w:rsid w:val="00DA2BD5"/>
    <w:rsid w:val="00DA2D06"/>
    <w:rsid w:val="00DA31F2"/>
    <w:rsid w:val="00DA34B8"/>
    <w:rsid w:val="00DA34F0"/>
    <w:rsid w:val="00DA3B8A"/>
    <w:rsid w:val="00DA3C90"/>
    <w:rsid w:val="00DA4705"/>
    <w:rsid w:val="00DA52B8"/>
    <w:rsid w:val="00DA54C8"/>
    <w:rsid w:val="00DA5D68"/>
    <w:rsid w:val="00DA655C"/>
    <w:rsid w:val="00DA6DD1"/>
    <w:rsid w:val="00DA712D"/>
    <w:rsid w:val="00DA7588"/>
    <w:rsid w:val="00DA75B3"/>
    <w:rsid w:val="00DA7704"/>
    <w:rsid w:val="00DA774E"/>
    <w:rsid w:val="00DA7A52"/>
    <w:rsid w:val="00DA7D1F"/>
    <w:rsid w:val="00DB02E0"/>
    <w:rsid w:val="00DB0676"/>
    <w:rsid w:val="00DB0754"/>
    <w:rsid w:val="00DB0B84"/>
    <w:rsid w:val="00DB0E1D"/>
    <w:rsid w:val="00DB10B2"/>
    <w:rsid w:val="00DB10E9"/>
    <w:rsid w:val="00DB1844"/>
    <w:rsid w:val="00DB21BE"/>
    <w:rsid w:val="00DB2D0C"/>
    <w:rsid w:val="00DB2D39"/>
    <w:rsid w:val="00DB2DE5"/>
    <w:rsid w:val="00DB2E92"/>
    <w:rsid w:val="00DB2EA6"/>
    <w:rsid w:val="00DB30BC"/>
    <w:rsid w:val="00DB3198"/>
    <w:rsid w:val="00DB381F"/>
    <w:rsid w:val="00DB38BB"/>
    <w:rsid w:val="00DB3F8D"/>
    <w:rsid w:val="00DB3FEF"/>
    <w:rsid w:val="00DB4595"/>
    <w:rsid w:val="00DB4774"/>
    <w:rsid w:val="00DB485D"/>
    <w:rsid w:val="00DB4957"/>
    <w:rsid w:val="00DB4D00"/>
    <w:rsid w:val="00DB4E8C"/>
    <w:rsid w:val="00DB5473"/>
    <w:rsid w:val="00DB56AC"/>
    <w:rsid w:val="00DB68BA"/>
    <w:rsid w:val="00DB6BDD"/>
    <w:rsid w:val="00DB7102"/>
    <w:rsid w:val="00DB74CB"/>
    <w:rsid w:val="00DB7747"/>
    <w:rsid w:val="00DB79AF"/>
    <w:rsid w:val="00DB7EB8"/>
    <w:rsid w:val="00DC057D"/>
    <w:rsid w:val="00DC06FB"/>
    <w:rsid w:val="00DC073D"/>
    <w:rsid w:val="00DC091A"/>
    <w:rsid w:val="00DC0C49"/>
    <w:rsid w:val="00DC0D8A"/>
    <w:rsid w:val="00DC1271"/>
    <w:rsid w:val="00DC16EB"/>
    <w:rsid w:val="00DC18E4"/>
    <w:rsid w:val="00DC1959"/>
    <w:rsid w:val="00DC1C55"/>
    <w:rsid w:val="00DC2225"/>
    <w:rsid w:val="00DC252F"/>
    <w:rsid w:val="00DC2608"/>
    <w:rsid w:val="00DC2747"/>
    <w:rsid w:val="00DC2EDF"/>
    <w:rsid w:val="00DC2F10"/>
    <w:rsid w:val="00DC3264"/>
    <w:rsid w:val="00DC349B"/>
    <w:rsid w:val="00DC3975"/>
    <w:rsid w:val="00DC42F4"/>
    <w:rsid w:val="00DC4699"/>
    <w:rsid w:val="00DC4BBD"/>
    <w:rsid w:val="00DC4E3D"/>
    <w:rsid w:val="00DC50CB"/>
    <w:rsid w:val="00DC527A"/>
    <w:rsid w:val="00DC553B"/>
    <w:rsid w:val="00DC6068"/>
    <w:rsid w:val="00DC61B9"/>
    <w:rsid w:val="00DC6756"/>
    <w:rsid w:val="00DC7974"/>
    <w:rsid w:val="00DC7C9B"/>
    <w:rsid w:val="00DD008F"/>
    <w:rsid w:val="00DD0355"/>
    <w:rsid w:val="00DD0AE4"/>
    <w:rsid w:val="00DD0DE5"/>
    <w:rsid w:val="00DD0F8F"/>
    <w:rsid w:val="00DD14D2"/>
    <w:rsid w:val="00DD182F"/>
    <w:rsid w:val="00DD1EE9"/>
    <w:rsid w:val="00DD1FA2"/>
    <w:rsid w:val="00DD21D9"/>
    <w:rsid w:val="00DD2634"/>
    <w:rsid w:val="00DD2F00"/>
    <w:rsid w:val="00DD3BAA"/>
    <w:rsid w:val="00DD4631"/>
    <w:rsid w:val="00DD493B"/>
    <w:rsid w:val="00DD4EBF"/>
    <w:rsid w:val="00DD52F5"/>
    <w:rsid w:val="00DD558D"/>
    <w:rsid w:val="00DD59ED"/>
    <w:rsid w:val="00DD5A58"/>
    <w:rsid w:val="00DD60D3"/>
    <w:rsid w:val="00DD651C"/>
    <w:rsid w:val="00DD70E9"/>
    <w:rsid w:val="00DD7363"/>
    <w:rsid w:val="00DD78D9"/>
    <w:rsid w:val="00DE0134"/>
    <w:rsid w:val="00DE045B"/>
    <w:rsid w:val="00DE0470"/>
    <w:rsid w:val="00DE072C"/>
    <w:rsid w:val="00DE1205"/>
    <w:rsid w:val="00DE1214"/>
    <w:rsid w:val="00DE1775"/>
    <w:rsid w:val="00DE25F3"/>
    <w:rsid w:val="00DE2717"/>
    <w:rsid w:val="00DE2B01"/>
    <w:rsid w:val="00DE2D3F"/>
    <w:rsid w:val="00DE3DD7"/>
    <w:rsid w:val="00DE423B"/>
    <w:rsid w:val="00DE45E0"/>
    <w:rsid w:val="00DE4A8A"/>
    <w:rsid w:val="00DE572E"/>
    <w:rsid w:val="00DE5920"/>
    <w:rsid w:val="00DE5BE6"/>
    <w:rsid w:val="00DE5C2F"/>
    <w:rsid w:val="00DE6185"/>
    <w:rsid w:val="00DE638E"/>
    <w:rsid w:val="00DE6665"/>
    <w:rsid w:val="00DE6738"/>
    <w:rsid w:val="00DE67F6"/>
    <w:rsid w:val="00DE6AC1"/>
    <w:rsid w:val="00DE6B36"/>
    <w:rsid w:val="00DE6F43"/>
    <w:rsid w:val="00DE7112"/>
    <w:rsid w:val="00DE72B4"/>
    <w:rsid w:val="00DF05DD"/>
    <w:rsid w:val="00DF07F5"/>
    <w:rsid w:val="00DF096E"/>
    <w:rsid w:val="00DF09CE"/>
    <w:rsid w:val="00DF114F"/>
    <w:rsid w:val="00DF1156"/>
    <w:rsid w:val="00DF16F2"/>
    <w:rsid w:val="00DF1DE9"/>
    <w:rsid w:val="00DF210B"/>
    <w:rsid w:val="00DF2381"/>
    <w:rsid w:val="00DF2627"/>
    <w:rsid w:val="00DF3652"/>
    <w:rsid w:val="00DF3863"/>
    <w:rsid w:val="00DF3883"/>
    <w:rsid w:val="00DF436A"/>
    <w:rsid w:val="00DF4435"/>
    <w:rsid w:val="00DF4583"/>
    <w:rsid w:val="00DF4607"/>
    <w:rsid w:val="00DF48F4"/>
    <w:rsid w:val="00DF493C"/>
    <w:rsid w:val="00DF4C28"/>
    <w:rsid w:val="00DF520D"/>
    <w:rsid w:val="00DF54FF"/>
    <w:rsid w:val="00DF58E7"/>
    <w:rsid w:val="00DF58FD"/>
    <w:rsid w:val="00DF5B53"/>
    <w:rsid w:val="00DF5BEC"/>
    <w:rsid w:val="00DF5E78"/>
    <w:rsid w:val="00DF62D3"/>
    <w:rsid w:val="00DF6D23"/>
    <w:rsid w:val="00DF702A"/>
    <w:rsid w:val="00DF7039"/>
    <w:rsid w:val="00DF7418"/>
    <w:rsid w:val="00DF7AEE"/>
    <w:rsid w:val="00E0058E"/>
    <w:rsid w:val="00E005B9"/>
    <w:rsid w:val="00E016EA"/>
    <w:rsid w:val="00E01708"/>
    <w:rsid w:val="00E0187E"/>
    <w:rsid w:val="00E018C8"/>
    <w:rsid w:val="00E0199A"/>
    <w:rsid w:val="00E01A44"/>
    <w:rsid w:val="00E01A93"/>
    <w:rsid w:val="00E021D1"/>
    <w:rsid w:val="00E02E3B"/>
    <w:rsid w:val="00E04620"/>
    <w:rsid w:val="00E04772"/>
    <w:rsid w:val="00E04F8E"/>
    <w:rsid w:val="00E0512F"/>
    <w:rsid w:val="00E0534E"/>
    <w:rsid w:val="00E0595C"/>
    <w:rsid w:val="00E05DC3"/>
    <w:rsid w:val="00E060CA"/>
    <w:rsid w:val="00E06361"/>
    <w:rsid w:val="00E0663E"/>
    <w:rsid w:val="00E06666"/>
    <w:rsid w:val="00E06B27"/>
    <w:rsid w:val="00E06EE0"/>
    <w:rsid w:val="00E0721D"/>
    <w:rsid w:val="00E07614"/>
    <w:rsid w:val="00E0777A"/>
    <w:rsid w:val="00E07A2A"/>
    <w:rsid w:val="00E07F35"/>
    <w:rsid w:val="00E103AB"/>
    <w:rsid w:val="00E1067D"/>
    <w:rsid w:val="00E11C85"/>
    <w:rsid w:val="00E12082"/>
    <w:rsid w:val="00E125EC"/>
    <w:rsid w:val="00E12A04"/>
    <w:rsid w:val="00E132AB"/>
    <w:rsid w:val="00E1349B"/>
    <w:rsid w:val="00E13896"/>
    <w:rsid w:val="00E13A99"/>
    <w:rsid w:val="00E146E4"/>
    <w:rsid w:val="00E1516D"/>
    <w:rsid w:val="00E152CB"/>
    <w:rsid w:val="00E15477"/>
    <w:rsid w:val="00E15EA3"/>
    <w:rsid w:val="00E161A0"/>
    <w:rsid w:val="00E16F9C"/>
    <w:rsid w:val="00E17067"/>
    <w:rsid w:val="00E174B4"/>
    <w:rsid w:val="00E17971"/>
    <w:rsid w:val="00E2012B"/>
    <w:rsid w:val="00E20C69"/>
    <w:rsid w:val="00E20E14"/>
    <w:rsid w:val="00E2154B"/>
    <w:rsid w:val="00E2179D"/>
    <w:rsid w:val="00E21E5B"/>
    <w:rsid w:val="00E22E3C"/>
    <w:rsid w:val="00E22EBB"/>
    <w:rsid w:val="00E2303C"/>
    <w:rsid w:val="00E23136"/>
    <w:rsid w:val="00E233F0"/>
    <w:rsid w:val="00E2344E"/>
    <w:rsid w:val="00E2347F"/>
    <w:rsid w:val="00E234B4"/>
    <w:rsid w:val="00E2358F"/>
    <w:rsid w:val="00E23685"/>
    <w:rsid w:val="00E23BC2"/>
    <w:rsid w:val="00E23DB1"/>
    <w:rsid w:val="00E23DB3"/>
    <w:rsid w:val="00E240F1"/>
    <w:rsid w:val="00E25593"/>
    <w:rsid w:val="00E255B6"/>
    <w:rsid w:val="00E25E6A"/>
    <w:rsid w:val="00E261CD"/>
    <w:rsid w:val="00E26636"/>
    <w:rsid w:val="00E2681A"/>
    <w:rsid w:val="00E2728A"/>
    <w:rsid w:val="00E27788"/>
    <w:rsid w:val="00E279D2"/>
    <w:rsid w:val="00E27CC3"/>
    <w:rsid w:val="00E300EB"/>
    <w:rsid w:val="00E30B77"/>
    <w:rsid w:val="00E30BCC"/>
    <w:rsid w:val="00E30D0B"/>
    <w:rsid w:val="00E30E42"/>
    <w:rsid w:val="00E31B8C"/>
    <w:rsid w:val="00E31BC1"/>
    <w:rsid w:val="00E31C75"/>
    <w:rsid w:val="00E3234E"/>
    <w:rsid w:val="00E32494"/>
    <w:rsid w:val="00E32772"/>
    <w:rsid w:val="00E3323B"/>
    <w:rsid w:val="00E3348F"/>
    <w:rsid w:val="00E33591"/>
    <w:rsid w:val="00E338EB"/>
    <w:rsid w:val="00E33B9A"/>
    <w:rsid w:val="00E34EA1"/>
    <w:rsid w:val="00E35105"/>
    <w:rsid w:val="00E354F3"/>
    <w:rsid w:val="00E3610C"/>
    <w:rsid w:val="00E36313"/>
    <w:rsid w:val="00E364F3"/>
    <w:rsid w:val="00E368C2"/>
    <w:rsid w:val="00E36C1E"/>
    <w:rsid w:val="00E37300"/>
    <w:rsid w:val="00E41044"/>
    <w:rsid w:val="00E4199E"/>
    <w:rsid w:val="00E4206D"/>
    <w:rsid w:val="00E4217C"/>
    <w:rsid w:val="00E42636"/>
    <w:rsid w:val="00E42A10"/>
    <w:rsid w:val="00E42D8A"/>
    <w:rsid w:val="00E42F8E"/>
    <w:rsid w:val="00E4312E"/>
    <w:rsid w:val="00E4346D"/>
    <w:rsid w:val="00E434CF"/>
    <w:rsid w:val="00E44D45"/>
    <w:rsid w:val="00E44F1B"/>
    <w:rsid w:val="00E459DE"/>
    <w:rsid w:val="00E462C0"/>
    <w:rsid w:val="00E46573"/>
    <w:rsid w:val="00E465CE"/>
    <w:rsid w:val="00E46E46"/>
    <w:rsid w:val="00E47184"/>
    <w:rsid w:val="00E47DB7"/>
    <w:rsid w:val="00E50764"/>
    <w:rsid w:val="00E5090A"/>
    <w:rsid w:val="00E50A7F"/>
    <w:rsid w:val="00E50A9B"/>
    <w:rsid w:val="00E50B61"/>
    <w:rsid w:val="00E50C5B"/>
    <w:rsid w:val="00E51DAD"/>
    <w:rsid w:val="00E51DF6"/>
    <w:rsid w:val="00E52024"/>
    <w:rsid w:val="00E52081"/>
    <w:rsid w:val="00E525A5"/>
    <w:rsid w:val="00E529B3"/>
    <w:rsid w:val="00E52AE0"/>
    <w:rsid w:val="00E52B7E"/>
    <w:rsid w:val="00E5319C"/>
    <w:rsid w:val="00E534AF"/>
    <w:rsid w:val="00E5378E"/>
    <w:rsid w:val="00E537CE"/>
    <w:rsid w:val="00E5511C"/>
    <w:rsid w:val="00E55234"/>
    <w:rsid w:val="00E55495"/>
    <w:rsid w:val="00E556EB"/>
    <w:rsid w:val="00E55EBC"/>
    <w:rsid w:val="00E567B7"/>
    <w:rsid w:val="00E56973"/>
    <w:rsid w:val="00E569AB"/>
    <w:rsid w:val="00E56E4A"/>
    <w:rsid w:val="00E56EA4"/>
    <w:rsid w:val="00E56F8B"/>
    <w:rsid w:val="00E5740A"/>
    <w:rsid w:val="00E57769"/>
    <w:rsid w:val="00E57E6E"/>
    <w:rsid w:val="00E5F98C"/>
    <w:rsid w:val="00E6033F"/>
    <w:rsid w:val="00E60929"/>
    <w:rsid w:val="00E60998"/>
    <w:rsid w:val="00E61661"/>
    <w:rsid w:val="00E61DE3"/>
    <w:rsid w:val="00E61E0F"/>
    <w:rsid w:val="00E61E51"/>
    <w:rsid w:val="00E622F6"/>
    <w:rsid w:val="00E62A76"/>
    <w:rsid w:val="00E63E06"/>
    <w:rsid w:val="00E64D7D"/>
    <w:rsid w:val="00E65F32"/>
    <w:rsid w:val="00E6616E"/>
    <w:rsid w:val="00E66DB0"/>
    <w:rsid w:val="00E66F4F"/>
    <w:rsid w:val="00E66F72"/>
    <w:rsid w:val="00E6746F"/>
    <w:rsid w:val="00E67B6D"/>
    <w:rsid w:val="00E67CA7"/>
    <w:rsid w:val="00E7060F"/>
    <w:rsid w:val="00E71110"/>
    <w:rsid w:val="00E71F15"/>
    <w:rsid w:val="00E7280C"/>
    <w:rsid w:val="00E72932"/>
    <w:rsid w:val="00E72F1E"/>
    <w:rsid w:val="00E73651"/>
    <w:rsid w:val="00E73867"/>
    <w:rsid w:val="00E73B1B"/>
    <w:rsid w:val="00E741EB"/>
    <w:rsid w:val="00E747AD"/>
    <w:rsid w:val="00E74CE5"/>
    <w:rsid w:val="00E75B1B"/>
    <w:rsid w:val="00E75D8B"/>
    <w:rsid w:val="00E76620"/>
    <w:rsid w:val="00E770B2"/>
    <w:rsid w:val="00E77194"/>
    <w:rsid w:val="00E77292"/>
    <w:rsid w:val="00E775F1"/>
    <w:rsid w:val="00E777E1"/>
    <w:rsid w:val="00E77F8C"/>
    <w:rsid w:val="00E81492"/>
    <w:rsid w:val="00E824BF"/>
    <w:rsid w:val="00E825A7"/>
    <w:rsid w:val="00E826E1"/>
    <w:rsid w:val="00E82F5A"/>
    <w:rsid w:val="00E83122"/>
    <w:rsid w:val="00E832C5"/>
    <w:rsid w:val="00E835EC"/>
    <w:rsid w:val="00E83B19"/>
    <w:rsid w:val="00E83BF9"/>
    <w:rsid w:val="00E83F5B"/>
    <w:rsid w:val="00E84066"/>
    <w:rsid w:val="00E845AC"/>
    <w:rsid w:val="00E8536F"/>
    <w:rsid w:val="00E853B2"/>
    <w:rsid w:val="00E85A18"/>
    <w:rsid w:val="00E85B6B"/>
    <w:rsid w:val="00E85CD3"/>
    <w:rsid w:val="00E8637D"/>
    <w:rsid w:val="00E863EF"/>
    <w:rsid w:val="00E86527"/>
    <w:rsid w:val="00E86CC4"/>
    <w:rsid w:val="00E87048"/>
    <w:rsid w:val="00E874E9"/>
    <w:rsid w:val="00E87601"/>
    <w:rsid w:val="00E87686"/>
    <w:rsid w:val="00E87E84"/>
    <w:rsid w:val="00E9055E"/>
    <w:rsid w:val="00E90CB4"/>
    <w:rsid w:val="00E90CD6"/>
    <w:rsid w:val="00E91049"/>
    <w:rsid w:val="00E91FD9"/>
    <w:rsid w:val="00E925DD"/>
    <w:rsid w:val="00E92C9F"/>
    <w:rsid w:val="00E92CCA"/>
    <w:rsid w:val="00E93088"/>
    <w:rsid w:val="00E934E7"/>
    <w:rsid w:val="00E93817"/>
    <w:rsid w:val="00E93AF0"/>
    <w:rsid w:val="00E943BD"/>
    <w:rsid w:val="00E9460F"/>
    <w:rsid w:val="00E94739"/>
    <w:rsid w:val="00E94B5C"/>
    <w:rsid w:val="00E94DE3"/>
    <w:rsid w:val="00E95438"/>
    <w:rsid w:val="00E956FE"/>
    <w:rsid w:val="00E95D99"/>
    <w:rsid w:val="00E95DDB"/>
    <w:rsid w:val="00E96311"/>
    <w:rsid w:val="00E96475"/>
    <w:rsid w:val="00E964EE"/>
    <w:rsid w:val="00E967B1"/>
    <w:rsid w:val="00E96FA7"/>
    <w:rsid w:val="00E97345"/>
    <w:rsid w:val="00E97E9F"/>
    <w:rsid w:val="00EA1335"/>
    <w:rsid w:val="00EA13A0"/>
    <w:rsid w:val="00EA19A8"/>
    <w:rsid w:val="00EA1FF9"/>
    <w:rsid w:val="00EA20D5"/>
    <w:rsid w:val="00EA20DF"/>
    <w:rsid w:val="00EA244D"/>
    <w:rsid w:val="00EA2488"/>
    <w:rsid w:val="00EA27C1"/>
    <w:rsid w:val="00EA28C2"/>
    <w:rsid w:val="00EA2CDD"/>
    <w:rsid w:val="00EA2D93"/>
    <w:rsid w:val="00EA3185"/>
    <w:rsid w:val="00EA31AA"/>
    <w:rsid w:val="00EA3629"/>
    <w:rsid w:val="00EA363E"/>
    <w:rsid w:val="00EA3669"/>
    <w:rsid w:val="00EA4333"/>
    <w:rsid w:val="00EA46E7"/>
    <w:rsid w:val="00EA47D2"/>
    <w:rsid w:val="00EA4EE8"/>
    <w:rsid w:val="00EA5C20"/>
    <w:rsid w:val="00EA5FAD"/>
    <w:rsid w:val="00EA66C4"/>
    <w:rsid w:val="00EA6EAC"/>
    <w:rsid w:val="00EB0BF5"/>
    <w:rsid w:val="00EB0F2B"/>
    <w:rsid w:val="00EB1023"/>
    <w:rsid w:val="00EB10E8"/>
    <w:rsid w:val="00EB1AE1"/>
    <w:rsid w:val="00EB1E33"/>
    <w:rsid w:val="00EB209F"/>
    <w:rsid w:val="00EB2432"/>
    <w:rsid w:val="00EB2E12"/>
    <w:rsid w:val="00EB2F8E"/>
    <w:rsid w:val="00EB30CD"/>
    <w:rsid w:val="00EB345C"/>
    <w:rsid w:val="00EB366F"/>
    <w:rsid w:val="00EB3C3A"/>
    <w:rsid w:val="00EB3C8F"/>
    <w:rsid w:val="00EB404A"/>
    <w:rsid w:val="00EB46F8"/>
    <w:rsid w:val="00EB49EB"/>
    <w:rsid w:val="00EB56D5"/>
    <w:rsid w:val="00EB59FF"/>
    <w:rsid w:val="00EB5F4D"/>
    <w:rsid w:val="00EB6669"/>
    <w:rsid w:val="00EB67F6"/>
    <w:rsid w:val="00EB6A29"/>
    <w:rsid w:val="00EB6E00"/>
    <w:rsid w:val="00EB6E6F"/>
    <w:rsid w:val="00EB76E3"/>
    <w:rsid w:val="00EB782F"/>
    <w:rsid w:val="00EB7E55"/>
    <w:rsid w:val="00EC083C"/>
    <w:rsid w:val="00EC16EC"/>
    <w:rsid w:val="00EC170B"/>
    <w:rsid w:val="00EC2151"/>
    <w:rsid w:val="00EC2664"/>
    <w:rsid w:val="00EC29C1"/>
    <w:rsid w:val="00EC2B34"/>
    <w:rsid w:val="00EC2C67"/>
    <w:rsid w:val="00EC2D5D"/>
    <w:rsid w:val="00EC3114"/>
    <w:rsid w:val="00EC3461"/>
    <w:rsid w:val="00EC3974"/>
    <w:rsid w:val="00EC5468"/>
    <w:rsid w:val="00EC57DB"/>
    <w:rsid w:val="00EC5924"/>
    <w:rsid w:val="00EC5980"/>
    <w:rsid w:val="00EC5BD0"/>
    <w:rsid w:val="00EC5CE7"/>
    <w:rsid w:val="00EC611D"/>
    <w:rsid w:val="00EC614A"/>
    <w:rsid w:val="00EC6318"/>
    <w:rsid w:val="00EC6A48"/>
    <w:rsid w:val="00EC6E0B"/>
    <w:rsid w:val="00EC6EC0"/>
    <w:rsid w:val="00EC70E5"/>
    <w:rsid w:val="00ED08B2"/>
    <w:rsid w:val="00ED1665"/>
    <w:rsid w:val="00ED27BE"/>
    <w:rsid w:val="00ED2997"/>
    <w:rsid w:val="00ED2BB2"/>
    <w:rsid w:val="00ED3214"/>
    <w:rsid w:val="00ED35F8"/>
    <w:rsid w:val="00ED3721"/>
    <w:rsid w:val="00ED3857"/>
    <w:rsid w:val="00ED3B76"/>
    <w:rsid w:val="00ED3E4D"/>
    <w:rsid w:val="00ED3E8A"/>
    <w:rsid w:val="00ED413D"/>
    <w:rsid w:val="00ED419D"/>
    <w:rsid w:val="00ED48A1"/>
    <w:rsid w:val="00ED49F5"/>
    <w:rsid w:val="00ED4DCD"/>
    <w:rsid w:val="00ED5CC9"/>
    <w:rsid w:val="00ED5DE8"/>
    <w:rsid w:val="00ED64BB"/>
    <w:rsid w:val="00ED66B8"/>
    <w:rsid w:val="00ED6771"/>
    <w:rsid w:val="00ED7720"/>
    <w:rsid w:val="00ED7C95"/>
    <w:rsid w:val="00ED7D82"/>
    <w:rsid w:val="00EE01A0"/>
    <w:rsid w:val="00EE0900"/>
    <w:rsid w:val="00EE0E1A"/>
    <w:rsid w:val="00EE13C2"/>
    <w:rsid w:val="00EE15F1"/>
    <w:rsid w:val="00EE1745"/>
    <w:rsid w:val="00EE1885"/>
    <w:rsid w:val="00EE1972"/>
    <w:rsid w:val="00EE1BDE"/>
    <w:rsid w:val="00EE1D6E"/>
    <w:rsid w:val="00EE200B"/>
    <w:rsid w:val="00EE24D2"/>
    <w:rsid w:val="00EE250A"/>
    <w:rsid w:val="00EE26B8"/>
    <w:rsid w:val="00EE273D"/>
    <w:rsid w:val="00EE2DFE"/>
    <w:rsid w:val="00EE436D"/>
    <w:rsid w:val="00EE43C2"/>
    <w:rsid w:val="00EE479E"/>
    <w:rsid w:val="00EE4875"/>
    <w:rsid w:val="00EE48DE"/>
    <w:rsid w:val="00EE498F"/>
    <w:rsid w:val="00EE514A"/>
    <w:rsid w:val="00EE53B4"/>
    <w:rsid w:val="00EE53D9"/>
    <w:rsid w:val="00EE5C92"/>
    <w:rsid w:val="00EE5F93"/>
    <w:rsid w:val="00EE6538"/>
    <w:rsid w:val="00EE6B57"/>
    <w:rsid w:val="00EE6F65"/>
    <w:rsid w:val="00EE6F83"/>
    <w:rsid w:val="00EE6FFF"/>
    <w:rsid w:val="00EE788A"/>
    <w:rsid w:val="00EF003C"/>
    <w:rsid w:val="00EF040F"/>
    <w:rsid w:val="00EF06C5"/>
    <w:rsid w:val="00EF0AE8"/>
    <w:rsid w:val="00EF0C28"/>
    <w:rsid w:val="00EF1424"/>
    <w:rsid w:val="00EF156F"/>
    <w:rsid w:val="00EF15FC"/>
    <w:rsid w:val="00EF1E18"/>
    <w:rsid w:val="00EF1ECC"/>
    <w:rsid w:val="00EF28CA"/>
    <w:rsid w:val="00EF2956"/>
    <w:rsid w:val="00EF2A5F"/>
    <w:rsid w:val="00EF325F"/>
    <w:rsid w:val="00EF3580"/>
    <w:rsid w:val="00EF38A8"/>
    <w:rsid w:val="00EF3FCB"/>
    <w:rsid w:val="00EF423B"/>
    <w:rsid w:val="00EF42CC"/>
    <w:rsid w:val="00EF4416"/>
    <w:rsid w:val="00EF49FF"/>
    <w:rsid w:val="00EF4DF8"/>
    <w:rsid w:val="00EF5353"/>
    <w:rsid w:val="00EF5868"/>
    <w:rsid w:val="00EF596D"/>
    <w:rsid w:val="00EF5DDA"/>
    <w:rsid w:val="00EF61E8"/>
    <w:rsid w:val="00EF678B"/>
    <w:rsid w:val="00EF6E1C"/>
    <w:rsid w:val="00EF6EA6"/>
    <w:rsid w:val="00EF770B"/>
    <w:rsid w:val="00F011A6"/>
    <w:rsid w:val="00F01247"/>
    <w:rsid w:val="00F012C0"/>
    <w:rsid w:val="00F0176D"/>
    <w:rsid w:val="00F01D6A"/>
    <w:rsid w:val="00F0283F"/>
    <w:rsid w:val="00F0342F"/>
    <w:rsid w:val="00F03540"/>
    <w:rsid w:val="00F03704"/>
    <w:rsid w:val="00F03B2F"/>
    <w:rsid w:val="00F03D4D"/>
    <w:rsid w:val="00F046F7"/>
    <w:rsid w:val="00F048B0"/>
    <w:rsid w:val="00F04E92"/>
    <w:rsid w:val="00F05023"/>
    <w:rsid w:val="00F05F5F"/>
    <w:rsid w:val="00F06072"/>
    <w:rsid w:val="00F0620A"/>
    <w:rsid w:val="00F065B9"/>
    <w:rsid w:val="00F0695E"/>
    <w:rsid w:val="00F06A05"/>
    <w:rsid w:val="00F06E77"/>
    <w:rsid w:val="00F103EC"/>
    <w:rsid w:val="00F10A2A"/>
    <w:rsid w:val="00F10F85"/>
    <w:rsid w:val="00F10FB1"/>
    <w:rsid w:val="00F118E1"/>
    <w:rsid w:val="00F12BAD"/>
    <w:rsid w:val="00F13594"/>
    <w:rsid w:val="00F13B63"/>
    <w:rsid w:val="00F13C68"/>
    <w:rsid w:val="00F141AE"/>
    <w:rsid w:val="00F1428F"/>
    <w:rsid w:val="00F153AB"/>
    <w:rsid w:val="00F159A2"/>
    <w:rsid w:val="00F15DF4"/>
    <w:rsid w:val="00F1619A"/>
    <w:rsid w:val="00F16FC8"/>
    <w:rsid w:val="00F17AB5"/>
    <w:rsid w:val="00F17E7A"/>
    <w:rsid w:val="00F2069D"/>
    <w:rsid w:val="00F20769"/>
    <w:rsid w:val="00F207FB"/>
    <w:rsid w:val="00F2098D"/>
    <w:rsid w:val="00F21364"/>
    <w:rsid w:val="00F21CB9"/>
    <w:rsid w:val="00F22258"/>
    <w:rsid w:val="00F22296"/>
    <w:rsid w:val="00F2279C"/>
    <w:rsid w:val="00F227BD"/>
    <w:rsid w:val="00F22E6E"/>
    <w:rsid w:val="00F2335E"/>
    <w:rsid w:val="00F237B3"/>
    <w:rsid w:val="00F2400E"/>
    <w:rsid w:val="00F24066"/>
    <w:rsid w:val="00F240C8"/>
    <w:rsid w:val="00F242ED"/>
    <w:rsid w:val="00F249B6"/>
    <w:rsid w:val="00F24D46"/>
    <w:rsid w:val="00F24EC4"/>
    <w:rsid w:val="00F250BC"/>
    <w:rsid w:val="00F26393"/>
    <w:rsid w:val="00F26405"/>
    <w:rsid w:val="00F26AF1"/>
    <w:rsid w:val="00F26C83"/>
    <w:rsid w:val="00F27780"/>
    <w:rsid w:val="00F27939"/>
    <w:rsid w:val="00F27B68"/>
    <w:rsid w:val="00F27D41"/>
    <w:rsid w:val="00F27FEC"/>
    <w:rsid w:val="00F30C17"/>
    <w:rsid w:val="00F30C6B"/>
    <w:rsid w:val="00F30D01"/>
    <w:rsid w:val="00F311C7"/>
    <w:rsid w:val="00F318D6"/>
    <w:rsid w:val="00F31C4B"/>
    <w:rsid w:val="00F31D82"/>
    <w:rsid w:val="00F31DFE"/>
    <w:rsid w:val="00F3206B"/>
    <w:rsid w:val="00F35385"/>
    <w:rsid w:val="00F35559"/>
    <w:rsid w:val="00F356B5"/>
    <w:rsid w:val="00F368F9"/>
    <w:rsid w:val="00F36A4C"/>
    <w:rsid w:val="00F3717F"/>
    <w:rsid w:val="00F372A4"/>
    <w:rsid w:val="00F37331"/>
    <w:rsid w:val="00F37E3B"/>
    <w:rsid w:val="00F400F2"/>
    <w:rsid w:val="00F40ED7"/>
    <w:rsid w:val="00F41B49"/>
    <w:rsid w:val="00F41CB1"/>
    <w:rsid w:val="00F41CEE"/>
    <w:rsid w:val="00F41E22"/>
    <w:rsid w:val="00F42227"/>
    <w:rsid w:val="00F42737"/>
    <w:rsid w:val="00F42E80"/>
    <w:rsid w:val="00F43178"/>
    <w:rsid w:val="00F43225"/>
    <w:rsid w:val="00F43430"/>
    <w:rsid w:val="00F438BF"/>
    <w:rsid w:val="00F43A19"/>
    <w:rsid w:val="00F43AE9"/>
    <w:rsid w:val="00F43B34"/>
    <w:rsid w:val="00F445B5"/>
    <w:rsid w:val="00F445C1"/>
    <w:rsid w:val="00F44818"/>
    <w:rsid w:val="00F45079"/>
    <w:rsid w:val="00F455E2"/>
    <w:rsid w:val="00F45631"/>
    <w:rsid w:val="00F461DE"/>
    <w:rsid w:val="00F46206"/>
    <w:rsid w:val="00F4626D"/>
    <w:rsid w:val="00F46806"/>
    <w:rsid w:val="00F47186"/>
    <w:rsid w:val="00F474E5"/>
    <w:rsid w:val="00F47740"/>
    <w:rsid w:val="00F47827"/>
    <w:rsid w:val="00F47AF8"/>
    <w:rsid w:val="00F47E72"/>
    <w:rsid w:val="00F5094C"/>
    <w:rsid w:val="00F51717"/>
    <w:rsid w:val="00F51CE5"/>
    <w:rsid w:val="00F5279A"/>
    <w:rsid w:val="00F5295F"/>
    <w:rsid w:val="00F52B7C"/>
    <w:rsid w:val="00F52B81"/>
    <w:rsid w:val="00F53038"/>
    <w:rsid w:val="00F53243"/>
    <w:rsid w:val="00F53ED3"/>
    <w:rsid w:val="00F5490E"/>
    <w:rsid w:val="00F54F6F"/>
    <w:rsid w:val="00F557D8"/>
    <w:rsid w:val="00F5587E"/>
    <w:rsid w:val="00F55ABE"/>
    <w:rsid w:val="00F55E30"/>
    <w:rsid w:val="00F56111"/>
    <w:rsid w:val="00F567A5"/>
    <w:rsid w:val="00F577E8"/>
    <w:rsid w:val="00F57D06"/>
    <w:rsid w:val="00F608AD"/>
    <w:rsid w:val="00F60A93"/>
    <w:rsid w:val="00F60CCA"/>
    <w:rsid w:val="00F60E7A"/>
    <w:rsid w:val="00F616A9"/>
    <w:rsid w:val="00F618E6"/>
    <w:rsid w:val="00F61B57"/>
    <w:rsid w:val="00F62536"/>
    <w:rsid w:val="00F627AA"/>
    <w:rsid w:val="00F62858"/>
    <w:rsid w:val="00F62C5A"/>
    <w:rsid w:val="00F63355"/>
    <w:rsid w:val="00F63401"/>
    <w:rsid w:val="00F635A7"/>
    <w:rsid w:val="00F63BFE"/>
    <w:rsid w:val="00F63C55"/>
    <w:rsid w:val="00F64006"/>
    <w:rsid w:val="00F64929"/>
    <w:rsid w:val="00F64FC4"/>
    <w:rsid w:val="00F65106"/>
    <w:rsid w:val="00F652A0"/>
    <w:rsid w:val="00F657B0"/>
    <w:rsid w:val="00F65956"/>
    <w:rsid w:val="00F65E2B"/>
    <w:rsid w:val="00F66013"/>
    <w:rsid w:val="00F66350"/>
    <w:rsid w:val="00F664D0"/>
    <w:rsid w:val="00F66679"/>
    <w:rsid w:val="00F6672F"/>
    <w:rsid w:val="00F667C1"/>
    <w:rsid w:val="00F66F9F"/>
    <w:rsid w:val="00F67186"/>
    <w:rsid w:val="00F672D1"/>
    <w:rsid w:val="00F7067B"/>
    <w:rsid w:val="00F71103"/>
    <w:rsid w:val="00F71106"/>
    <w:rsid w:val="00F71AF6"/>
    <w:rsid w:val="00F71AFC"/>
    <w:rsid w:val="00F7297F"/>
    <w:rsid w:val="00F72C1E"/>
    <w:rsid w:val="00F73081"/>
    <w:rsid w:val="00F73137"/>
    <w:rsid w:val="00F7327D"/>
    <w:rsid w:val="00F73A98"/>
    <w:rsid w:val="00F73E01"/>
    <w:rsid w:val="00F74F7B"/>
    <w:rsid w:val="00F75056"/>
    <w:rsid w:val="00F75443"/>
    <w:rsid w:val="00F757A0"/>
    <w:rsid w:val="00F758E2"/>
    <w:rsid w:val="00F75A61"/>
    <w:rsid w:val="00F75EBF"/>
    <w:rsid w:val="00F76078"/>
    <w:rsid w:val="00F76651"/>
    <w:rsid w:val="00F766B8"/>
    <w:rsid w:val="00F76A6F"/>
    <w:rsid w:val="00F774AB"/>
    <w:rsid w:val="00F80EF7"/>
    <w:rsid w:val="00F81088"/>
    <w:rsid w:val="00F81E44"/>
    <w:rsid w:val="00F835D7"/>
    <w:rsid w:val="00F8470C"/>
    <w:rsid w:val="00F847A1"/>
    <w:rsid w:val="00F847CD"/>
    <w:rsid w:val="00F8501C"/>
    <w:rsid w:val="00F851D7"/>
    <w:rsid w:val="00F854C2"/>
    <w:rsid w:val="00F860A9"/>
    <w:rsid w:val="00F86CFD"/>
    <w:rsid w:val="00F86E8E"/>
    <w:rsid w:val="00F86E98"/>
    <w:rsid w:val="00F877BA"/>
    <w:rsid w:val="00F87A8B"/>
    <w:rsid w:val="00F87BAC"/>
    <w:rsid w:val="00F905FD"/>
    <w:rsid w:val="00F90D06"/>
    <w:rsid w:val="00F9154E"/>
    <w:rsid w:val="00F916BE"/>
    <w:rsid w:val="00F91AFC"/>
    <w:rsid w:val="00F92257"/>
    <w:rsid w:val="00F92477"/>
    <w:rsid w:val="00F92AA3"/>
    <w:rsid w:val="00F934D7"/>
    <w:rsid w:val="00F93956"/>
    <w:rsid w:val="00F93F95"/>
    <w:rsid w:val="00F94099"/>
    <w:rsid w:val="00F94A03"/>
    <w:rsid w:val="00F952F4"/>
    <w:rsid w:val="00F95788"/>
    <w:rsid w:val="00F95F09"/>
    <w:rsid w:val="00F95FB5"/>
    <w:rsid w:val="00F970F5"/>
    <w:rsid w:val="00F97F7D"/>
    <w:rsid w:val="00FA015E"/>
    <w:rsid w:val="00FA0234"/>
    <w:rsid w:val="00FA10AE"/>
    <w:rsid w:val="00FA151C"/>
    <w:rsid w:val="00FA183F"/>
    <w:rsid w:val="00FA28C0"/>
    <w:rsid w:val="00FA2AB0"/>
    <w:rsid w:val="00FA2FCD"/>
    <w:rsid w:val="00FA33ED"/>
    <w:rsid w:val="00FA3443"/>
    <w:rsid w:val="00FA3746"/>
    <w:rsid w:val="00FA3959"/>
    <w:rsid w:val="00FA4D25"/>
    <w:rsid w:val="00FA5B50"/>
    <w:rsid w:val="00FA5EDB"/>
    <w:rsid w:val="00FA613E"/>
    <w:rsid w:val="00FA6637"/>
    <w:rsid w:val="00FA6F4A"/>
    <w:rsid w:val="00FA7012"/>
    <w:rsid w:val="00FA7380"/>
    <w:rsid w:val="00FA75BF"/>
    <w:rsid w:val="00FA7A3F"/>
    <w:rsid w:val="00FB010C"/>
    <w:rsid w:val="00FB0A3C"/>
    <w:rsid w:val="00FB0B31"/>
    <w:rsid w:val="00FB1112"/>
    <w:rsid w:val="00FB17DD"/>
    <w:rsid w:val="00FB2084"/>
    <w:rsid w:val="00FB22EB"/>
    <w:rsid w:val="00FB2694"/>
    <w:rsid w:val="00FB2827"/>
    <w:rsid w:val="00FB2EC8"/>
    <w:rsid w:val="00FB320D"/>
    <w:rsid w:val="00FB3540"/>
    <w:rsid w:val="00FB36BA"/>
    <w:rsid w:val="00FB394A"/>
    <w:rsid w:val="00FB3F05"/>
    <w:rsid w:val="00FB3FC3"/>
    <w:rsid w:val="00FB4837"/>
    <w:rsid w:val="00FB4A58"/>
    <w:rsid w:val="00FB4E26"/>
    <w:rsid w:val="00FB5396"/>
    <w:rsid w:val="00FB5B11"/>
    <w:rsid w:val="00FB70B2"/>
    <w:rsid w:val="00FB77D5"/>
    <w:rsid w:val="00FB7B18"/>
    <w:rsid w:val="00FC04EB"/>
    <w:rsid w:val="00FC0602"/>
    <w:rsid w:val="00FC093E"/>
    <w:rsid w:val="00FC0A1E"/>
    <w:rsid w:val="00FC105B"/>
    <w:rsid w:val="00FC1879"/>
    <w:rsid w:val="00FC1DF2"/>
    <w:rsid w:val="00FC1F31"/>
    <w:rsid w:val="00FC2CB2"/>
    <w:rsid w:val="00FC2D80"/>
    <w:rsid w:val="00FC2E03"/>
    <w:rsid w:val="00FC2E23"/>
    <w:rsid w:val="00FC2F81"/>
    <w:rsid w:val="00FC3191"/>
    <w:rsid w:val="00FC3251"/>
    <w:rsid w:val="00FC384F"/>
    <w:rsid w:val="00FC38D8"/>
    <w:rsid w:val="00FC3ABE"/>
    <w:rsid w:val="00FC437D"/>
    <w:rsid w:val="00FC4563"/>
    <w:rsid w:val="00FC4640"/>
    <w:rsid w:val="00FC4722"/>
    <w:rsid w:val="00FC48D5"/>
    <w:rsid w:val="00FC4AE0"/>
    <w:rsid w:val="00FC559C"/>
    <w:rsid w:val="00FC568E"/>
    <w:rsid w:val="00FC5E28"/>
    <w:rsid w:val="00FC6043"/>
    <w:rsid w:val="00FC677D"/>
    <w:rsid w:val="00FC68C4"/>
    <w:rsid w:val="00FC6D52"/>
    <w:rsid w:val="00FC708D"/>
    <w:rsid w:val="00FC7270"/>
    <w:rsid w:val="00FC77A5"/>
    <w:rsid w:val="00FD04DD"/>
    <w:rsid w:val="00FD0EFA"/>
    <w:rsid w:val="00FD1A79"/>
    <w:rsid w:val="00FD1FDB"/>
    <w:rsid w:val="00FD2644"/>
    <w:rsid w:val="00FD28E6"/>
    <w:rsid w:val="00FD2953"/>
    <w:rsid w:val="00FD2C49"/>
    <w:rsid w:val="00FD2F57"/>
    <w:rsid w:val="00FD3AD4"/>
    <w:rsid w:val="00FD3C47"/>
    <w:rsid w:val="00FD3FEB"/>
    <w:rsid w:val="00FD456A"/>
    <w:rsid w:val="00FD4745"/>
    <w:rsid w:val="00FD54A2"/>
    <w:rsid w:val="00FD5543"/>
    <w:rsid w:val="00FD5A48"/>
    <w:rsid w:val="00FD5C80"/>
    <w:rsid w:val="00FD6520"/>
    <w:rsid w:val="00FD6B9C"/>
    <w:rsid w:val="00FD7278"/>
    <w:rsid w:val="00FD727A"/>
    <w:rsid w:val="00FD79BD"/>
    <w:rsid w:val="00FD7D14"/>
    <w:rsid w:val="00FE034E"/>
    <w:rsid w:val="00FE072D"/>
    <w:rsid w:val="00FE0C31"/>
    <w:rsid w:val="00FE0E78"/>
    <w:rsid w:val="00FE1390"/>
    <w:rsid w:val="00FE1841"/>
    <w:rsid w:val="00FE2248"/>
    <w:rsid w:val="00FE3731"/>
    <w:rsid w:val="00FE3DD5"/>
    <w:rsid w:val="00FE3FDA"/>
    <w:rsid w:val="00FE4201"/>
    <w:rsid w:val="00FE4588"/>
    <w:rsid w:val="00FE5235"/>
    <w:rsid w:val="00FE5255"/>
    <w:rsid w:val="00FE526B"/>
    <w:rsid w:val="00FE5682"/>
    <w:rsid w:val="00FE57AE"/>
    <w:rsid w:val="00FE6486"/>
    <w:rsid w:val="00FE6CCB"/>
    <w:rsid w:val="00FE6E33"/>
    <w:rsid w:val="00FE6EBE"/>
    <w:rsid w:val="00FE7222"/>
    <w:rsid w:val="00FE73A0"/>
    <w:rsid w:val="00FE73F7"/>
    <w:rsid w:val="00FE7CA7"/>
    <w:rsid w:val="00FE7E3A"/>
    <w:rsid w:val="00FF000B"/>
    <w:rsid w:val="00FF00A5"/>
    <w:rsid w:val="00FF0478"/>
    <w:rsid w:val="00FF0C5A"/>
    <w:rsid w:val="00FF0DB7"/>
    <w:rsid w:val="00FF149C"/>
    <w:rsid w:val="00FF16CC"/>
    <w:rsid w:val="00FF1D53"/>
    <w:rsid w:val="00FF2308"/>
    <w:rsid w:val="00FF269D"/>
    <w:rsid w:val="00FF2B77"/>
    <w:rsid w:val="00FF2CB6"/>
    <w:rsid w:val="00FF33F2"/>
    <w:rsid w:val="00FF3402"/>
    <w:rsid w:val="00FF395C"/>
    <w:rsid w:val="00FF3AE9"/>
    <w:rsid w:val="00FF41CC"/>
    <w:rsid w:val="00FF4EEA"/>
    <w:rsid w:val="00FF4FA9"/>
    <w:rsid w:val="00FF5270"/>
    <w:rsid w:val="00FF5F65"/>
    <w:rsid w:val="00FF6905"/>
    <w:rsid w:val="00FF6B29"/>
    <w:rsid w:val="00FF6C8F"/>
    <w:rsid w:val="00FF6DEE"/>
    <w:rsid w:val="00FF7407"/>
    <w:rsid w:val="00FF7E89"/>
    <w:rsid w:val="01068379"/>
    <w:rsid w:val="010C88A3"/>
    <w:rsid w:val="0119E02F"/>
    <w:rsid w:val="0143FF5B"/>
    <w:rsid w:val="014BE633"/>
    <w:rsid w:val="014D80DF"/>
    <w:rsid w:val="01BE10A8"/>
    <w:rsid w:val="01D06CC5"/>
    <w:rsid w:val="01DD5949"/>
    <w:rsid w:val="01E07181"/>
    <w:rsid w:val="01EC8746"/>
    <w:rsid w:val="0204F6E7"/>
    <w:rsid w:val="02104644"/>
    <w:rsid w:val="021B3362"/>
    <w:rsid w:val="021F11DB"/>
    <w:rsid w:val="0228BD93"/>
    <w:rsid w:val="0232529B"/>
    <w:rsid w:val="02367422"/>
    <w:rsid w:val="024002F4"/>
    <w:rsid w:val="024A2B4D"/>
    <w:rsid w:val="02572F3F"/>
    <w:rsid w:val="02A0A940"/>
    <w:rsid w:val="02BA1772"/>
    <w:rsid w:val="02D533E5"/>
    <w:rsid w:val="02DA5D64"/>
    <w:rsid w:val="02DB4669"/>
    <w:rsid w:val="02FF2BEA"/>
    <w:rsid w:val="03230A9E"/>
    <w:rsid w:val="0337C1FF"/>
    <w:rsid w:val="03566E6A"/>
    <w:rsid w:val="037D7322"/>
    <w:rsid w:val="038D45AE"/>
    <w:rsid w:val="03AC2B31"/>
    <w:rsid w:val="03B44521"/>
    <w:rsid w:val="03D60E01"/>
    <w:rsid w:val="03DF1C31"/>
    <w:rsid w:val="041FC91E"/>
    <w:rsid w:val="04228092"/>
    <w:rsid w:val="043B8EE2"/>
    <w:rsid w:val="045EA68B"/>
    <w:rsid w:val="047C43E5"/>
    <w:rsid w:val="0494B6EB"/>
    <w:rsid w:val="04A263FD"/>
    <w:rsid w:val="04AA3A9C"/>
    <w:rsid w:val="04B916BE"/>
    <w:rsid w:val="04D23FA7"/>
    <w:rsid w:val="04DA1F2D"/>
    <w:rsid w:val="04E0A4ED"/>
    <w:rsid w:val="051563EB"/>
    <w:rsid w:val="05251F82"/>
    <w:rsid w:val="052E15FE"/>
    <w:rsid w:val="05431384"/>
    <w:rsid w:val="0559918A"/>
    <w:rsid w:val="057721E6"/>
    <w:rsid w:val="0584018A"/>
    <w:rsid w:val="05A1CC46"/>
    <w:rsid w:val="05C2666C"/>
    <w:rsid w:val="05CCAD25"/>
    <w:rsid w:val="05E101A5"/>
    <w:rsid w:val="060C4DF0"/>
    <w:rsid w:val="061A0A25"/>
    <w:rsid w:val="065E2CEC"/>
    <w:rsid w:val="06A793FC"/>
    <w:rsid w:val="06C79617"/>
    <w:rsid w:val="07115B94"/>
    <w:rsid w:val="0738C948"/>
    <w:rsid w:val="073F9727"/>
    <w:rsid w:val="074C2DA0"/>
    <w:rsid w:val="0755845C"/>
    <w:rsid w:val="0767A648"/>
    <w:rsid w:val="07DB40CD"/>
    <w:rsid w:val="07EDF644"/>
    <w:rsid w:val="080B7202"/>
    <w:rsid w:val="08220D59"/>
    <w:rsid w:val="08267678"/>
    <w:rsid w:val="0839A8C0"/>
    <w:rsid w:val="083A525C"/>
    <w:rsid w:val="08413198"/>
    <w:rsid w:val="087C713E"/>
    <w:rsid w:val="0890C221"/>
    <w:rsid w:val="08A794B1"/>
    <w:rsid w:val="08ABE36D"/>
    <w:rsid w:val="08AF7427"/>
    <w:rsid w:val="08E41C4A"/>
    <w:rsid w:val="0915B819"/>
    <w:rsid w:val="092A15FA"/>
    <w:rsid w:val="09350BDD"/>
    <w:rsid w:val="094AEC6C"/>
    <w:rsid w:val="09ADE507"/>
    <w:rsid w:val="09B9B1AB"/>
    <w:rsid w:val="09C3B065"/>
    <w:rsid w:val="09C44756"/>
    <w:rsid w:val="09E73C34"/>
    <w:rsid w:val="09E7B65B"/>
    <w:rsid w:val="0A2DDB84"/>
    <w:rsid w:val="0A3EC138"/>
    <w:rsid w:val="0A569E84"/>
    <w:rsid w:val="0A5D188F"/>
    <w:rsid w:val="0AA92282"/>
    <w:rsid w:val="0AB0C708"/>
    <w:rsid w:val="0AC490B2"/>
    <w:rsid w:val="0ADC7828"/>
    <w:rsid w:val="0AEEB65F"/>
    <w:rsid w:val="0AF2E808"/>
    <w:rsid w:val="0AF9F15B"/>
    <w:rsid w:val="0AFA88C4"/>
    <w:rsid w:val="0B078E52"/>
    <w:rsid w:val="0B18B5B7"/>
    <w:rsid w:val="0B2F782A"/>
    <w:rsid w:val="0B357D4D"/>
    <w:rsid w:val="0B4C7BE1"/>
    <w:rsid w:val="0B686DF3"/>
    <w:rsid w:val="0B9E23C7"/>
    <w:rsid w:val="0BB117DE"/>
    <w:rsid w:val="0BB4A445"/>
    <w:rsid w:val="0BDF0B0B"/>
    <w:rsid w:val="0BF085CA"/>
    <w:rsid w:val="0C018AF9"/>
    <w:rsid w:val="0C212E9F"/>
    <w:rsid w:val="0C23F09A"/>
    <w:rsid w:val="0C31B8DD"/>
    <w:rsid w:val="0C4CD355"/>
    <w:rsid w:val="0C51C0AF"/>
    <w:rsid w:val="0C55FD63"/>
    <w:rsid w:val="0C5D1E9E"/>
    <w:rsid w:val="0C66FDD9"/>
    <w:rsid w:val="0C7C5517"/>
    <w:rsid w:val="0CA36DBB"/>
    <w:rsid w:val="0CCA5292"/>
    <w:rsid w:val="0CD029DF"/>
    <w:rsid w:val="0CD92397"/>
    <w:rsid w:val="0CDEADBF"/>
    <w:rsid w:val="0CE3424F"/>
    <w:rsid w:val="0CE8DB3C"/>
    <w:rsid w:val="0D14D2B4"/>
    <w:rsid w:val="0D1F4206"/>
    <w:rsid w:val="0D244F72"/>
    <w:rsid w:val="0D2A41BA"/>
    <w:rsid w:val="0D4016AB"/>
    <w:rsid w:val="0D4E9BBF"/>
    <w:rsid w:val="0D6D2756"/>
    <w:rsid w:val="0D8680BF"/>
    <w:rsid w:val="0D8CFD56"/>
    <w:rsid w:val="0D9FF7EE"/>
    <w:rsid w:val="0DB2FB4D"/>
    <w:rsid w:val="0DBEFBCB"/>
    <w:rsid w:val="0DC6EDD5"/>
    <w:rsid w:val="0DFA2E5B"/>
    <w:rsid w:val="0E07B4E5"/>
    <w:rsid w:val="0E1B9977"/>
    <w:rsid w:val="0E2F8710"/>
    <w:rsid w:val="0E4D2478"/>
    <w:rsid w:val="0E585BB7"/>
    <w:rsid w:val="0E66434C"/>
    <w:rsid w:val="0E78DBDD"/>
    <w:rsid w:val="0E8B70FA"/>
    <w:rsid w:val="0E9710E8"/>
    <w:rsid w:val="0E9E4D28"/>
    <w:rsid w:val="0EA3A23F"/>
    <w:rsid w:val="0EDA145B"/>
    <w:rsid w:val="0EDD7DEB"/>
    <w:rsid w:val="0EE03548"/>
    <w:rsid w:val="0EE7845E"/>
    <w:rsid w:val="0EED9372"/>
    <w:rsid w:val="0EF15265"/>
    <w:rsid w:val="0EF9F9C6"/>
    <w:rsid w:val="0F3D7C71"/>
    <w:rsid w:val="0F5E7193"/>
    <w:rsid w:val="0F60C500"/>
    <w:rsid w:val="0F9A68CD"/>
    <w:rsid w:val="0FBA3B01"/>
    <w:rsid w:val="0FC27C1E"/>
    <w:rsid w:val="0FC714DC"/>
    <w:rsid w:val="0FD44669"/>
    <w:rsid w:val="0FDF93E3"/>
    <w:rsid w:val="100C9EB6"/>
    <w:rsid w:val="1030A32D"/>
    <w:rsid w:val="1037AF99"/>
    <w:rsid w:val="107155C4"/>
    <w:rsid w:val="1072BF2C"/>
    <w:rsid w:val="10790C87"/>
    <w:rsid w:val="10852EE6"/>
    <w:rsid w:val="109C3115"/>
    <w:rsid w:val="10CF2497"/>
    <w:rsid w:val="10D1D79E"/>
    <w:rsid w:val="10DAED70"/>
    <w:rsid w:val="10E48627"/>
    <w:rsid w:val="10E5BC96"/>
    <w:rsid w:val="10EC948E"/>
    <w:rsid w:val="10F9000B"/>
    <w:rsid w:val="10FCAD91"/>
    <w:rsid w:val="11053610"/>
    <w:rsid w:val="110854E2"/>
    <w:rsid w:val="11140D5C"/>
    <w:rsid w:val="11245A0D"/>
    <w:rsid w:val="1157A6F9"/>
    <w:rsid w:val="11943005"/>
    <w:rsid w:val="11B2A514"/>
    <w:rsid w:val="11C2F5CC"/>
    <w:rsid w:val="11E5E3F0"/>
    <w:rsid w:val="1221143E"/>
    <w:rsid w:val="1232767F"/>
    <w:rsid w:val="1234FC1D"/>
    <w:rsid w:val="124CE34E"/>
    <w:rsid w:val="125032D5"/>
    <w:rsid w:val="12DF0080"/>
    <w:rsid w:val="12E9853A"/>
    <w:rsid w:val="12E98BFA"/>
    <w:rsid w:val="12F3E40B"/>
    <w:rsid w:val="12FED708"/>
    <w:rsid w:val="1337B4FC"/>
    <w:rsid w:val="1349746A"/>
    <w:rsid w:val="135B6DC5"/>
    <w:rsid w:val="13612916"/>
    <w:rsid w:val="139ED00F"/>
    <w:rsid w:val="13A68364"/>
    <w:rsid w:val="13B5C62F"/>
    <w:rsid w:val="13E447F1"/>
    <w:rsid w:val="13E9541F"/>
    <w:rsid w:val="13F93C1F"/>
    <w:rsid w:val="14300701"/>
    <w:rsid w:val="1435989C"/>
    <w:rsid w:val="143E9CF8"/>
    <w:rsid w:val="14454659"/>
    <w:rsid w:val="146E7703"/>
    <w:rsid w:val="1489A1C9"/>
    <w:rsid w:val="14B97F4F"/>
    <w:rsid w:val="14C47C88"/>
    <w:rsid w:val="14CDCE78"/>
    <w:rsid w:val="14D016EA"/>
    <w:rsid w:val="14EE7160"/>
    <w:rsid w:val="152A0FC3"/>
    <w:rsid w:val="1558CBE0"/>
    <w:rsid w:val="1577409C"/>
    <w:rsid w:val="157F6D92"/>
    <w:rsid w:val="1581D257"/>
    <w:rsid w:val="15BD1CF0"/>
    <w:rsid w:val="15C0108C"/>
    <w:rsid w:val="15C55076"/>
    <w:rsid w:val="15D2D7C8"/>
    <w:rsid w:val="15D3BE61"/>
    <w:rsid w:val="15D5930B"/>
    <w:rsid w:val="16000CF4"/>
    <w:rsid w:val="1615945B"/>
    <w:rsid w:val="162F58AB"/>
    <w:rsid w:val="1639314B"/>
    <w:rsid w:val="1643F97F"/>
    <w:rsid w:val="167EA208"/>
    <w:rsid w:val="167F21AD"/>
    <w:rsid w:val="16BC4927"/>
    <w:rsid w:val="16C29E83"/>
    <w:rsid w:val="16DDB164"/>
    <w:rsid w:val="17150C3A"/>
    <w:rsid w:val="172661B6"/>
    <w:rsid w:val="172C02EA"/>
    <w:rsid w:val="17482A7F"/>
    <w:rsid w:val="1759864E"/>
    <w:rsid w:val="176BE3BC"/>
    <w:rsid w:val="178ED0A2"/>
    <w:rsid w:val="179FEE21"/>
    <w:rsid w:val="17A48DB3"/>
    <w:rsid w:val="17BA77F2"/>
    <w:rsid w:val="17BE55F1"/>
    <w:rsid w:val="17C2C371"/>
    <w:rsid w:val="17CECFE6"/>
    <w:rsid w:val="17F1EAA7"/>
    <w:rsid w:val="1804EAB1"/>
    <w:rsid w:val="180B62A6"/>
    <w:rsid w:val="181812C6"/>
    <w:rsid w:val="182C56A1"/>
    <w:rsid w:val="182DA590"/>
    <w:rsid w:val="18300E5D"/>
    <w:rsid w:val="184D236D"/>
    <w:rsid w:val="18564950"/>
    <w:rsid w:val="187DA8FE"/>
    <w:rsid w:val="189138DE"/>
    <w:rsid w:val="18A25809"/>
    <w:rsid w:val="18B4841B"/>
    <w:rsid w:val="18C18BE4"/>
    <w:rsid w:val="18C4C12A"/>
    <w:rsid w:val="18F9B0FC"/>
    <w:rsid w:val="19013B99"/>
    <w:rsid w:val="190845A0"/>
    <w:rsid w:val="191773EF"/>
    <w:rsid w:val="19318AF5"/>
    <w:rsid w:val="193C5468"/>
    <w:rsid w:val="196FF479"/>
    <w:rsid w:val="198570B7"/>
    <w:rsid w:val="198970D1"/>
    <w:rsid w:val="19BD3D05"/>
    <w:rsid w:val="19CF658C"/>
    <w:rsid w:val="19F6E22F"/>
    <w:rsid w:val="19FACBA2"/>
    <w:rsid w:val="1A01D9BD"/>
    <w:rsid w:val="1A0C277F"/>
    <w:rsid w:val="1A27515E"/>
    <w:rsid w:val="1A29FEC5"/>
    <w:rsid w:val="1A3B67B5"/>
    <w:rsid w:val="1A60039A"/>
    <w:rsid w:val="1A7321A8"/>
    <w:rsid w:val="1A7CCF2C"/>
    <w:rsid w:val="1A966A94"/>
    <w:rsid w:val="1A98B109"/>
    <w:rsid w:val="1AA48C04"/>
    <w:rsid w:val="1AE4C6F0"/>
    <w:rsid w:val="1B0A9595"/>
    <w:rsid w:val="1B118B7D"/>
    <w:rsid w:val="1B30305E"/>
    <w:rsid w:val="1B367544"/>
    <w:rsid w:val="1B4E9884"/>
    <w:rsid w:val="1B62D92F"/>
    <w:rsid w:val="1B684E6D"/>
    <w:rsid w:val="1B71E6B9"/>
    <w:rsid w:val="1BB134FE"/>
    <w:rsid w:val="1BBCDC0C"/>
    <w:rsid w:val="1BC2CD1E"/>
    <w:rsid w:val="1C028B7B"/>
    <w:rsid w:val="1C05EF94"/>
    <w:rsid w:val="1C6E7D40"/>
    <w:rsid w:val="1CE045A7"/>
    <w:rsid w:val="1CF909A7"/>
    <w:rsid w:val="1D05EAB3"/>
    <w:rsid w:val="1D1277A1"/>
    <w:rsid w:val="1D1430D7"/>
    <w:rsid w:val="1D1EE0DF"/>
    <w:rsid w:val="1D2A945A"/>
    <w:rsid w:val="1D30C73C"/>
    <w:rsid w:val="1D45638C"/>
    <w:rsid w:val="1D5D9A01"/>
    <w:rsid w:val="1D7E3BCB"/>
    <w:rsid w:val="1D837958"/>
    <w:rsid w:val="1D8B367A"/>
    <w:rsid w:val="1DB1EAC0"/>
    <w:rsid w:val="1DC9DACD"/>
    <w:rsid w:val="1DE359E7"/>
    <w:rsid w:val="1DF1DE2D"/>
    <w:rsid w:val="1DF7ACF2"/>
    <w:rsid w:val="1DFA846D"/>
    <w:rsid w:val="1E26565C"/>
    <w:rsid w:val="1E28836B"/>
    <w:rsid w:val="1E297CAE"/>
    <w:rsid w:val="1E37CBB7"/>
    <w:rsid w:val="1E413EA9"/>
    <w:rsid w:val="1E5DD1C6"/>
    <w:rsid w:val="1E7C959F"/>
    <w:rsid w:val="1EBBD349"/>
    <w:rsid w:val="1F302399"/>
    <w:rsid w:val="1F39AAD9"/>
    <w:rsid w:val="1F6546C5"/>
    <w:rsid w:val="1F661336"/>
    <w:rsid w:val="1FA6EC31"/>
    <w:rsid w:val="200A15C2"/>
    <w:rsid w:val="200EED42"/>
    <w:rsid w:val="2023246F"/>
    <w:rsid w:val="20399C61"/>
    <w:rsid w:val="20BB7DF8"/>
    <w:rsid w:val="20C33783"/>
    <w:rsid w:val="20DBAA4F"/>
    <w:rsid w:val="20FD691D"/>
    <w:rsid w:val="20FDFB8B"/>
    <w:rsid w:val="2117B98C"/>
    <w:rsid w:val="2138BAAE"/>
    <w:rsid w:val="214339BA"/>
    <w:rsid w:val="214FC272"/>
    <w:rsid w:val="216409D9"/>
    <w:rsid w:val="216C9C89"/>
    <w:rsid w:val="21B4168B"/>
    <w:rsid w:val="21C6201B"/>
    <w:rsid w:val="21D5AE4A"/>
    <w:rsid w:val="21FADA5B"/>
    <w:rsid w:val="22086397"/>
    <w:rsid w:val="2234FDAE"/>
    <w:rsid w:val="2249CD6C"/>
    <w:rsid w:val="22567ABC"/>
    <w:rsid w:val="2258CD18"/>
    <w:rsid w:val="22831DF3"/>
    <w:rsid w:val="2291BDF3"/>
    <w:rsid w:val="22A7ADF9"/>
    <w:rsid w:val="22BA74A2"/>
    <w:rsid w:val="22D75B83"/>
    <w:rsid w:val="22E2036C"/>
    <w:rsid w:val="22EA65C9"/>
    <w:rsid w:val="22EEA879"/>
    <w:rsid w:val="22F365CF"/>
    <w:rsid w:val="230BB2CA"/>
    <w:rsid w:val="230CC9FC"/>
    <w:rsid w:val="2325C93F"/>
    <w:rsid w:val="234040C7"/>
    <w:rsid w:val="234CDB30"/>
    <w:rsid w:val="234F4790"/>
    <w:rsid w:val="235369F8"/>
    <w:rsid w:val="236A432E"/>
    <w:rsid w:val="23705700"/>
    <w:rsid w:val="2399FC63"/>
    <w:rsid w:val="23AAF98E"/>
    <w:rsid w:val="23C98F1B"/>
    <w:rsid w:val="23EC1B3E"/>
    <w:rsid w:val="23F859FF"/>
    <w:rsid w:val="241DBF29"/>
    <w:rsid w:val="24A73FC7"/>
    <w:rsid w:val="24B64890"/>
    <w:rsid w:val="24FB755A"/>
    <w:rsid w:val="24FEA0B2"/>
    <w:rsid w:val="251D27B9"/>
    <w:rsid w:val="255E1AFB"/>
    <w:rsid w:val="257E8CEB"/>
    <w:rsid w:val="258BB5B5"/>
    <w:rsid w:val="2595EE04"/>
    <w:rsid w:val="25B7569C"/>
    <w:rsid w:val="25C0A975"/>
    <w:rsid w:val="25C45EEC"/>
    <w:rsid w:val="25DC1FCC"/>
    <w:rsid w:val="25F38B09"/>
    <w:rsid w:val="25FA9B54"/>
    <w:rsid w:val="26241B01"/>
    <w:rsid w:val="2666E7BD"/>
    <w:rsid w:val="26712E7D"/>
    <w:rsid w:val="26737844"/>
    <w:rsid w:val="26877496"/>
    <w:rsid w:val="26924C3A"/>
    <w:rsid w:val="26945A13"/>
    <w:rsid w:val="2699A2D1"/>
    <w:rsid w:val="26B73858"/>
    <w:rsid w:val="26C5D14A"/>
    <w:rsid w:val="26C6E9E1"/>
    <w:rsid w:val="26D42FB6"/>
    <w:rsid w:val="26DDB8B2"/>
    <w:rsid w:val="27014F8F"/>
    <w:rsid w:val="2702FE8A"/>
    <w:rsid w:val="27109209"/>
    <w:rsid w:val="2727A583"/>
    <w:rsid w:val="27339924"/>
    <w:rsid w:val="2758B5D4"/>
    <w:rsid w:val="275DF797"/>
    <w:rsid w:val="27A91872"/>
    <w:rsid w:val="27BBF806"/>
    <w:rsid w:val="27BDD7CE"/>
    <w:rsid w:val="27E9561A"/>
    <w:rsid w:val="284FF84A"/>
    <w:rsid w:val="285364A7"/>
    <w:rsid w:val="289176A4"/>
    <w:rsid w:val="28D66D26"/>
    <w:rsid w:val="28F94130"/>
    <w:rsid w:val="29042585"/>
    <w:rsid w:val="290F81DB"/>
    <w:rsid w:val="291718E3"/>
    <w:rsid w:val="2919D1BE"/>
    <w:rsid w:val="2923FE95"/>
    <w:rsid w:val="292D6ECA"/>
    <w:rsid w:val="297094B7"/>
    <w:rsid w:val="297825F6"/>
    <w:rsid w:val="29903E0C"/>
    <w:rsid w:val="29AAF4EF"/>
    <w:rsid w:val="29C0CD84"/>
    <w:rsid w:val="2A003D48"/>
    <w:rsid w:val="2A14312E"/>
    <w:rsid w:val="2A301732"/>
    <w:rsid w:val="2A35E222"/>
    <w:rsid w:val="2A3FB5E3"/>
    <w:rsid w:val="2A44A89A"/>
    <w:rsid w:val="2A668B26"/>
    <w:rsid w:val="2A78ABB5"/>
    <w:rsid w:val="2A8F516B"/>
    <w:rsid w:val="2AAB1ECB"/>
    <w:rsid w:val="2AD597CC"/>
    <w:rsid w:val="2AE43B5C"/>
    <w:rsid w:val="2B140EE0"/>
    <w:rsid w:val="2B186023"/>
    <w:rsid w:val="2B321386"/>
    <w:rsid w:val="2B33807C"/>
    <w:rsid w:val="2B5739D8"/>
    <w:rsid w:val="2B642B65"/>
    <w:rsid w:val="2B784A91"/>
    <w:rsid w:val="2B7D00EC"/>
    <w:rsid w:val="2B7F8A19"/>
    <w:rsid w:val="2B806E59"/>
    <w:rsid w:val="2BAD1108"/>
    <w:rsid w:val="2BBF3BE9"/>
    <w:rsid w:val="2BC09D76"/>
    <w:rsid w:val="2BD1A644"/>
    <w:rsid w:val="2BEFFBF5"/>
    <w:rsid w:val="2C02E8DE"/>
    <w:rsid w:val="2C27183A"/>
    <w:rsid w:val="2C454911"/>
    <w:rsid w:val="2C51CBA9"/>
    <w:rsid w:val="2C5ED4E8"/>
    <w:rsid w:val="2C6B1868"/>
    <w:rsid w:val="2C882BD3"/>
    <w:rsid w:val="2C9729DF"/>
    <w:rsid w:val="2CB47710"/>
    <w:rsid w:val="2CC481E8"/>
    <w:rsid w:val="2CCBF02C"/>
    <w:rsid w:val="2D142434"/>
    <w:rsid w:val="2D3AC18D"/>
    <w:rsid w:val="2D6AE19E"/>
    <w:rsid w:val="2D7B490C"/>
    <w:rsid w:val="2D8615AB"/>
    <w:rsid w:val="2D8B6D28"/>
    <w:rsid w:val="2D9706C9"/>
    <w:rsid w:val="2DB359E0"/>
    <w:rsid w:val="2DB991AE"/>
    <w:rsid w:val="2E0E2853"/>
    <w:rsid w:val="2E762D9D"/>
    <w:rsid w:val="2E81CE92"/>
    <w:rsid w:val="2EB95B30"/>
    <w:rsid w:val="2EC95BB0"/>
    <w:rsid w:val="2EE3DBD1"/>
    <w:rsid w:val="2F0D8C1F"/>
    <w:rsid w:val="2F185FD6"/>
    <w:rsid w:val="2F2BD995"/>
    <w:rsid w:val="2F37FEAA"/>
    <w:rsid w:val="2F3EA06E"/>
    <w:rsid w:val="2F5C56FB"/>
    <w:rsid w:val="2F61D244"/>
    <w:rsid w:val="2F8602A2"/>
    <w:rsid w:val="2FC95103"/>
    <w:rsid w:val="3008CE03"/>
    <w:rsid w:val="30614D51"/>
    <w:rsid w:val="306E53D6"/>
    <w:rsid w:val="3078ABD9"/>
    <w:rsid w:val="307EA787"/>
    <w:rsid w:val="309C9118"/>
    <w:rsid w:val="30A4DA11"/>
    <w:rsid w:val="30D9778C"/>
    <w:rsid w:val="30F8B196"/>
    <w:rsid w:val="30FADE8C"/>
    <w:rsid w:val="311C0192"/>
    <w:rsid w:val="3121D214"/>
    <w:rsid w:val="3123C6CE"/>
    <w:rsid w:val="3127E077"/>
    <w:rsid w:val="313D5C20"/>
    <w:rsid w:val="31472177"/>
    <w:rsid w:val="3155B179"/>
    <w:rsid w:val="3155B4C1"/>
    <w:rsid w:val="317B6F56"/>
    <w:rsid w:val="31826D4B"/>
    <w:rsid w:val="318607B4"/>
    <w:rsid w:val="31BB1F48"/>
    <w:rsid w:val="31CBC169"/>
    <w:rsid w:val="31D4CDF5"/>
    <w:rsid w:val="31DACA6D"/>
    <w:rsid w:val="31E09EA9"/>
    <w:rsid w:val="31E51143"/>
    <w:rsid w:val="31FE4A6F"/>
    <w:rsid w:val="3214072F"/>
    <w:rsid w:val="321E988A"/>
    <w:rsid w:val="32295A71"/>
    <w:rsid w:val="32320465"/>
    <w:rsid w:val="32348AD7"/>
    <w:rsid w:val="3249CBD2"/>
    <w:rsid w:val="3281578A"/>
    <w:rsid w:val="328D8A02"/>
    <w:rsid w:val="32994D7F"/>
    <w:rsid w:val="3301F0EC"/>
    <w:rsid w:val="335BF415"/>
    <w:rsid w:val="33672E97"/>
    <w:rsid w:val="33C5CF27"/>
    <w:rsid w:val="33DC3FF1"/>
    <w:rsid w:val="3420B45D"/>
    <w:rsid w:val="343E94F4"/>
    <w:rsid w:val="348C7B86"/>
    <w:rsid w:val="348D17F1"/>
    <w:rsid w:val="3497F00D"/>
    <w:rsid w:val="34D1C3EB"/>
    <w:rsid w:val="34E82935"/>
    <w:rsid w:val="34F27406"/>
    <w:rsid w:val="34F587F4"/>
    <w:rsid w:val="350F1F20"/>
    <w:rsid w:val="351527EC"/>
    <w:rsid w:val="351990CF"/>
    <w:rsid w:val="352A74BB"/>
    <w:rsid w:val="356A6A0F"/>
    <w:rsid w:val="3577C718"/>
    <w:rsid w:val="3577EA42"/>
    <w:rsid w:val="357E0A7F"/>
    <w:rsid w:val="3598DE11"/>
    <w:rsid w:val="359D5ECB"/>
    <w:rsid w:val="35CBA73A"/>
    <w:rsid w:val="35DDDE0A"/>
    <w:rsid w:val="35DF8C8A"/>
    <w:rsid w:val="360B1770"/>
    <w:rsid w:val="36387D24"/>
    <w:rsid w:val="3657A85F"/>
    <w:rsid w:val="366B6E98"/>
    <w:rsid w:val="36BA0377"/>
    <w:rsid w:val="36BBAE7C"/>
    <w:rsid w:val="36C2A1B7"/>
    <w:rsid w:val="36C909DD"/>
    <w:rsid w:val="36CEBECD"/>
    <w:rsid w:val="36DACB9B"/>
    <w:rsid w:val="36FC287E"/>
    <w:rsid w:val="36FC7F7A"/>
    <w:rsid w:val="370580EA"/>
    <w:rsid w:val="3737CF12"/>
    <w:rsid w:val="375AC03C"/>
    <w:rsid w:val="375CBD43"/>
    <w:rsid w:val="3761B802"/>
    <w:rsid w:val="378D84F9"/>
    <w:rsid w:val="3792F803"/>
    <w:rsid w:val="379F39A7"/>
    <w:rsid w:val="37A33519"/>
    <w:rsid w:val="37D1A061"/>
    <w:rsid w:val="37DAC78D"/>
    <w:rsid w:val="37F7E52A"/>
    <w:rsid w:val="383C6687"/>
    <w:rsid w:val="3856E038"/>
    <w:rsid w:val="385998B1"/>
    <w:rsid w:val="385FFABC"/>
    <w:rsid w:val="38A214F7"/>
    <w:rsid w:val="38A26F7D"/>
    <w:rsid w:val="38AD1765"/>
    <w:rsid w:val="38AEBBFE"/>
    <w:rsid w:val="38B3C411"/>
    <w:rsid w:val="38C2E382"/>
    <w:rsid w:val="38F0F63A"/>
    <w:rsid w:val="390F1559"/>
    <w:rsid w:val="392E85DE"/>
    <w:rsid w:val="394070D6"/>
    <w:rsid w:val="394745A4"/>
    <w:rsid w:val="396CD3DB"/>
    <w:rsid w:val="39865119"/>
    <w:rsid w:val="39AEA368"/>
    <w:rsid w:val="39CCCF2F"/>
    <w:rsid w:val="39F1BA50"/>
    <w:rsid w:val="39F2FCB0"/>
    <w:rsid w:val="3A0E0217"/>
    <w:rsid w:val="3A1D826C"/>
    <w:rsid w:val="3A483D6A"/>
    <w:rsid w:val="3A64B989"/>
    <w:rsid w:val="3A768F3F"/>
    <w:rsid w:val="3A783070"/>
    <w:rsid w:val="3A806524"/>
    <w:rsid w:val="3A80F17A"/>
    <w:rsid w:val="3A8D9CAB"/>
    <w:rsid w:val="3A9AF7CF"/>
    <w:rsid w:val="3A9C6768"/>
    <w:rsid w:val="3AA8B7C6"/>
    <w:rsid w:val="3AB92D26"/>
    <w:rsid w:val="3ABBF8C1"/>
    <w:rsid w:val="3ABEAF5E"/>
    <w:rsid w:val="3AD6506C"/>
    <w:rsid w:val="3ADBFB63"/>
    <w:rsid w:val="3ADD9461"/>
    <w:rsid w:val="3ADF46D9"/>
    <w:rsid w:val="3AE8B039"/>
    <w:rsid w:val="3B00163B"/>
    <w:rsid w:val="3B0CDA7D"/>
    <w:rsid w:val="3B2EEC04"/>
    <w:rsid w:val="3B4D97FF"/>
    <w:rsid w:val="3B5054A1"/>
    <w:rsid w:val="3B87AC7A"/>
    <w:rsid w:val="3BA59C74"/>
    <w:rsid w:val="3BAF5F8D"/>
    <w:rsid w:val="3BF45050"/>
    <w:rsid w:val="3C148E2F"/>
    <w:rsid w:val="3C1C4574"/>
    <w:rsid w:val="3C2E4C45"/>
    <w:rsid w:val="3C3896D7"/>
    <w:rsid w:val="3C400C8B"/>
    <w:rsid w:val="3C578BB5"/>
    <w:rsid w:val="3C5FC2D7"/>
    <w:rsid w:val="3C70C3AD"/>
    <w:rsid w:val="3C9AB226"/>
    <w:rsid w:val="3CAAA9F9"/>
    <w:rsid w:val="3CC1F17A"/>
    <w:rsid w:val="3CDBE2D0"/>
    <w:rsid w:val="3D282FC0"/>
    <w:rsid w:val="3D397219"/>
    <w:rsid w:val="3D4531AF"/>
    <w:rsid w:val="3D6C5A67"/>
    <w:rsid w:val="3D706DFE"/>
    <w:rsid w:val="3D7B1CFD"/>
    <w:rsid w:val="3D81BEFC"/>
    <w:rsid w:val="3D85CE82"/>
    <w:rsid w:val="3D9D8114"/>
    <w:rsid w:val="3DA54057"/>
    <w:rsid w:val="3DAB599B"/>
    <w:rsid w:val="3DC25069"/>
    <w:rsid w:val="3E27C468"/>
    <w:rsid w:val="3E292BCE"/>
    <w:rsid w:val="3E2CB744"/>
    <w:rsid w:val="3E32C580"/>
    <w:rsid w:val="3E3E412E"/>
    <w:rsid w:val="3E46D4C7"/>
    <w:rsid w:val="3E7F998F"/>
    <w:rsid w:val="3E95B582"/>
    <w:rsid w:val="3E9E423D"/>
    <w:rsid w:val="3EA06D02"/>
    <w:rsid w:val="3ECBA319"/>
    <w:rsid w:val="3ED813F5"/>
    <w:rsid w:val="3EDCB7C8"/>
    <w:rsid w:val="3EEAD552"/>
    <w:rsid w:val="3F008256"/>
    <w:rsid w:val="3F32DD9C"/>
    <w:rsid w:val="3F4CEB2D"/>
    <w:rsid w:val="3F53CB91"/>
    <w:rsid w:val="3F608F25"/>
    <w:rsid w:val="3F627DB9"/>
    <w:rsid w:val="3F690F64"/>
    <w:rsid w:val="3F7C1EF4"/>
    <w:rsid w:val="3F80243C"/>
    <w:rsid w:val="3FBF426D"/>
    <w:rsid w:val="3FC3BF45"/>
    <w:rsid w:val="3FDFC83C"/>
    <w:rsid w:val="3FF368F0"/>
    <w:rsid w:val="3FFAFC85"/>
    <w:rsid w:val="3FFBD1F5"/>
    <w:rsid w:val="4009DD09"/>
    <w:rsid w:val="4036CDAD"/>
    <w:rsid w:val="4039412F"/>
    <w:rsid w:val="404768A3"/>
    <w:rsid w:val="4050CB89"/>
    <w:rsid w:val="405DB676"/>
    <w:rsid w:val="40623A8F"/>
    <w:rsid w:val="4073B77F"/>
    <w:rsid w:val="40AC3700"/>
    <w:rsid w:val="40F26C93"/>
    <w:rsid w:val="411D3D04"/>
    <w:rsid w:val="412BD0D0"/>
    <w:rsid w:val="415C107B"/>
    <w:rsid w:val="415FD0C4"/>
    <w:rsid w:val="417ACF3B"/>
    <w:rsid w:val="41865054"/>
    <w:rsid w:val="4188EA01"/>
    <w:rsid w:val="41BB19B2"/>
    <w:rsid w:val="41C634B5"/>
    <w:rsid w:val="41C9AF67"/>
    <w:rsid w:val="41CEC708"/>
    <w:rsid w:val="41E2F0A5"/>
    <w:rsid w:val="41E6CE47"/>
    <w:rsid w:val="41EF029C"/>
    <w:rsid w:val="41F8FD55"/>
    <w:rsid w:val="421E439D"/>
    <w:rsid w:val="423C66AE"/>
    <w:rsid w:val="423CDDB8"/>
    <w:rsid w:val="427EA0E3"/>
    <w:rsid w:val="42960644"/>
    <w:rsid w:val="42AB9FDA"/>
    <w:rsid w:val="42AFB695"/>
    <w:rsid w:val="42F67199"/>
    <w:rsid w:val="43002504"/>
    <w:rsid w:val="43194E77"/>
    <w:rsid w:val="432C5B47"/>
    <w:rsid w:val="4351400F"/>
    <w:rsid w:val="43648EA6"/>
    <w:rsid w:val="4367B7E1"/>
    <w:rsid w:val="43958131"/>
    <w:rsid w:val="43A45A3D"/>
    <w:rsid w:val="441525F7"/>
    <w:rsid w:val="442632A7"/>
    <w:rsid w:val="44323912"/>
    <w:rsid w:val="4444C950"/>
    <w:rsid w:val="4453B226"/>
    <w:rsid w:val="4457CE3E"/>
    <w:rsid w:val="447078C7"/>
    <w:rsid w:val="4485F429"/>
    <w:rsid w:val="448724FB"/>
    <w:rsid w:val="44A9031F"/>
    <w:rsid w:val="44BAD534"/>
    <w:rsid w:val="44DC2942"/>
    <w:rsid w:val="44FB4DD9"/>
    <w:rsid w:val="451E0F57"/>
    <w:rsid w:val="45239741"/>
    <w:rsid w:val="45273B3D"/>
    <w:rsid w:val="45297227"/>
    <w:rsid w:val="457A4276"/>
    <w:rsid w:val="4585799D"/>
    <w:rsid w:val="45B3CECB"/>
    <w:rsid w:val="45B4B860"/>
    <w:rsid w:val="45BCF794"/>
    <w:rsid w:val="45D2FDDA"/>
    <w:rsid w:val="45E2992B"/>
    <w:rsid w:val="45F1BD6D"/>
    <w:rsid w:val="4613BEA5"/>
    <w:rsid w:val="462A58EF"/>
    <w:rsid w:val="4651E596"/>
    <w:rsid w:val="46534CDC"/>
    <w:rsid w:val="465B7C53"/>
    <w:rsid w:val="465BDDDB"/>
    <w:rsid w:val="465E72C4"/>
    <w:rsid w:val="465E7992"/>
    <w:rsid w:val="466C8CC6"/>
    <w:rsid w:val="46819A7C"/>
    <w:rsid w:val="46820036"/>
    <w:rsid w:val="46AB08D3"/>
    <w:rsid w:val="46BC4CB6"/>
    <w:rsid w:val="46D823B1"/>
    <w:rsid w:val="46E91EC9"/>
    <w:rsid w:val="46F8B25E"/>
    <w:rsid w:val="471378D3"/>
    <w:rsid w:val="47177174"/>
    <w:rsid w:val="472BC7F6"/>
    <w:rsid w:val="4734DFDD"/>
    <w:rsid w:val="474EE544"/>
    <w:rsid w:val="47596B7A"/>
    <w:rsid w:val="47867FA9"/>
    <w:rsid w:val="479DB853"/>
    <w:rsid w:val="47A73EE1"/>
    <w:rsid w:val="47A81066"/>
    <w:rsid w:val="47CA0402"/>
    <w:rsid w:val="47CC3628"/>
    <w:rsid w:val="47D568DB"/>
    <w:rsid w:val="47D6724F"/>
    <w:rsid w:val="47DAC8E2"/>
    <w:rsid w:val="480BEA2F"/>
    <w:rsid w:val="4832AB42"/>
    <w:rsid w:val="4841830E"/>
    <w:rsid w:val="485C186C"/>
    <w:rsid w:val="489DAA7A"/>
    <w:rsid w:val="48A50EC8"/>
    <w:rsid w:val="48AFCC80"/>
    <w:rsid w:val="48C6EBE0"/>
    <w:rsid w:val="48F84DB6"/>
    <w:rsid w:val="48FB0BED"/>
    <w:rsid w:val="48FD9549"/>
    <w:rsid w:val="49045BFB"/>
    <w:rsid w:val="4913C9EC"/>
    <w:rsid w:val="4924B872"/>
    <w:rsid w:val="492790B2"/>
    <w:rsid w:val="494205D7"/>
    <w:rsid w:val="495EAEC8"/>
    <w:rsid w:val="496AAA8E"/>
    <w:rsid w:val="4990D465"/>
    <w:rsid w:val="49A72AFF"/>
    <w:rsid w:val="49C15A0A"/>
    <w:rsid w:val="49E65A5A"/>
    <w:rsid w:val="49F3F9D7"/>
    <w:rsid w:val="49F97C0F"/>
    <w:rsid w:val="4A086E82"/>
    <w:rsid w:val="4A1A2F95"/>
    <w:rsid w:val="4A553008"/>
    <w:rsid w:val="4A5C893D"/>
    <w:rsid w:val="4A6DEBDC"/>
    <w:rsid w:val="4A90A75B"/>
    <w:rsid w:val="4A9CA6C3"/>
    <w:rsid w:val="4AA7993F"/>
    <w:rsid w:val="4AD2C5E9"/>
    <w:rsid w:val="4ADD0489"/>
    <w:rsid w:val="4AE0DBC0"/>
    <w:rsid w:val="4B1CBBF2"/>
    <w:rsid w:val="4B622320"/>
    <w:rsid w:val="4B89CF11"/>
    <w:rsid w:val="4B8B4E86"/>
    <w:rsid w:val="4B8CA892"/>
    <w:rsid w:val="4BB32553"/>
    <w:rsid w:val="4BBC8C3B"/>
    <w:rsid w:val="4BDA7F27"/>
    <w:rsid w:val="4BDAD6FB"/>
    <w:rsid w:val="4C02DF58"/>
    <w:rsid w:val="4C0D5A3F"/>
    <w:rsid w:val="4C41ABEA"/>
    <w:rsid w:val="4C42583A"/>
    <w:rsid w:val="4C5A1B7C"/>
    <w:rsid w:val="4C72C150"/>
    <w:rsid w:val="4CBE9BA4"/>
    <w:rsid w:val="4CC2C061"/>
    <w:rsid w:val="4CD2F693"/>
    <w:rsid w:val="4CD78285"/>
    <w:rsid w:val="4D06FBE6"/>
    <w:rsid w:val="4D0E1E9A"/>
    <w:rsid w:val="4D4BFBC9"/>
    <w:rsid w:val="4D861D56"/>
    <w:rsid w:val="4DA97DFE"/>
    <w:rsid w:val="4DAC7061"/>
    <w:rsid w:val="4DB4DCF4"/>
    <w:rsid w:val="4DBF5AF0"/>
    <w:rsid w:val="4DD12775"/>
    <w:rsid w:val="4DDA6097"/>
    <w:rsid w:val="4DDB85A8"/>
    <w:rsid w:val="4DE108FD"/>
    <w:rsid w:val="4DEA9100"/>
    <w:rsid w:val="4E1DD026"/>
    <w:rsid w:val="4E4CAA3A"/>
    <w:rsid w:val="4E648700"/>
    <w:rsid w:val="4E6744F3"/>
    <w:rsid w:val="4E944CFB"/>
    <w:rsid w:val="4EBD8153"/>
    <w:rsid w:val="4EC5B196"/>
    <w:rsid w:val="4ED6A5D2"/>
    <w:rsid w:val="4F19AE73"/>
    <w:rsid w:val="4F373A94"/>
    <w:rsid w:val="4F4FEEF9"/>
    <w:rsid w:val="4F5443FA"/>
    <w:rsid w:val="4F5A6E55"/>
    <w:rsid w:val="4F5B0FDC"/>
    <w:rsid w:val="4F6DA59D"/>
    <w:rsid w:val="4F75678A"/>
    <w:rsid w:val="4F791016"/>
    <w:rsid w:val="4F819321"/>
    <w:rsid w:val="4F8EA58A"/>
    <w:rsid w:val="500C5FE7"/>
    <w:rsid w:val="500D5BD2"/>
    <w:rsid w:val="5018224F"/>
    <w:rsid w:val="502956F1"/>
    <w:rsid w:val="50404152"/>
    <w:rsid w:val="5091D61B"/>
    <w:rsid w:val="509E3E20"/>
    <w:rsid w:val="50A18295"/>
    <w:rsid w:val="50C0C968"/>
    <w:rsid w:val="50C29A76"/>
    <w:rsid w:val="50D38543"/>
    <w:rsid w:val="50D5ECDC"/>
    <w:rsid w:val="510B8177"/>
    <w:rsid w:val="511A9847"/>
    <w:rsid w:val="511F70B8"/>
    <w:rsid w:val="513DC0A6"/>
    <w:rsid w:val="515EF304"/>
    <w:rsid w:val="5170A771"/>
    <w:rsid w:val="518653F1"/>
    <w:rsid w:val="51964BF9"/>
    <w:rsid w:val="51C398A3"/>
    <w:rsid w:val="51E235B5"/>
    <w:rsid w:val="51E35CD9"/>
    <w:rsid w:val="520067C0"/>
    <w:rsid w:val="5200DBD0"/>
    <w:rsid w:val="52019A0D"/>
    <w:rsid w:val="52380836"/>
    <w:rsid w:val="5244EEF5"/>
    <w:rsid w:val="5252806C"/>
    <w:rsid w:val="525D5C3F"/>
    <w:rsid w:val="5282CCD7"/>
    <w:rsid w:val="528F19D8"/>
    <w:rsid w:val="5291A63A"/>
    <w:rsid w:val="529B15D0"/>
    <w:rsid w:val="52A76516"/>
    <w:rsid w:val="5307E693"/>
    <w:rsid w:val="530BD19F"/>
    <w:rsid w:val="5317DF55"/>
    <w:rsid w:val="531DB65F"/>
    <w:rsid w:val="5321369C"/>
    <w:rsid w:val="533BF145"/>
    <w:rsid w:val="53536F9B"/>
    <w:rsid w:val="536A4B4E"/>
    <w:rsid w:val="5378A44F"/>
    <w:rsid w:val="537B0AC6"/>
    <w:rsid w:val="5386A37F"/>
    <w:rsid w:val="53B13DF9"/>
    <w:rsid w:val="53B16DFF"/>
    <w:rsid w:val="53B3B77B"/>
    <w:rsid w:val="53C2C9FA"/>
    <w:rsid w:val="53C3C1F7"/>
    <w:rsid w:val="53C699CF"/>
    <w:rsid w:val="53C8109A"/>
    <w:rsid w:val="53EBE957"/>
    <w:rsid w:val="53EFCC11"/>
    <w:rsid w:val="53F79531"/>
    <w:rsid w:val="540C93AD"/>
    <w:rsid w:val="540E49DF"/>
    <w:rsid w:val="54184851"/>
    <w:rsid w:val="54268446"/>
    <w:rsid w:val="543175D6"/>
    <w:rsid w:val="544F5C12"/>
    <w:rsid w:val="5458B473"/>
    <w:rsid w:val="545FABFB"/>
    <w:rsid w:val="546A5D67"/>
    <w:rsid w:val="5486FC21"/>
    <w:rsid w:val="548F94AC"/>
    <w:rsid w:val="5493C7A0"/>
    <w:rsid w:val="54957E89"/>
    <w:rsid w:val="54D045F1"/>
    <w:rsid w:val="54F794BA"/>
    <w:rsid w:val="55071DE2"/>
    <w:rsid w:val="550F25E1"/>
    <w:rsid w:val="551AC450"/>
    <w:rsid w:val="551D08A1"/>
    <w:rsid w:val="55330426"/>
    <w:rsid w:val="553A0EDF"/>
    <w:rsid w:val="55446F7C"/>
    <w:rsid w:val="55568F13"/>
    <w:rsid w:val="555C489E"/>
    <w:rsid w:val="555C88EF"/>
    <w:rsid w:val="555F3161"/>
    <w:rsid w:val="5569531D"/>
    <w:rsid w:val="557D161E"/>
    <w:rsid w:val="557FDBDC"/>
    <w:rsid w:val="55BC26DF"/>
    <w:rsid w:val="55CF9833"/>
    <w:rsid w:val="55D653D3"/>
    <w:rsid w:val="55D7FBE6"/>
    <w:rsid w:val="55F58FD0"/>
    <w:rsid w:val="55F8A7CC"/>
    <w:rsid w:val="55F9ED5C"/>
    <w:rsid w:val="561A6648"/>
    <w:rsid w:val="562F44CA"/>
    <w:rsid w:val="56365D2E"/>
    <w:rsid w:val="563D167F"/>
    <w:rsid w:val="56574205"/>
    <w:rsid w:val="56B3D590"/>
    <w:rsid w:val="56B9E840"/>
    <w:rsid w:val="56BB1FBE"/>
    <w:rsid w:val="56C91F52"/>
    <w:rsid w:val="56DC81B0"/>
    <w:rsid w:val="571A43E8"/>
    <w:rsid w:val="57218895"/>
    <w:rsid w:val="5722A035"/>
    <w:rsid w:val="57275017"/>
    <w:rsid w:val="573520BE"/>
    <w:rsid w:val="57475D86"/>
    <w:rsid w:val="575D77A1"/>
    <w:rsid w:val="57671269"/>
    <w:rsid w:val="57C2ABCA"/>
    <w:rsid w:val="57F33597"/>
    <w:rsid w:val="58197078"/>
    <w:rsid w:val="58307AE4"/>
    <w:rsid w:val="58497917"/>
    <w:rsid w:val="58A772D8"/>
    <w:rsid w:val="58C8923F"/>
    <w:rsid w:val="58C8D697"/>
    <w:rsid w:val="58D4FB64"/>
    <w:rsid w:val="58F660D7"/>
    <w:rsid w:val="59074AB0"/>
    <w:rsid w:val="5913FE3A"/>
    <w:rsid w:val="5921902A"/>
    <w:rsid w:val="593EE4CD"/>
    <w:rsid w:val="59554F03"/>
    <w:rsid w:val="5965FF29"/>
    <w:rsid w:val="5988717A"/>
    <w:rsid w:val="599B7C6F"/>
    <w:rsid w:val="59BD9037"/>
    <w:rsid w:val="59D1A0BA"/>
    <w:rsid w:val="59D2FE37"/>
    <w:rsid w:val="59E0D034"/>
    <w:rsid w:val="5A082392"/>
    <w:rsid w:val="5A161574"/>
    <w:rsid w:val="5A4E2536"/>
    <w:rsid w:val="5A4ED36E"/>
    <w:rsid w:val="5A7354CA"/>
    <w:rsid w:val="5A8E33DF"/>
    <w:rsid w:val="5A922697"/>
    <w:rsid w:val="5A9780D3"/>
    <w:rsid w:val="5AAB9E10"/>
    <w:rsid w:val="5AC82B9F"/>
    <w:rsid w:val="5ACD2491"/>
    <w:rsid w:val="5ADF8E27"/>
    <w:rsid w:val="5B1D662A"/>
    <w:rsid w:val="5B540783"/>
    <w:rsid w:val="5B6FE28B"/>
    <w:rsid w:val="5B7A6C22"/>
    <w:rsid w:val="5B9AE5BD"/>
    <w:rsid w:val="5BB8D7D6"/>
    <w:rsid w:val="5BBF21CE"/>
    <w:rsid w:val="5BBFC267"/>
    <w:rsid w:val="5BE496C8"/>
    <w:rsid w:val="5C2358BD"/>
    <w:rsid w:val="5C39FDC9"/>
    <w:rsid w:val="5C3EA826"/>
    <w:rsid w:val="5C604A0F"/>
    <w:rsid w:val="5C83354C"/>
    <w:rsid w:val="5C99DB00"/>
    <w:rsid w:val="5C9D92FF"/>
    <w:rsid w:val="5CA45B89"/>
    <w:rsid w:val="5CFBFCB3"/>
    <w:rsid w:val="5D18F0D3"/>
    <w:rsid w:val="5D1B499A"/>
    <w:rsid w:val="5D2639FB"/>
    <w:rsid w:val="5D2969F4"/>
    <w:rsid w:val="5D41240B"/>
    <w:rsid w:val="5D8F5F54"/>
    <w:rsid w:val="5D9163C6"/>
    <w:rsid w:val="5DA47EF9"/>
    <w:rsid w:val="5DABA096"/>
    <w:rsid w:val="5DD23624"/>
    <w:rsid w:val="5DD95355"/>
    <w:rsid w:val="5E210BC5"/>
    <w:rsid w:val="5E2FDCBF"/>
    <w:rsid w:val="5E60DADD"/>
    <w:rsid w:val="5E86859C"/>
    <w:rsid w:val="5EF861D6"/>
    <w:rsid w:val="5F5AF0BA"/>
    <w:rsid w:val="5F62B477"/>
    <w:rsid w:val="5FB3D06A"/>
    <w:rsid w:val="5FDFB9A9"/>
    <w:rsid w:val="5FE8A62D"/>
    <w:rsid w:val="5FFC1F68"/>
    <w:rsid w:val="5FFC8BF7"/>
    <w:rsid w:val="5FFC9EDF"/>
    <w:rsid w:val="6017B180"/>
    <w:rsid w:val="602AAF7F"/>
    <w:rsid w:val="602E0070"/>
    <w:rsid w:val="602F9FFB"/>
    <w:rsid w:val="603DEC0A"/>
    <w:rsid w:val="6046E56F"/>
    <w:rsid w:val="6069CAF8"/>
    <w:rsid w:val="608A00AA"/>
    <w:rsid w:val="60C108BA"/>
    <w:rsid w:val="60CC8823"/>
    <w:rsid w:val="60CD8294"/>
    <w:rsid w:val="60D746AA"/>
    <w:rsid w:val="60FB3411"/>
    <w:rsid w:val="615B831B"/>
    <w:rsid w:val="619341A2"/>
    <w:rsid w:val="61A538F4"/>
    <w:rsid w:val="61B844D5"/>
    <w:rsid w:val="61B95378"/>
    <w:rsid w:val="61BC2AED"/>
    <w:rsid w:val="61BF8BE5"/>
    <w:rsid w:val="61C61A3B"/>
    <w:rsid w:val="61CF6D9E"/>
    <w:rsid w:val="61F024EF"/>
    <w:rsid w:val="6218152D"/>
    <w:rsid w:val="621A8ABE"/>
    <w:rsid w:val="6220C77D"/>
    <w:rsid w:val="62258E4C"/>
    <w:rsid w:val="623469CC"/>
    <w:rsid w:val="624EDA34"/>
    <w:rsid w:val="627AB10C"/>
    <w:rsid w:val="6282A65C"/>
    <w:rsid w:val="62ADB571"/>
    <w:rsid w:val="62C529C8"/>
    <w:rsid w:val="62FE3438"/>
    <w:rsid w:val="632F01D4"/>
    <w:rsid w:val="6333A8E4"/>
    <w:rsid w:val="6355841C"/>
    <w:rsid w:val="637AF0B7"/>
    <w:rsid w:val="638C66BC"/>
    <w:rsid w:val="63A18793"/>
    <w:rsid w:val="63AEB209"/>
    <w:rsid w:val="63AFE9A4"/>
    <w:rsid w:val="63B1B8FD"/>
    <w:rsid w:val="63B1BA7C"/>
    <w:rsid w:val="63D5D2FF"/>
    <w:rsid w:val="63DBE59C"/>
    <w:rsid w:val="63EBF44E"/>
    <w:rsid w:val="640EC878"/>
    <w:rsid w:val="6438A59C"/>
    <w:rsid w:val="645F13F5"/>
    <w:rsid w:val="646652EC"/>
    <w:rsid w:val="647A8465"/>
    <w:rsid w:val="647CA398"/>
    <w:rsid w:val="64826526"/>
    <w:rsid w:val="64852C80"/>
    <w:rsid w:val="6488ACC8"/>
    <w:rsid w:val="648DE32B"/>
    <w:rsid w:val="64A63C69"/>
    <w:rsid w:val="64E5D15B"/>
    <w:rsid w:val="64FAB426"/>
    <w:rsid w:val="6539E93B"/>
    <w:rsid w:val="6547EF92"/>
    <w:rsid w:val="6549F5F8"/>
    <w:rsid w:val="658EAA7C"/>
    <w:rsid w:val="65A00FF0"/>
    <w:rsid w:val="65B020CD"/>
    <w:rsid w:val="65B384FC"/>
    <w:rsid w:val="65BF146F"/>
    <w:rsid w:val="65DE8603"/>
    <w:rsid w:val="65E1AA8E"/>
    <w:rsid w:val="65FEFA0D"/>
    <w:rsid w:val="661055EF"/>
    <w:rsid w:val="6619753A"/>
    <w:rsid w:val="662A8597"/>
    <w:rsid w:val="665AEAD0"/>
    <w:rsid w:val="666D7AF5"/>
    <w:rsid w:val="66B0F115"/>
    <w:rsid w:val="66B593B7"/>
    <w:rsid w:val="66B743F1"/>
    <w:rsid w:val="66BDC9C3"/>
    <w:rsid w:val="66EC3A20"/>
    <w:rsid w:val="672AA94E"/>
    <w:rsid w:val="67397EE8"/>
    <w:rsid w:val="673C6BFF"/>
    <w:rsid w:val="675544CA"/>
    <w:rsid w:val="6759F269"/>
    <w:rsid w:val="675E12A8"/>
    <w:rsid w:val="67675D58"/>
    <w:rsid w:val="676E5693"/>
    <w:rsid w:val="67794996"/>
    <w:rsid w:val="678F61B3"/>
    <w:rsid w:val="67B4E6C0"/>
    <w:rsid w:val="67CC0A67"/>
    <w:rsid w:val="67E3A61E"/>
    <w:rsid w:val="67E88FFE"/>
    <w:rsid w:val="67E9D677"/>
    <w:rsid w:val="67EF2470"/>
    <w:rsid w:val="680197E6"/>
    <w:rsid w:val="680BFB5F"/>
    <w:rsid w:val="681CD254"/>
    <w:rsid w:val="6833C9A3"/>
    <w:rsid w:val="6846CD5C"/>
    <w:rsid w:val="6847700B"/>
    <w:rsid w:val="68495211"/>
    <w:rsid w:val="68BB1335"/>
    <w:rsid w:val="68CB1331"/>
    <w:rsid w:val="68CEA5DE"/>
    <w:rsid w:val="68FE29AF"/>
    <w:rsid w:val="691F5C92"/>
    <w:rsid w:val="692C4C6B"/>
    <w:rsid w:val="693F6A93"/>
    <w:rsid w:val="699F68AA"/>
    <w:rsid w:val="69BAEA63"/>
    <w:rsid w:val="6A330865"/>
    <w:rsid w:val="6A4958DA"/>
    <w:rsid w:val="6A536AE4"/>
    <w:rsid w:val="6A57FEFF"/>
    <w:rsid w:val="6A723EB6"/>
    <w:rsid w:val="6A97E7B6"/>
    <w:rsid w:val="6A9DA635"/>
    <w:rsid w:val="6AC93837"/>
    <w:rsid w:val="6B39E994"/>
    <w:rsid w:val="6B5F1A5B"/>
    <w:rsid w:val="6B8D4CBC"/>
    <w:rsid w:val="6B924D9F"/>
    <w:rsid w:val="6BB95499"/>
    <w:rsid w:val="6BD508D9"/>
    <w:rsid w:val="6C11522B"/>
    <w:rsid w:val="6C21C4A3"/>
    <w:rsid w:val="6C398E8D"/>
    <w:rsid w:val="6C3E6BB9"/>
    <w:rsid w:val="6C482782"/>
    <w:rsid w:val="6C4FAA1D"/>
    <w:rsid w:val="6C61F31B"/>
    <w:rsid w:val="6C8EAD90"/>
    <w:rsid w:val="6CABA7ED"/>
    <w:rsid w:val="6CC4B3D1"/>
    <w:rsid w:val="6CD9610F"/>
    <w:rsid w:val="6CDB9850"/>
    <w:rsid w:val="6CFAA152"/>
    <w:rsid w:val="6D2B2158"/>
    <w:rsid w:val="6D3D0C34"/>
    <w:rsid w:val="6D51A4F0"/>
    <w:rsid w:val="6D6857F5"/>
    <w:rsid w:val="6D7BD93C"/>
    <w:rsid w:val="6D7BF848"/>
    <w:rsid w:val="6D918869"/>
    <w:rsid w:val="6DAFD338"/>
    <w:rsid w:val="6DC5145D"/>
    <w:rsid w:val="6DD8E89F"/>
    <w:rsid w:val="6DEB9866"/>
    <w:rsid w:val="6DEDD463"/>
    <w:rsid w:val="6DFB3475"/>
    <w:rsid w:val="6DFB3C5E"/>
    <w:rsid w:val="6E4FF741"/>
    <w:rsid w:val="6E5340EC"/>
    <w:rsid w:val="6E58634A"/>
    <w:rsid w:val="6E771A25"/>
    <w:rsid w:val="6E79C62C"/>
    <w:rsid w:val="6EADE3B2"/>
    <w:rsid w:val="6EBB08E4"/>
    <w:rsid w:val="6EC3647C"/>
    <w:rsid w:val="6ED2B703"/>
    <w:rsid w:val="6EE73A3B"/>
    <w:rsid w:val="6EF09C6C"/>
    <w:rsid w:val="6EF3B36A"/>
    <w:rsid w:val="6F02CEBE"/>
    <w:rsid w:val="6F192D88"/>
    <w:rsid w:val="6F1D4753"/>
    <w:rsid w:val="6F4E0752"/>
    <w:rsid w:val="6FB31F99"/>
    <w:rsid w:val="6FB9BC70"/>
    <w:rsid w:val="6FC1B6D2"/>
    <w:rsid w:val="6FCC2FE6"/>
    <w:rsid w:val="6FDAF598"/>
    <w:rsid w:val="6FF17DE8"/>
    <w:rsid w:val="6FFED5DE"/>
    <w:rsid w:val="701213E5"/>
    <w:rsid w:val="7013B8FB"/>
    <w:rsid w:val="702EFC78"/>
    <w:rsid w:val="70331260"/>
    <w:rsid w:val="704C34B3"/>
    <w:rsid w:val="7072C9D3"/>
    <w:rsid w:val="7087644D"/>
    <w:rsid w:val="70A419A1"/>
    <w:rsid w:val="70B84BE9"/>
    <w:rsid w:val="70C30342"/>
    <w:rsid w:val="70E45345"/>
    <w:rsid w:val="70F06BFE"/>
    <w:rsid w:val="710CBDEF"/>
    <w:rsid w:val="71188EDA"/>
    <w:rsid w:val="711E3027"/>
    <w:rsid w:val="71204E88"/>
    <w:rsid w:val="7164F030"/>
    <w:rsid w:val="7171A47B"/>
    <w:rsid w:val="719B9722"/>
    <w:rsid w:val="71CDB42C"/>
    <w:rsid w:val="71FA0492"/>
    <w:rsid w:val="72137764"/>
    <w:rsid w:val="7233AB67"/>
    <w:rsid w:val="724B7913"/>
    <w:rsid w:val="724FC8C6"/>
    <w:rsid w:val="7251DF54"/>
    <w:rsid w:val="726584D9"/>
    <w:rsid w:val="7277032A"/>
    <w:rsid w:val="72A59EBB"/>
    <w:rsid w:val="72D631DF"/>
    <w:rsid w:val="72E9FEDB"/>
    <w:rsid w:val="730ABBB7"/>
    <w:rsid w:val="731D38BD"/>
    <w:rsid w:val="73203F96"/>
    <w:rsid w:val="733C49D2"/>
    <w:rsid w:val="734C04BB"/>
    <w:rsid w:val="73900260"/>
    <w:rsid w:val="73B0F910"/>
    <w:rsid w:val="73C3734C"/>
    <w:rsid w:val="73D7625D"/>
    <w:rsid w:val="73F24C69"/>
    <w:rsid w:val="740F3855"/>
    <w:rsid w:val="741475F1"/>
    <w:rsid w:val="74336584"/>
    <w:rsid w:val="74495B6F"/>
    <w:rsid w:val="74499D2E"/>
    <w:rsid w:val="74642EF7"/>
    <w:rsid w:val="746E5728"/>
    <w:rsid w:val="74705A48"/>
    <w:rsid w:val="7476CB7D"/>
    <w:rsid w:val="74CA6779"/>
    <w:rsid w:val="74E5E8F5"/>
    <w:rsid w:val="74F70988"/>
    <w:rsid w:val="75019887"/>
    <w:rsid w:val="750BD137"/>
    <w:rsid w:val="751218CC"/>
    <w:rsid w:val="75555470"/>
    <w:rsid w:val="75924F89"/>
    <w:rsid w:val="75B2188C"/>
    <w:rsid w:val="75BC7798"/>
    <w:rsid w:val="75BFC5F2"/>
    <w:rsid w:val="75C9DB3E"/>
    <w:rsid w:val="75E5AC5E"/>
    <w:rsid w:val="75EB3C63"/>
    <w:rsid w:val="75EF55AF"/>
    <w:rsid w:val="7641CDED"/>
    <w:rsid w:val="7643857B"/>
    <w:rsid w:val="7657C382"/>
    <w:rsid w:val="7673FDCF"/>
    <w:rsid w:val="767B4E7A"/>
    <w:rsid w:val="76965503"/>
    <w:rsid w:val="76972B59"/>
    <w:rsid w:val="76D2629C"/>
    <w:rsid w:val="76F1A8CF"/>
    <w:rsid w:val="77047008"/>
    <w:rsid w:val="7704AF0E"/>
    <w:rsid w:val="770F2C4E"/>
    <w:rsid w:val="7733F3FF"/>
    <w:rsid w:val="775154BC"/>
    <w:rsid w:val="775184ED"/>
    <w:rsid w:val="77C5661A"/>
    <w:rsid w:val="77C9C1BF"/>
    <w:rsid w:val="782DEAC3"/>
    <w:rsid w:val="785CA7B7"/>
    <w:rsid w:val="78DDC203"/>
    <w:rsid w:val="79048972"/>
    <w:rsid w:val="7910C435"/>
    <w:rsid w:val="791EF8E8"/>
    <w:rsid w:val="794FAB60"/>
    <w:rsid w:val="79630BBB"/>
    <w:rsid w:val="796AF7E7"/>
    <w:rsid w:val="79721F31"/>
    <w:rsid w:val="79838C41"/>
    <w:rsid w:val="799D9641"/>
    <w:rsid w:val="799F9188"/>
    <w:rsid w:val="79CA677E"/>
    <w:rsid w:val="79DF30AB"/>
    <w:rsid w:val="79E92146"/>
    <w:rsid w:val="79F43DE4"/>
    <w:rsid w:val="79FC7B63"/>
    <w:rsid w:val="7A298D4A"/>
    <w:rsid w:val="7A46C88F"/>
    <w:rsid w:val="7A49369F"/>
    <w:rsid w:val="7A5487AA"/>
    <w:rsid w:val="7A5571E3"/>
    <w:rsid w:val="7A5E4085"/>
    <w:rsid w:val="7A70EA7C"/>
    <w:rsid w:val="7A760CE7"/>
    <w:rsid w:val="7A86828A"/>
    <w:rsid w:val="7A927BF4"/>
    <w:rsid w:val="7AB22997"/>
    <w:rsid w:val="7ABA35AF"/>
    <w:rsid w:val="7B010B5F"/>
    <w:rsid w:val="7B03999E"/>
    <w:rsid w:val="7B0DD72D"/>
    <w:rsid w:val="7B18E58B"/>
    <w:rsid w:val="7B4B5E7A"/>
    <w:rsid w:val="7B639E8A"/>
    <w:rsid w:val="7B9B412E"/>
    <w:rsid w:val="7BB8BC1F"/>
    <w:rsid w:val="7BF697D1"/>
    <w:rsid w:val="7C08395D"/>
    <w:rsid w:val="7C12C945"/>
    <w:rsid w:val="7C1E9BF8"/>
    <w:rsid w:val="7C3E0BD1"/>
    <w:rsid w:val="7C3FB361"/>
    <w:rsid w:val="7C5C66DB"/>
    <w:rsid w:val="7C5E9290"/>
    <w:rsid w:val="7C6B1C9B"/>
    <w:rsid w:val="7C88761F"/>
    <w:rsid w:val="7CB18832"/>
    <w:rsid w:val="7CB45146"/>
    <w:rsid w:val="7CBF3210"/>
    <w:rsid w:val="7CC1DCAB"/>
    <w:rsid w:val="7CD7ABA2"/>
    <w:rsid w:val="7CE4295A"/>
    <w:rsid w:val="7CFB4EE1"/>
    <w:rsid w:val="7D097063"/>
    <w:rsid w:val="7D222C20"/>
    <w:rsid w:val="7D2E077F"/>
    <w:rsid w:val="7D398086"/>
    <w:rsid w:val="7D3AA1A8"/>
    <w:rsid w:val="7D551CAE"/>
    <w:rsid w:val="7D6C63B9"/>
    <w:rsid w:val="7D73C916"/>
    <w:rsid w:val="7D91378D"/>
    <w:rsid w:val="7D93BA7E"/>
    <w:rsid w:val="7D9A7449"/>
    <w:rsid w:val="7DA5040B"/>
    <w:rsid w:val="7DB8AF1E"/>
    <w:rsid w:val="7DCB1993"/>
    <w:rsid w:val="7DCD023E"/>
    <w:rsid w:val="7DE80B5F"/>
    <w:rsid w:val="7DEC4657"/>
    <w:rsid w:val="7E066C7F"/>
    <w:rsid w:val="7E0992AD"/>
    <w:rsid w:val="7E0DD56E"/>
    <w:rsid w:val="7E2BE488"/>
    <w:rsid w:val="7E2C7790"/>
    <w:rsid w:val="7E2DD000"/>
    <w:rsid w:val="7E362595"/>
    <w:rsid w:val="7E5C4559"/>
    <w:rsid w:val="7E62F936"/>
    <w:rsid w:val="7E6E3F96"/>
    <w:rsid w:val="7E71B594"/>
    <w:rsid w:val="7E757132"/>
    <w:rsid w:val="7E758E36"/>
    <w:rsid w:val="7E7CAFF1"/>
    <w:rsid w:val="7E8A618D"/>
    <w:rsid w:val="7EAE1A42"/>
    <w:rsid w:val="7EB77650"/>
    <w:rsid w:val="7F06D4FD"/>
    <w:rsid w:val="7F1182C0"/>
    <w:rsid w:val="7F496E62"/>
    <w:rsid w:val="7F8C5CAB"/>
    <w:rsid w:val="7F99B147"/>
    <w:rsid w:val="7FADB799"/>
    <w:rsid w:val="7FAE4667"/>
    <w:rsid w:val="7FB90D84"/>
    <w:rsid w:val="7FC76E8B"/>
    <w:rsid w:val="7FC96239"/>
    <w:rsid w:val="7FF82D2C"/>
    <w:rsid w:val="7FF875B6"/>
    <w:rsid w:val="7FFFD2A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573688"/>
  <w15:chartTrackingRefBased/>
  <w15:docId w15:val="{426C1980-92A5-40AA-961C-30FE053E8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7A4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61D35"/>
    <w:rPr>
      <w:color w:val="467886" w:themeColor="hyperlink"/>
      <w:u w:val="single"/>
    </w:rPr>
  </w:style>
  <w:style w:type="character" w:styleId="UnresolvedMention">
    <w:name w:val="Unresolved Mention"/>
    <w:basedOn w:val="DefaultParagraphFont"/>
    <w:uiPriority w:val="99"/>
    <w:semiHidden/>
    <w:unhideWhenUsed/>
    <w:rsid w:val="00561D35"/>
    <w:rPr>
      <w:color w:val="605E5C"/>
      <w:shd w:val="clear" w:color="auto" w:fill="E1DFDD"/>
    </w:rPr>
  </w:style>
  <w:style w:type="character" w:styleId="CommentReference">
    <w:name w:val="annotation reference"/>
    <w:basedOn w:val="DefaultParagraphFont"/>
    <w:uiPriority w:val="99"/>
    <w:semiHidden/>
    <w:unhideWhenUsed/>
    <w:rsid w:val="00012791"/>
    <w:rPr>
      <w:sz w:val="16"/>
      <w:szCs w:val="16"/>
    </w:rPr>
  </w:style>
  <w:style w:type="paragraph" w:styleId="CommentText">
    <w:name w:val="annotation text"/>
    <w:basedOn w:val="Normal"/>
    <w:link w:val="CommentTextChar"/>
    <w:uiPriority w:val="99"/>
    <w:unhideWhenUsed/>
    <w:rsid w:val="00012791"/>
    <w:pPr>
      <w:spacing w:line="240" w:lineRule="auto"/>
    </w:pPr>
    <w:rPr>
      <w:sz w:val="20"/>
      <w:szCs w:val="20"/>
    </w:rPr>
  </w:style>
  <w:style w:type="character" w:customStyle="1" w:styleId="CommentTextChar">
    <w:name w:val="Comment Text Char"/>
    <w:basedOn w:val="DefaultParagraphFont"/>
    <w:link w:val="CommentText"/>
    <w:uiPriority w:val="99"/>
    <w:rsid w:val="00012791"/>
    <w:rPr>
      <w:sz w:val="20"/>
      <w:szCs w:val="20"/>
    </w:rPr>
  </w:style>
  <w:style w:type="paragraph" w:styleId="CommentSubject">
    <w:name w:val="annotation subject"/>
    <w:basedOn w:val="CommentText"/>
    <w:next w:val="CommentText"/>
    <w:link w:val="CommentSubjectChar"/>
    <w:uiPriority w:val="99"/>
    <w:semiHidden/>
    <w:unhideWhenUsed/>
    <w:rsid w:val="00012791"/>
    <w:rPr>
      <w:b/>
      <w:bCs/>
    </w:rPr>
  </w:style>
  <w:style w:type="character" w:customStyle="1" w:styleId="CommentSubjectChar">
    <w:name w:val="Comment Subject Char"/>
    <w:basedOn w:val="CommentTextChar"/>
    <w:link w:val="CommentSubject"/>
    <w:uiPriority w:val="99"/>
    <w:semiHidden/>
    <w:rsid w:val="00012791"/>
    <w:rPr>
      <w:b/>
      <w:bCs/>
      <w:sz w:val="20"/>
      <w:szCs w:val="20"/>
    </w:rPr>
  </w:style>
  <w:style w:type="paragraph" w:styleId="Revision">
    <w:name w:val="Revision"/>
    <w:hidden/>
    <w:uiPriority w:val="99"/>
    <w:semiHidden/>
    <w:rsid w:val="00117F5D"/>
    <w:pPr>
      <w:spacing w:after="0" w:line="240" w:lineRule="auto"/>
    </w:pPr>
  </w:style>
  <w:style w:type="paragraph" w:styleId="Header">
    <w:name w:val="header"/>
    <w:basedOn w:val="Normal"/>
    <w:link w:val="HeaderChar"/>
    <w:uiPriority w:val="99"/>
    <w:unhideWhenUsed/>
    <w:rsid w:val="003E32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32F8"/>
  </w:style>
  <w:style w:type="paragraph" w:styleId="Footer">
    <w:name w:val="footer"/>
    <w:basedOn w:val="Normal"/>
    <w:link w:val="FooterChar"/>
    <w:uiPriority w:val="99"/>
    <w:unhideWhenUsed/>
    <w:rsid w:val="003E32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32F8"/>
  </w:style>
  <w:style w:type="paragraph" w:customStyle="1" w:styleId="EndNoteBibliographyTitle">
    <w:name w:val="EndNote Bibliography Title"/>
    <w:basedOn w:val="Normal"/>
    <w:link w:val="EndNoteBibliographyTitleChar"/>
    <w:rsid w:val="009C60C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C60C5"/>
    <w:rPr>
      <w:rFonts w:ascii="Calibri" w:hAnsi="Calibri" w:cs="Calibri"/>
      <w:noProof/>
      <w:lang w:val="en-US"/>
    </w:rPr>
  </w:style>
  <w:style w:type="paragraph" w:customStyle="1" w:styleId="EndNoteBibliography">
    <w:name w:val="EndNote Bibliography"/>
    <w:basedOn w:val="Normal"/>
    <w:link w:val="EndNoteBibliographyChar"/>
    <w:rsid w:val="009C60C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C60C5"/>
    <w:rPr>
      <w:rFonts w:ascii="Calibri" w:hAnsi="Calibri" w:cs="Calibri"/>
      <w:noProof/>
      <w:lang w:val="en-US"/>
    </w:rPr>
  </w:style>
  <w:style w:type="character" w:styleId="PlaceholderText">
    <w:name w:val="Placeholder Text"/>
    <w:basedOn w:val="DefaultParagraphFont"/>
    <w:uiPriority w:val="99"/>
    <w:semiHidden/>
    <w:rsid w:val="00DB7EB8"/>
    <w:rPr>
      <w:color w:val="666666"/>
    </w:rPr>
  </w:style>
  <w:style w:type="character" w:styleId="FollowedHyperlink">
    <w:name w:val="FollowedHyperlink"/>
    <w:basedOn w:val="DefaultParagraphFont"/>
    <w:uiPriority w:val="99"/>
    <w:semiHidden/>
    <w:unhideWhenUsed/>
    <w:rsid w:val="003C3253"/>
    <w:rPr>
      <w:color w:val="96607D" w:themeColor="followedHyperlink"/>
      <w:u w:val="single"/>
    </w:rPr>
  </w:style>
  <w:style w:type="paragraph" w:styleId="ListParagraph">
    <w:name w:val="List Paragraph"/>
    <w:basedOn w:val="Normal"/>
    <w:uiPriority w:val="34"/>
    <w:qFormat/>
    <w:rsid w:val="00D35676"/>
    <w:pPr>
      <w:ind w:left="720"/>
      <w:contextualSpacing/>
    </w:pPr>
  </w:style>
  <w:style w:type="character" w:styleId="LineNumber">
    <w:name w:val="line number"/>
    <w:basedOn w:val="DefaultParagraphFont"/>
    <w:uiPriority w:val="99"/>
    <w:semiHidden/>
    <w:unhideWhenUsed/>
    <w:rsid w:val="009858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346341">
      <w:bodyDiv w:val="1"/>
      <w:marLeft w:val="0"/>
      <w:marRight w:val="0"/>
      <w:marTop w:val="0"/>
      <w:marBottom w:val="0"/>
      <w:divBdr>
        <w:top w:val="none" w:sz="0" w:space="0" w:color="auto"/>
        <w:left w:val="none" w:sz="0" w:space="0" w:color="auto"/>
        <w:bottom w:val="none" w:sz="0" w:space="0" w:color="auto"/>
        <w:right w:val="none" w:sz="0" w:space="0" w:color="auto"/>
      </w:divBdr>
    </w:div>
    <w:div w:id="140080284">
      <w:bodyDiv w:val="1"/>
      <w:marLeft w:val="0"/>
      <w:marRight w:val="0"/>
      <w:marTop w:val="0"/>
      <w:marBottom w:val="0"/>
      <w:divBdr>
        <w:top w:val="none" w:sz="0" w:space="0" w:color="auto"/>
        <w:left w:val="none" w:sz="0" w:space="0" w:color="auto"/>
        <w:bottom w:val="none" w:sz="0" w:space="0" w:color="auto"/>
        <w:right w:val="none" w:sz="0" w:space="0" w:color="auto"/>
      </w:divBdr>
    </w:div>
    <w:div w:id="251860135">
      <w:bodyDiv w:val="1"/>
      <w:marLeft w:val="0"/>
      <w:marRight w:val="0"/>
      <w:marTop w:val="0"/>
      <w:marBottom w:val="0"/>
      <w:divBdr>
        <w:top w:val="none" w:sz="0" w:space="0" w:color="auto"/>
        <w:left w:val="none" w:sz="0" w:space="0" w:color="auto"/>
        <w:bottom w:val="none" w:sz="0" w:space="0" w:color="auto"/>
        <w:right w:val="none" w:sz="0" w:space="0" w:color="auto"/>
      </w:divBdr>
    </w:div>
    <w:div w:id="271861696">
      <w:bodyDiv w:val="1"/>
      <w:marLeft w:val="0"/>
      <w:marRight w:val="0"/>
      <w:marTop w:val="0"/>
      <w:marBottom w:val="0"/>
      <w:divBdr>
        <w:top w:val="none" w:sz="0" w:space="0" w:color="auto"/>
        <w:left w:val="none" w:sz="0" w:space="0" w:color="auto"/>
        <w:bottom w:val="none" w:sz="0" w:space="0" w:color="auto"/>
        <w:right w:val="none" w:sz="0" w:space="0" w:color="auto"/>
      </w:divBdr>
    </w:div>
    <w:div w:id="328483332">
      <w:bodyDiv w:val="1"/>
      <w:marLeft w:val="0"/>
      <w:marRight w:val="0"/>
      <w:marTop w:val="0"/>
      <w:marBottom w:val="0"/>
      <w:divBdr>
        <w:top w:val="none" w:sz="0" w:space="0" w:color="auto"/>
        <w:left w:val="none" w:sz="0" w:space="0" w:color="auto"/>
        <w:bottom w:val="none" w:sz="0" w:space="0" w:color="auto"/>
        <w:right w:val="none" w:sz="0" w:space="0" w:color="auto"/>
      </w:divBdr>
    </w:div>
    <w:div w:id="344132054">
      <w:bodyDiv w:val="1"/>
      <w:marLeft w:val="0"/>
      <w:marRight w:val="0"/>
      <w:marTop w:val="0"/>
      <w:marBottom w:val="0"/>
      <w:divBdr>
        <w:top w:val="none" w:sz="0" w:space="0" w:color="auto"/>
        <w:left w:val="none" w:sz="0" w:space="0" w:color="auto"/>
        <w:bottom w:val="none" w:sz="0" w:space="0" w:color="auto"/>
        <w:right w:val="none" w:sz="0" w:space="0" w:color="auto"/>
      </w:divBdr>
    </w:div>
    <w:div w:id="486433548">
      <w:bodyDiv w:val="1"/>
      <w:marLeft w:val="0"/>
      <w:marRight w:val="0"/>
      <w:marTop w:val="0"/>
      <w:marBottom w:val="0"/>
      <w:divBdr>
        <w:top w:val="none" w:sz="0" w:space="0" w:color="auto"/>
        <w:left w:val="none" w:sz="0" w:space="0" w:color="auto"/>
        <w:bottom w:val="none" w:sz="0" w:space="0" w:color="auto"/>
        <w:right w:val="none" w:sz="0" w:space="0" w:color="auto"/>
      </w:divBdr>
      <w:divsChild>
        <w:div w:id="413010031">
          <w:marLeft w:val="446"/>
          <w:marRight w:val="0"/>
          <w:marTop w:val="0"/>
          <w:marBottom w:val="0"/>
          <w:divBdr>
            <w:top w:val="none" w:sz="0" w:space="0" w:color="auto"/>
            <w:left w:val="none" w:sz="0" w:space="0" w:color="auto"/>
            <w:bottom w:val="none" w:sz="0" w:space="0" w:color="auto"/>
            <w:right w:val="none" w:sz="0" w:space="0" w:color="auto"/>
          </w:divBdr>
        </w:div>
        <w:div w:id="465779896">
          <w:marLeft w:val="446"/>
          <w:marRight w:val="0"/>
          <w:marTop w:val="0"/>
          <w:marBottom w:val="0"/>
          <w:divBdr>
            <w:top w:val="none" w:sz="0" w:space="0" w:color="auto"/>
            <w:left w:val="none" w:sz="0" w:space="0" w:color="auto"/>
            <w:bottom w:val="none" w:sz="0" w:space="0" w:color="auto"/>
            <w:right w:val="none" w:sz="0" w:space="0" w:color="auto"/>
          </w:divBdr>
        </w:div>
        <w:div w:id="478226669">
          <w:marLeft w:val="446"/>
          <w:marRight w:val="0"/>
          <w:marTop w:val="0"/>
          <w:marBottom w:val="0"/>
          <w:divBdr>
            <w:top w:val="none" w:sz="0" w:space="0" w:color="auto"/>
            <w:left w:val="none" w:sz="0" w:space="0" w:color="auto"/>
            <w:bottom w:val="none" w:sz="0" w:space="0" w:color="auto"/>
            <w:right w:val="none" w:sz="0" w:space="0" w:color="auto"/>
          </w:divBdr>
        </w:div>
        <w:div w:id="1726566188">
          <w:marLeft w:val="446"/>
          <w:marRight w:val="0"/>
          <w:marTop w:val="0"/>
          <w:marBottom w:val="0"/>
          <w:divBdr>
            <w:top w:val="none" w:sz="0" w:space="0" w:color="auto"/>
            <w:left w:val="none" w:sz="0" w:space="0" w:color="auto"/>
            <w:bottom w:val="none" w:sz="0" w:space="0" w:color="auto"/>
            <w:right w:val="none" w:sz="0" w:space="0" w:color="auto"/>
          </w:divBdr>
        </w:div>
      </w:divsChild>
    </w:div>
    <w:div w:id="960455380">
      <w:bodyDiv w:val="1"/>
      <w:marLeft w:val="0"/>
      <w:marRight w:val="0"/>
      <w:marTop w:val="0"/>
      <w:marBottom w:val="0"/>
      <w:divBdr>
        <w:top w:val="none" w:sz="0" w:space="0" w:color="auto"/>
        <w:left w:val="none" w:sz="0" w:space="0" w:color="auto"/>
        <w:bottom w:val="none" w:sz="0" w:space="0" w:color="auto"/>
        <w:right w:val="none" w:sz="0" w:space="0" w:color="auto"/>
      </w:divBdr>
    </w:div>
    <w:div w:id="1264220074">
      <w:bodyDiv w:val="1"/>
      <w:marLeft w:val="0"/>
      <w:marRight w:val="0"/>
      <w:marTop w:val="0"/>
      <w:marBottom w:val="0"/>
      <w:divBdr>
        <w:top w:val="none" w:sz="0" w:space="0" w:color="auto"/>
        <w:left w:val="none" w:sz="0" w:space="0" w:color="auto"/>
        <w:bottom w:val="none" w:sz="0" w:space="0" w:color="auto"/>
        <w:right w:val="none" w:sz="0" w:space="0" w:color="auto"/>
      </w:divBdr>
    </w:div>
    <w:div w:id="1431242034">
      <w:bodyDiv w:val="1"/>
      <w:marLeft w:val="0"/>
      <w:marRight w:val="0"/>
      <w:marTop w:val="0"/>
      <w:marBottom w:val="0"/>
      <w:divBdr>
        <w:top w:val="none" w:sz="0" w:space="0" w:color="auto"/>
        <w:left w:val="none" w:sz="0" w:space="0" w:color="auto"/>
        <w:bottom w:val="none" w:sz="0" w:space="0" w:color="auto"/>
        <w:right w:val="none" w:sz="0" w:space="0" w:color="auto"/>
      </w:divBdr>
    </w:div>
    <w:div w:id="1506021460">
      <w:bodyDiv w:val="1"/>
      <w:marLeft w:val="0"/>
      <w:marRight w:val="0"/>
      <w:marTop w:val="0"/>
      <w:marBottom w:val="0"/>
      <w:divBdr>
        <w:top w:val="none" w:sz="0" w:space="0" w:color="auto"/>
        <w:left w:val="none" w:sz="0" w:space="0" w:color="auto"/>
        <w:bottom w:val="none" w:sz="0" w:space="0" w:color="auto"/>
        <w:right w:val="none" w:sz="0" w:space="0" w:color="auto"/>
      </w:divBdr>
    </w:div>
    <w:div w:id="1517502202">
      <w:bodyDiv w:val="1"/>
      <w:marLeft w:val="0"/>
      <w:marRight w:val="0"/>
      <w:marTop w:val="0"/>
      <w:marBottom w:val="0"/>
      <w:divBdr>
        <w:top w:val="none" w:sz="0" w:space="0" w:color="auto"/>
        <w:left w:val="none" w:sz="0" w:space="0" w:color="auto"/>
        <w:bottom w:val="none" w:sz="0" w:space="0" w:color="auto"/>
        <w:right w:val="none" w:sz="0" w:space="0" w:color="auto"/>
      </w:divBdr>
    </w:div>
    <w:div w:id="1558124085">
      <w:bodyDiv w:val="1"/>
      <w:marLeft w:val="0"/>
      <w:marRight w:val="0"/>
      <w:marTop w:val="0"/>
      <w:marBottom w:val="0"/>
      <w:divBdr>
        <w:top w:val="none" w:sz="0" w:space="0" w:color="auto"/>
        <w:left w:val="none" w:sz="0" w:space="0" w:color="auto"/>
        <w:bottom w:val="none" w:sz="0" w:space="0" w:color="auto"/>
        <w:right w:val="none" w:sz="0" w:space="0" w:color="auto"/>
      </w:divBdr>
    </w:div>
    <w:div w:id="1586844670">
      <w:bodyDiv w:val="1"/>
      <w:marLeft w:val="0"/>
      <w:marRight w:val="0"/>
      <w:marTop w:val="0"/>
      <w:marBottom w:val="0"/>
      <w:divBdr>
        <w:top w:val="none" w:sz="0" w:space="0" w:color="auto"/>
        <w:left w:val="none" w:sz="0" w:space="0" w:color="auto"/>
        <w:bottom w:val="none" w:sz="0" w:space="0" w:color="auto"/>
        <w:right w:val="none" w:sz="0" w:space="0" w:color="auto"/>
      </w:divBdr>
    </w:div>
    <w:div w:id="1861510422">
      <w:bodyDiv w:val="1"/>
      <w:marLeft w:val="0"/>
      <w:marRight w:val="0"/>
      <w:marTop w:val="0"/>
      <w:marBottom w:val="0"/>
      <w:divBdr>
        <w:top w:val="none" w:sz="0" w:space="0" w:color="auto"/>
        <w:left w:val="none" w:sz="0" w:space="0" w:color="auto"/>
        <w:bottom w:val="none" w:sz="0" w:space="0" w:color="auto"/>
        <w:right w:val="none" w:sz="0" w:space="0" w:color="auto"/>
      </w:divBdr>
    </w:div>
    <w:div w:id="1882744809">
      <w:bodyDiv w:val="1"/>
      <w:marLeft w:val="0"/>
      <w:marRight w:val="0"/>
      <w:marTop w:val="0"/>
      <w:marBottom w:val="0"/>
      <w:divBdr>
        <w:top w:val="none" w:sz="0" w:space="0" w:color="auto"/>
        <w:left w:val="none" w:sz="0" w:space="0" w:color="auto"/>
        <w:bottom w:val="none" w:sz="0" w:space="0" w:color="auto"/>
        <w:right w:val="none" w:sz="0" w:space="0" w:color="auto"/>
      </w:divBdr>
    </w:div>
    <w:div w:id="1985811971">
      <w:bodyDiv w:val="1"/>
      <w:marLeft w:val="0"/>
      <w:marRight w:val="0"/>
      <w:marTop w:val="0"/>
      <w:marBottom w:val="0"/>
      <w:divBdr>
        <w:top w:val="none" w:sz="0" w:space="0" w:color="auto"/>
        <w:left w:val="none" w:sz="0" w:space="0" w:color="auto"/>
        <w:bottom w:val="none" w:sz="0" w:space="0" w:color="auto"/>
        <w:right w:val="none" w:sz="0" w:space="0" w:color="auto"/>
      </w:divBdr>
    </w:div>
    <w:div w:id="1992756776">
      <w:bodyDiv w:val="1"/>
      <w:marLeft w:val="0"/>
      <w:marRight w:val="0"/>
      <w:marTop w:val="0"/>
      <w:marBottom w:val="0"/>
      <w:divBdr>
        <w:top w:val="none" w:sz="0" w:space="0" w:color="auto"/>
        <w:left w:val="none" w:sz="0" w:space="0" w:color="auto"/>
        <w:bottom w:val="none" w:sz="0" w:space="0" w:color="auto"/>
        <w:right w:val="none" w:sz="0" w:space="0" w:color="auto"/>
      </w:divBdr>
    </w:div>
    <w:div w:id="2145922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J.Carter@so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ioinvent.com/en/press/bioinvent-presents-promising-phase-1-data-bi-1206-combination-keytrudar-pembrolizumab" TargetMode="External"/><Relationship Id="rId5" Type="http://schemas.openxmlformats.org/officeDocument/2006/relationships/webSettings" Target="webSettings.xml"/><Relationship Id="rId10" Type="http://schemas.openxmlformats.org/officeDocument/2006/relationships/hyperlink" Target="https://www.bioinvent.com/en/press/bioinvent-presents-positive-first-clinical-data-anti-fcyriib-antibody-bi-1607-2181932" TargetMode="External"/><Relationship Id="rId4" Type="http://schemas.openxmlformats.org/officeDocument/2006/relationships/settings" Target="settings.xml"/><Relationship Id="rId9" Type="http://schemas.openxmlformats.org/officeDocument/2006/relationships/hyperlink" Target="http://www.proteinatlas.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E4A121-7ADC-4EAE-890B-165759287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1</Pages>
  <Words>20222</Words>
  <Characters>115272</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35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Carter</dc:creator>
  <cp:keywords/>
  <dc:description/>
  <cp:lastModifiedBy>Matthew Carter</cp:lastModifiedBy>
  <cp:revision>26</cp:revision>
  <dcterms:created xsi:type="dcterms:W3CDTF">2025-03-28T09:08:00Z</dcterms:created>
  <dcterms:modified xsi:type="dcterms:W3CDTF">2025-04-22T13:29:00Z</dcterms:modified>
</cp:coreProperties>
</file>